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6E2C" w:rsidRPr="00835E0A" w:rsidRDefault="00CF47BE" w:rsidP="000C0089">
      <w:pPr>
        <w:suppressLineNumbers/>
        <w:spacing w:line="480" w:lineRule="auto"/>
        <w:jc w:val="center"/>
        <w:rPr>
          <w:rFonts w:ascii="Times New Roman" w:hAnsi="Times New Roman"/>
          <w:color w:val="000000" w:themeColor="text1"/>
          <w:sz w:val="28"/>
          <w:szCs w:val="28"/>
          <w:lang w:val="en-US"/>
        </w:rPr>
      </w:pPr>
      <w:bookmarkStart w:id="0" w:name="_GoBack"/>
      <w:bookmarkEnd w:id="0"/>
      <w:r>
        <w:rPr>
          <w:rFonts w:ascii="Times New Roman" w:hAnsi="Times New Roman"/>
          <w:b/>
          <w:color w:val="000000" w:themeColor="text1"/>
          <w:sz w:val="28"/>
          <w:szCs w:val="28"/>
          <w:lang w:val="en-US"/>
        </w:rPr>
        <w:t>I</w:t>
      </w:r>
      <w:r w:rsidR="00AC1BF0">
        <w:rPr>
          <w:rFonts w:ascii="Times New Roman" w:hAnsi="Times New Roman"/>
          <w:b/>
          <w:color w:val="000000" w:themeColor="text1"/>
          <w:sz w:val="28"/>
          <w:szCs w:val="28"/>
          <w:lang w:val="en-US"/>
        </w:rPr>
        <w:t xml:space="preserve">dentification of </w:t>
      </w:r>
      <w:r w:rsidR="00AC1BF0" w:rsidRPr="00A547D1">
        <w:rPr>
          <w:rFonts w:ascii="Times New Roman" w:hAnsi="Times New Roman"/>
          <w:b/>
          <w:color w:val="000000" w:themeColor="text1"/>
          <w:sz w:val="28"/>
          <w:szCs w:val="28"/>
          <w:lang w:val="en-US"/>
        </w:rPr>
        <w:t>metabolic</w:t>
      </w:r>
      <w:r w:rsidR="00AC1BF0">
        <w:rPr>
          <w:rFonts w:ascii="Times New Roman" w:hAnsi="Times New Roman"/>
          <w:b/>
          <w:color w:val="000000" w:themeColor="text1"/>
          <w:sz w:val="28"/>
          <w:szCs w:val="28"/>
          <w:lang w:val="en-US"/>
        </w:rPr>
        <w:t xml:space="preserve"> pathway</w:t>
      </w:r>
      <w:r w:rsidR="009A329A" w:rsidRPr="00A547D1">
        <w:rPr>
          <w:rFonts w:ascii="Times New Roman" w:hAnsi="Times New Roman"/>
          <w:b/>
          <w:color w:val="000000" w:themeColor="text1"/>
          <w:sz w:val="28"/>
          <w:szCs w:val="28"/>
          <w:lang w:val="en-US"/>
        </w:rPr>
        <w:t xml:space="preserve"> disturbances </w:t>
      </w:r>
      <w:r w:rsidR="00AC1BF0">
        <w:rPr>
          <w:rFonts w:ascii="Times New Roman" w:hAnsi="Times New Roman"/>
          <w:b/>
          <w:color w:val="000000" w:themeColor="text1"/>
          <w:sz w:val="28"/>
          <w:szCs w:val="28"/>
          <w:lang w:val="en-US"/>
        </w:rPr>
        <w:t>using</w:t>
      </w:r>
      <w:r w:rsidR="009A329A" w:rsidRPr="00A547D1">
        <w:rPr>
          <w:rFonts w:ascii="Times New Roman" w:hAnsi="Times New Roman"/>
          <w:b/>
          <w:color w:val="000000" w:themeColor="text1"/>
          <w:sz w:val="28"/>
          <w:szCs w:val="28"/>
          <w:lang w:val="en-US"/>
        </w:rPr>
        <w:t xml:space="preserve"> multimodal metabolomics</w:t>
      </w:r>
      <w:r w:rsidR="00A76A6D">
        <w:rPr>
          <w:rFonts w:ascii="Times New Roman" w:hAnsi="Times New Roman"/>
          <w:b/>
          <w:color w:val="000000" w:themeColor="text1"/>
          <w:sz w:val="28"/>
          <w:szCs w:val="28"/>
          <w:lang w:val="en-US"/>
        </w:rPr>
        <w:t xml:space="preserve"> </w:t>
      </w:r>
      <w:r w:rsidR="009A329A" w:rsidRPr="00A547D1">
        <w:rPr>
          <w:rFonts w:ascii="Times New Roman" w:hAnsi="Times New Roman"/>
          <w:b/>
          <w:color w:val="000000" w:themeColor="text1"/>
          <w:sz w:val="28"/>
          <w:szCs w:val="28"/>
          <w:lang w:val="en-US"/>
        </w:rPr>
        <w:t xml:space="preserve">in </w:t>
      </w:r>
      <w:r w:rsidR="00AC1BF0">
        <w:rPr>
          <w:rFonts w:ascii="Times New Roman" w:hAnsi="Times New Roman"/>
          <w:b/>
          <w:color w:val="000000" w:themeColor="text1"/>
          <w:sz w:val="28"/>
          <w:szCs w:val="28"/>
          <w:lang w:val="en-US"/>
        </w:rPr>
        <w:t>autistic disorders</w:t>
      </w:r>
      <w:r w:rsidR="009A329A" w:rsidRPr="00A547D1">
        <w:rPr>
          <w:rFonts w:ascii="Times New Roman" w:hAnsi="Times New Roman"/>
          <w:b/>
          <w:color w:val="000000" w:themeColor="text1"/>
          <w:sz w:val="28"/>
          <w:szCs w:val="28"/>
          <w:lang w:val="en-US"/>
        </w:rPr>
        <w:t xml:space="preserve"> in </w:t>
      </w:r>
      <w:r w:rsidR="00AC1BF0">
        <w:rPr>
          <w:rFonts w:ascii="Times New Roman" w:hAnsi="Times New Roman"/>
          <w:b/>
          <w:color w:val="000000" w:themeColor="text1"/>
          <w:sz w:val="28"/>
          <w:szCs w:val="28"/>
          <w:lang w:val="en-US"/>
        </w:rPr>
        <w:t>a</w:t>
      </w:r>
      <w:r w:rsidR="009A329A" w:rsidRPr="00A547D1">
        <w:rPr>
          <w:rFonts w:ascii="Times New Roman" w:hAnsi="Times New Roman"/>
          <w:b/>
          <w:color w:val="000000" w:themeColor="text1"/>
          <w:sz w:val="28"/>
          <w:szCs w:val="28"/>
          <w:lang w:val="en-US"/>
        </w:rPr>
        <w:t xml:space="preserve"> Middle Eastern population</w:t>
      </w:r>
    </w:p>
    <w:p w:rsidR="00066B84" w:rsidRPr="00ED3FA5" w:rsidRDefault="00066B84" w:rsidP="00186E2C">
      <w:pPr>
        <w:spacing w:line="480" w:lineRule="auto"/>
        <w:jc w:val="both"/>
        <w:rPr>
          <w:rFonts w:ascii="Times New Roman" w:hAnsi="Times New Roman"/>
          <w:b/>
          <w:color w:val="000000" w:themeColor="text1"/>
          <w:sz w:val="30"/>
          <w:szCs w:val="30"/>
          <w:lang w:val="en-US"/>
        </w:rPr>
      </w:pPr>
    </w:p>
    <w:p w:rsidR="003D4017" w:rsidRPr="00835E0A" w:rsidRDefault="003D4017" w:rsidP="00D32E10">
      <w:pPr>
        <w:spacing w:line="480" w:lineRule="auto"/>
        <w:jc w:val="both"/>
        <w:rPr>
          <w:rFonts w:ascii="Times New Roman" w:hAnsi="Times New Roman"/>
          <w:b/>
          <w:color w:val="000000" w:themeColor="text1"/>
          <w:sz w:val="30"/>
          <w:szCs w:val="30"/>
          <w:lang w:val="en-US"/>
        </w:rPr>
      </w:pPr>
      <w:r w:rsidRPr="00835E0A">
        <w:rPr>
          <w:rFonts w:ascii="Times New Roman" w:hAnsi="Times New Roman"/>
          <w:b/>
          <w:color w:val="000000" w:themeColor="text1"/>
          <w:sz w:val="30"/>
          <w:szCs w:val="30"/>
          <w:lang w:val="en-US"/>
        </w:rPr>
        <w:t>Abstract</w:t>
      </w:r>
    </w:p>
    <w:p w:rsidR="00F33662" w:rsidRPr="00C042A3" w:rsidRDefault="00F22E5A" w:rsidP="002D29CC">
      <w:pPr>
        <w:spacing w:line="480" w:lineRule="auto"/>
        <w:jc w:val="both"/>
        <w:rPr>
          <w:rFonts w:ascii="Times New Roman" w:hAnsi="Times New Roman"/>
          <w:b/>
          <w:color w:val="000000" w:themeColor="text1"/>
          <w:sz w:val="24"/>
          <w:szCs w:val="24"/>
          <w:lang w:val="en-US"/>
        </w:rPr>
      </w:pPr>
      <w:r w:rsidRPr="00835E0A">
        <w:rPr>
          <w:rFonts w:ascii="Times New Roman" w:hAnsi="Times New Roman"/>
          <w:color w:val="000000" w:themeColor="text1"/>
          <w:sz w:val="24"/>
          <w:szCs w:val="24"/>
          <w:lang w:val="en-US"/>
        </w:rPr>
        <w:t>We analyzed for the first time the metabolic profile of Lebanese children affected by autistic disorder to compare this profile to other metabolomics studies and to identify the associated metabolic disturbances</w:t>
      </w:r>
      <w:r w:rsidR="005E6BA1">
        <w:rPr>
          <w:rFonts w:ascii="Times New Roman" w:hAnsi="Times New Roman"/>
          <w:color w:val="000000" w:themeColor="text1"/>
          <w:sz w:val="24"/>
          <w:szCs w:val="24"/>
          <w:lang w:val="en-US"/>
        </w:rPr>
        <w:t>.</w:t>
      </w:r>
      <w:r w:rsidR="00D32E10" w:rsidRPr="00D32E10">
        <w:rPr>
          <w:rFonts w:ascii="Times New Roman" w:hAnsi="Times New Roman"/>
          <w:color w:val="000000" w:themeColor="text1"/>
          <w:sz w:val="24"/>
          <w:szCs w:val="24"/>
          <w:lang w:val="en-US"/>
        </w:rPr>
        <w:t xml:space="preserve"> </w:t>
      </w:r>
      <w:r w:rsidR="00D32E10" w:rsidRPr="00EF2D05">
        <w:rPr>
          <w:rFonts w:ascii="Times New Roman" w:hAnsi="Times New Roman"/>
          <w:color w:val="000000" w:themeColor="text1"/>
          <w:sz w:val="24"/>
          <w:szCs w:val="24"/>
          <w:lang w:val="en-US"/>
        </w:rPr>
        <w:t>Urine samples of 40 patients with A</w:t>
      </w:r>
      <w:r w:rsidR="005E6BA1">
        <w:rPr>
          <w:rFonts w:ascii="Times New Roman" w:hAnsi="Times New Roman"/>
          <w:color w:val="000000" w:themeColor="text1"/>
          <w:sz w:val="24"/>
          <w:szCs w:val="24"/>
          <w:lang w:val="en-US"/>
        </w:rPr>
        <w:t>utism spectrum disorder (ASD)</w:t>
      </w:r>
      <w:r w:rsidR="00D32E10" w:rsidRPr="00EF2D05">
        <w:rPr>
          <w:rFonts w:ascii="Times New Roman" w:hAnsi="Times New Roman"/>
          <w:color w:val="000000" w:themeColor="text1"/>
          <w:sz w:val="24"/>
          <w:szCs w:val="24"/>
          <w:lang w:val="en-US"/>
        </w:rPr>
        <w:t xml:space="preserve"> and 40 healthy matched controls</w:t>
      </w:r>
      <w:r w:rsidR="00D32E10"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were analyzed using nuclear magnetic resonance</w:t>
      </w:r>
      <w:r w:rsidR="001931E8">
        <w:rPr>
          <w:rFonts w:ascii="Times New Roman" w:hAnsi="Times New Roman"/>
          <w:color w:val="000000" w:themeColor="text1"/>
          <w:sz w:val="24"/>
          <w:szCs w:val="24"/>
          <w:lang w:val="en-US"/>
        </w:rPr>
        <w:t xml:space="preserve"> (NMR)</w:t>
      </w:r>
      <w:r w:rsidRPr="00835E0A">
        <w:rPr>
          <w:rFonts w:ascii="Times New Roman" w:hAnsi="Times New Roman"/>
          <w:color w:val="000000" w:themeColor="text1"/>
          <w:sz w:val="24"/>
          <w:szCs w:val="24"/>
          <w:lang w:val="en-US"/>
        </w:rPr>
        <w:t xml:space="preserve"> and liquid chromatography coupled to high resolution mass spectrometry</w:t>
      </w:r>
      <w:r w:rsidR="001931E8">
        <w:rPr>
          <w:rFonts w:ascii="Times New Roman" w:hAnsi="Times New Roman"/>
          <w:color w:val="000000" w:themeColor="text1"/>
          <w:sz w:val="24"/>
          <w:szCs w:val="24"/>
          <w:lang w:val="en-US"/>
        </w:rPr>
        <w:t xml:space="preserve"> (LC-MS)</w:t>
      </w:r>
      <w:r w:rsidRPr="00835E0A">
        <w:rPr>
          <w:rFonts w:ascii="Times New Roman" w:hAnsi="Times New Roman"/>
          <w:color w:val="000000" w:themeColor="text1"/>
          <w:sz w:val="24"/>
          <w:szCs w:val="24"/>
          <w:lang w:val="en-US"/>
        </w:rPr>
        <w:t>. Multivariate analysis on analytical data fusion were conducted on the training set of 50 urine samples, and then validated with a test set of 30 samples</w:t>
      </w:r>
      <w:r w:rsidR="009354F8">
        <w:rPr>
          <w:rFonts w:ascii="Times New Roman" w:hAnsi="Times New Roman"/>
          <w:color w:val="000000" w:themeColor="text1"/>
          <w:sz w:val="24"/>
          <w:szCs w:val="24"/>
          <w:lang w:val="en-US"/>
        </w:rPr>
        <w:t>,</w:t>
      </w:r>
      <w:r w:rsidR="009354F8" w:rsidRPr="00835E0A">
        <w:rPr>
          <w:rFonts w:ascii="Times New Roman" w:hAnsi="Times New Roman"/>
          <w:color w:val="000000" w:themeColor="text1"/>
          <w:sz w:val="24"/>
          <w:szCs w:val="24"/>
          <w:lang w:val="en-US"/>
        </w:rPr>
        <w:t xml:space="preserve"> </w:t>
      </w:r>
      <w:r w:rsidR="009354F8">
        <w:rPr>
          <w:rFonts w:ascii="Times New Roman" w:hAnsi="Times New Roman"/>
          <w:color w:val="000000" w:themeColor="text1"/>
          <w:sz w:val="24"/>
          <w:szCs w:val="24"/>
          <w:lang w:val="en-US"/>
        </w:rPr>
        <w:t xml:space="preserve">the </w:t>
      </w:r>
      <w:r w:rsidRPr="00835E0A">
        <w:rPr>
          <w:rFonts w:ascii="Times New Roman" w:hAnsi="Times New Roman"/>
          <w:color w:val="000000" w:themeColor="text1"/>
          <w:sz w:val="24"/>
          <w:szCs w:val="24"/>
          <w:lang w:val="en-US"/>
        </w:rPr>
        <w:t>model was also evaluated using a receiver operating characteristic curve.</w:t>
      </w:r>
      <w:r w:rsidR="002F2E51" w:rsidRPr="002F2E51">
        <w:rPr>
          <w:rFonts w:ascii="Times New Roman" w:hAnsi="Times New Roman"/>
          <w:color w:val="000000" w:themeColor="text1"/>
          <w:sz w:val="24"/>
          <w:szCs w:val="24"/>
          <w:lang w:val="en-US"/>
        </w:rPr>
        <w:t xml:space="preserve"> </w:t>
      </w:r>
      <w:r w:rsidR="002F2E51" w:rsidRPr="00EF2D05">
        <w:rPr>
          <w:rFonts w:ascii="Times New Roman" w:hAnsi="Times New Roman"/>
          <w:color w:val="000000" w:themeColor="text1"/>
          <w:sz w:val="24"/>
          <w:szCs w:val="24"/>
          <w:lang w:val="en-US"/>
        </w:rPr>
        <w:t xml:space="preserve">Among the most significant metabolites that contributed to the discrimination between </w:t>
      </w:r>
      <w:r w:rsidR="005E6BA1">
        <w:rPr>
          <w:rFonts w:ascii="Times New Roman" w:hAnsi="Times New Roman"/>
          <w:color w:val="000000" w:themeColor="text1"/>
          <w:sz w:val="24"/>
          <w:szCs w:val="24"/>
          <w:lang w:val="en-US"/>
        </w:rPr>
        <w:t xml:space="preserve">ASD </w:t>
      </w:r>
      <w:r w:rsidR="002F2E51" w:rsidRPr="00EF2D05">
        <w:rPr>
          <w:rFonts w:ascii="Times New Roman" w:hAnsi="Times New Roman"/>
          <w:color w:val="000000" w:themeColor="text1"/>
          <w:sz w:val="24"/>
          <w:szCs w:val="24"/>
          <w:lang w:val="en-US"/>
        </w:rPr>
        <w:t xml:space="preserve">and controls, we </w:t>
      </w:r>
      <w:r w:rsidR="001931E8">
        <w:rPr>
          <w:rFonts w:ascii="Times New Roman" w:hAnsi="Times New Roman"/>
          <w:color w:val="000000" w:themeColor="text1"/>
          <w:sz w:val="24"/>
          <w:szCs w:val="24"/>
          <w:lang w:val="en-US"/>
        </w:rPr>
        <w:t xml:space="preserve">confirmed the perturbations </w:t>
      </w:r>
      <w:r w:rsidR="00A547D1">
        <w:rPr>
          <w:rFonts w:ascii="Times New Roman" w:hAnsi="Times New Roman"/>
          <w:color w:val="000000" w:themeColor="text1"/>
          <w:sz w:val="24"/>
          <w:szCs w:val="24"/>
          <w:lang w:val="en-US"/>
        </w:rPr>
        <w:t xml:space="preserve">of </w:t>
      </w:r>
      <w:r w:rsidR="00A547D1" w:rsidRPr="00EF2D05">
        <w:rPr>
          <w:rFonts w:ascii="Times New Roman" w:hAnsi="Times New Roman"/>
          <w:color w:val="000000" w:themeColor="text1"/>
          <w:sz w:val="24"/>
          <w:szCs w:val="24"/>
          <w:lang w:val="en-US"/>
        </w:rPr>
        <w:t>tyrosine</w:t>
      </w:r>
      <w:r w:rsidR="002F2E51" w:rsidRPr="00EF2D05">
        <w:rPr>
          <w:rFonts w:ascii="Times New Roman" w:hAnsi="Times New Roman"/>
          <w:color w:val="000000" w:themeColor="text1"/>
          <w:sz w:val="24"/>
          <w:szCs w:val="24"/>
          <w:lang w:val="en-US"/>
        </w:rPr>
        <w:t>, 2-hydroxybutyr</w:t>
      </w:r>
      <w:r w:rsidR="002F2E51">
        <w:rPr>
          <w:rFonts w:ascii="Times New Roman" w:hAnsi="Times New Roman"/>
          <w:color w:val="000000" w:themeColor="text1"/>
          <w:sz w:val="24"/>
          <w:szCs w:val="24"/>
          <w:lang w:val="en-US"/>
        </w:rPr>
        <w:t>ate</w:t>
      </w:r>
      <w:r w:rsidR="002F2E51" w:rsidRPr="00EF2D05">
        <w:rPr>
          <w:rFonts w:ascii="Times New Roman" w:hAnsi="Times New Roman"/>
          <w:color w:val="000000" w:themeColor="text1"/>
          <w:sz w:val="24"/>
          <w:szCs w:val="24"/>
          <w:lang w:val="en-US"/>
        </w:rPr>
        <w:t>, creatine and glutam</w:t>
      </w:r>
      <w:r w:rsidR="002F2E51">
        <w:rPr>
          <w:rFonts w:ascii="Times New Roman" w:hAnsi="Times New Roman"/>
          <w:color w:val="000000" w:themeColor="text1"/>
          <w:sz w:val="24"/>
          <w:szCs w:val="24"/>
          <w:lang w:val="en-US"/>
        </w:rPr>
        <w:t>ate</w:t>
      </w:r>
      <w:r w:rsidR="002F2E51" w:rsidRPr="00EF2D05">
        <w:rPr>
          <w:rFonts w:ascii="Times New Roman" w:hAnsi="Times New Roman"/>
          <w:color w:val="000000" w:themeColor="text1"/>
          <w:sz w:val="24"/>
          <w:szCs w:val="24"/>
          <w:lang w:val="en-US"/>
        </w:rPr>
        <w:t xml:space="preserve">. </w:t>
      </w:r>
      <w:r w:rsidR="00767330" w:rsidRPr="00A547D1">
        <w:rPr>
          <w:rFonts w:ascii="Times New Roman" w:hAnsi="Times New Roman"/>
          <w:color w:val="000000" w:themeColor="text1"/>
          <w:sz w:val="24"/>
          <w:szCs w:val="24"/>
          <w:lang w:val="en-US"/>
        </w:rPr>
        <w:t xml:space="preserve">We found new metabolites such as trigonelline, cysteic acid and </w:t>
      </w:r>
      <w:r w:rsidR="00084D46" w:rsidRPr="00A547D1">
        <w:rPr>
          <w:rFonts w:ascii="Times New Roman" w:hAnsi="Times New Roman"/>
          <w:color w:val="000000" w:themeColor="text1"/>
          <w:sz w:val="24"/>
          <w:szCs w:val="24"/>
          <w:lang w:val="en-US"/>
        </w:rPr>
        <w:t>guanine</w:t>
      </w:r>
      <w:r w:rsidR="00767330" w:rsidRPr="00A547D1">
        <w:rPr>
          <w:rFonts w:ascii="Times New Roman" w:hAnsi="Times New Roman"/>
          <w:color w:val="000000" w:themeColor="text1"/>
          <w:sz w:val="24"/>
          <w:szCs w:val="24"/>
          <w:lang w:val="en-US"/>
        </w:rPr>
        <w:t>.</w:t>
      </w:r>
      <w:r w:rsidR="00767330">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We found metabolic perturbations including amino acids, carbohydrates and oxidative stress pathway</w:t>
      </w:r>
      <w:r w:rsidR="00483545">
        <w:rPr>
          <w:rFonts w:ascii="Times New Roman" w:hAnsi="Times New Roman"/>
          <w:color w:val="000000" w:themeColor="text1"/>
          <w:sz w:val="24"/>
          <w:szCs w:val="24"/>
          <w:lang w:val="en-US"/>
        </w:rPr>
        <w:t>s</w:t>
      </w:r>
      <w:r w:rsidRPr="00835E0A">
        <w:rPr>
          <w:rFonts w:ascii="Times New Roman" w:hAnsi="Times New Roman"/>
          <w:color w:val="000000" w:themeColor="text1"/>
          <w:sz w:val="24"/>
          <w:szCs w:val="24"/>
          <w:lang w:val="en-US"/>
        </w:rPr>
        <w:t xml:space="preserve"> which added value for the contribution </w:t>
      </w:r>
      <w:r w:rsidR="00D32E10">
        <w:rPr>
          <w:rFonts w:ascii="Times New Roman" w:hAnsi="Times New Roman"/>
          <w:color w:val="000000" w:themeColor="text1"/>
          <w:sz w:val="24"/>
          <w:szCs w:val="24"/>
          <w:lang w:val="en-US"/>
        </w:rPr>
        <w:t xml:space="preserve">of </w:t>
      </w:r>
      <w:r w:rsidR="002F2E51" w:rsidRPr="00EF2D05">
        <w:rPr>
          <w:rFonts w:ascii="Times New Roman" w:hAnsi="Times New Roman"/>
          <w:color w:val="000000" w:themeColor="text1"/>
          <w:sz w:val="24"/>
          <w:szCs w:val="24"/>
          <w:lang w:val="en-US"/>
        </w:rPr>
        <w:t xml:space="preserve">known metabolic </w:t>
      </w:r>
      <w:r w:rsidR="002F2E51">
        <w:rPr>
          <w:rFonts w:ascii="Times New Roman" w:hAnsi="Times New Roman"/>
          <w:color w:val="000000" w:themeColor="text1"/>
          <w:sz w:val="24"/>
          <w:szCs w:val="24"/>
          <w:lang w:val="en-US"/>
        </w:rPr>
        <w:t>disturbances</w:t>
      </w:r>
      <w:r w:rsidR="002F2E51" w:rsidRPr="00EF2D05">
        <w:rPr>
          <w:rFonts w:ascii="Times New Roman" w:hAnsi="Times New Roman"/>
          <w:color w:val="000000" w:themeColor="text1"/>
          <w:sz w:val="24"/>
          <w:szCs w:val="24"/>
          <w:lang w:val="en-US"/>
        </w:rPr>
        <w:t xml:space="preserve"> in ASD</w:t>
      </w:r>
      <w:r w:rsidR="003A4D63">
        <w:rPr>
          <w:rFonts w:ascii="Times New Roman" w:hAnsi="Times New Roman"/>
          <w:color w:val="000000" w:themeColor="text1"/>
          <w:sz w:val="24"/>
          <w:szCs w:val="24"/>
          <w:lang w:val="en-US"/>
        </w:rPr>
        <w:t xml:space="preserve"> observed in populations of other geographic origins</w:t>
      </w:r>
      <w:r w:rsidR="002F2E51">
        <w:rPr>
          <w:rFonts w:ascii="Times New Roman" w:hAnsi="Times New Roman"/>
          <w:color w:val="000000" w:themeColor="text1"/>
          <w:sz w:val="24"/>
          <w:szCs w:val="24"/>
          <w:lang w:val="en-US"/>
        </w:rPr>
        <w:t>.</w:t>
      </w:r>
    </w:p>
    <w:p w:rsidR="00B809C5" w:rsidRPr="00CF47BE" w:rsidRDefault="00B809C5" w:rsidP="00B809C5">
      <w:pPr>
        <w:spacing w:line="480" w:lineRule="auto"/>
        <w:jc w:val="both"/>
        <w:rPr>
          <w:rFonts w:ascii="Times New Roman" w:hAnsi="Times New Roman"/>
          <w:color w:val="000000" w:themeColor="text1"/>
          <w:sz w:val="24"/>
          <w:szCs w:val="24"/>
          <w:lang w:val="en-US"/>
        </w:rPr>
      </w:pPr>
      <w:r w:rsidRPr="00835E0A">
        <w:rPr>
          <w:rFonts w:ascii="Times New Roman" w:hAnsi="Times New Roman"/>
          <w:b/>
          <w:color w:val="000000" w:themeColor="text1"/>
          <w:sz w:val="24"/>
          <w:szCs w:val="24"/>
          <w:lang w:val="en-US"/>
        </w:rPr>
        <w:t xml:space="preserve">Keywords: </w:t>
      </w:r>
      <w:r w:rsidR="00CF47BE" w:rsidRPr="00CF47BE">
        <w:rPr>
          <w:rFonts w:ascii="Times New Roman" w:hAnsi="Times New Roman"/>
          <w:color w:val="000000" w:themeColor="text1"/>
          <w:sz w:val="24"/>
          <w:szCs w:val="24"/>
          <w:lang w:val="en-US"/>
        </w:rPr>
        <w:t>Autism Spectrum Disorder</w:t>
      </w:r>
      <w:r w:rsidR="009354F8">
        <w:rPr>
          <w:rFonts w:ascii="Times New Roman" w:hAnsi="Times New Roman"/>
          <w:color w:val="000000" w:themeColor="text1"/>
          <w:sz w:val="24"/>
          <w:szCs w:val="24"/>
          <w:lang w:val="en-US"/>
        </w:rPr>
        <w:t>s</w:t>
      </w:r>
      <w:r w:rsidR="00CF47BE" w:rsidRPr="00CF47BE">
        <w:rPr>
          <w:rFonts w:ascii="Times New Roman" w:hAnsi="Times New Roman"/>
          <w:color w:val="000000" w:themeColor="text1"/>
          <w:sz w:val="24"/>
          <w:szCs w:val="24"/>
          <w:lang w:val="en-US"/>
        </w:rPr>
        <w:t xml:space="preserve">, </w:t>
      </w:r>
      <w:r w:rsidRPr="00CF47BE">
        <w:rPr>
          <w:rFonts w:ascii="Times New Roman" w:hAnsi="Times New Roman"/>
          <w:color w:val="000000" w:themeColor="text1"/>
          <w:sz w:val="24"/>
          <w:szCs w:val="24"/>
          <w:lang w:val="en-US"/>
        </w:rPr>
        <w:t xml:space="preserve">targeted metabolomics, fingerprinting, </w:t>
      </w:r>
      <w:r w:rsidR="00CF47BE" w:rsidRPr="00CF47BE">
        <w:rPr>
          <w:rFonts w:ascii="Times New Roman" w:hAnsi="Times New Roman"/>
          <w:color w:val="000000" w:themeColor="text1"/>
          <w:sz w:val="24"/>
          <w:szCs w:val="24"/>
          <w:lang w:val="en-US"/>
        </w:rPr>
        <w:t>urines</w:t>
      </w:r>
      <w:r w:rsidRPr="00CF47BE">
        <w:rPr>
          <w:rFonts w:ascii="Times New Roman" w:hAnsi="Times New Roman"/>
          <w:color w:val="000000" w:themeColor="text1"/>
          <w:sz w:val="24"/>
          <w:szCs w:val="24"/>
          <w:lang w:val="en-US"/>
        </w:rPr>
        <w:t>,</w:t>
      </w:r>
      <w:r w:rsidRPr="00CF47BE">
        <w:rPr>
          <w:rFonts w:ascii="Times New Roman" w:hAnsi="Times New Roman"/>
          <w:bCs/>
          <w:color w:val="000000" w:themeColor="text1"/>
          <w:sz w:val="24"/>
          <w:szCs w:val="24"/>
          <w:lang w:val="en-US"/>
        </w:rPr>
        <w:t xml:space="preserve"> LC-MS, </w:t>
      </w:r>
      <w:r w:rsidRPr="00CF47BE">
        <w:rPr>
          <w:rFonts w:ascii="Times New Roman" w:hAnsi="Times New Roman"/>
          <w:color w:val="000000" w:themeColor="text1"/>
          <w:sz w:val="24"/>
          <w:szCs w:val="24"/>
          <w:lang w:val="en-US"/>
        </w:rPr>
        <w:t>NMR.</w:t>
      </w:r>
    </w:p>
    <w:p w:rsidR="002B2774" w:rsidRDefault="002B2774" w:rsidP="004B70EF">
      <w:pPr>
        <w:spacing w:line="480" w:lineRule="auto"/>
        <w:jc w:val="both"/>
        <w:rPr>
          <w:rFonts w:ascii="Times New Roman" w:hAnsi="Times New Roman"/>
          <w:b/>
          <w:color w:val="000000" w:themeColor="text1"/>
          <w:sz w:val="30"/>
          <w:szCs w:val="30"/>
          <w:lang w:val="en-US"/>
        </w:rPr>
      </w:pPr>
    </w:p>
    <w:p w:rsidR="00705CE7" w:rsidRPr="00705CE7" w:rsidRDefault="00705CE7" w:rsidP="00705CE7">
      <w:pPr>
        <w:spacing w:line="480" w:lineRule="auto"/>
        <w:jc w:val="center"/>
        <w:rPr>
          <w:rFonts w:ascii="Times New Roman" w:hAnsi="Times New Roman"/>
          <w:b/>
          <w:bCs/>
          <w:color w:val="000000" w:themeColor="text1"/>
          <w:sz w:val="30"/>
          <w:szCs w:val="30"/>
          <w:lang w:val="en-US"/>
        </w:rPr>
      </w:pPr>
      <w:r w:rsidRPr="00705CE7">
        <w:rPr>
          <w:rFonts w:ascii="Times New Roman" w:hAnsi="Times New Roman"/>
          <w:b/>
          <w:bCs/>
          <w:color w:val="000000" w:themeColor="text1"/>
          <w:sz w:val="30"/>
          <w:szCs w:val="30"/>
          <w:lang w:val="en-US"/>
        </w:rPr>
        <w:t>Introduction</w:t>
      </w:r>
    </w:p>
    <w:p w:rsidR="00AD44AD" w:rsidRPr="00835E0A"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lastRenderedPageBreak/>
        <w:t>According to the most recent version of the Diagnostic and Statistical</w:t>
      </w:r>
      <w:r w:rsidR="000E3AB1" w:rsidRPr="00835E0A">
        <w:rPr>
          <w:rFonts w:ascii="Times New Roman" w:hAnsi="Times New Roman"/>
          <w:color w:val="000000" w:themeColor="text1"/>
          <w:sz w:val="24"/>
          <w:szCs w:val="24"/>
          <w:lang w:val="en-US"/>
        </w:rPr>
        <w:t xml:space="preserve"> Manual of Mental Disorders DSM-</w:t>
      </w:r>
      <w:r w:rsidR="007C7C48" w:rsidRPr="00835E0A">
        <w:rPr>
          <w:rFonts w:ascii="Times New Roman" w:hAnsi="Times New Roman"/>
          <w:color w:val="000000" w:themeColor="text1"/>
          <w:sz w:val="24"/>
          <w:szCs w:val="24"/>
          <w:lang w:val="en-US"/>
        </w:rPr>
        <w:t>5</w:t>
      </w:r>
      <w:r w:rsidRPr="00835E0A">
        <w:rPr>
          <w:rFonts w:ascii="Times New Roman" w:hAnsi="Times New Roman"/>
          <w:color w:val="000000" w:themeColor="text1"/>
          <w:sz w:val="24"/>
          <w:szCs w:val="24"/>
          <w:lang w:val="en-US"/>
        </w:rPr>
        <w:t>, autism spectrum disorders (ASD) are a group of neurodevelopmental disorders, characterized by impaired communication and social interaction as well as restricted, repetitive behaviors and activities</w:t>
      </w:r>
      <w:r w:rsidR="00CA0D87" w:rsidRPr="00835E0A">
        <w:rPr>
          <w:rFonts w:ascii="Times New Roman" w:hAnsi="Times New Roman"/>
          <w:color w:val="000000" w:themeColor="text1"/>
          <w:sz w:val="24"/>
          <w:szCs w:val="24"/>
          <w:lang w:val="en-US"/>
        </w:rPr>
        <w:t xml:space="preserve"> </w:t>
      </w:r>
      <w:r w:rsidR="00CA0D87"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nki6k6vfv","properties":{"formattedCitation":"(1)","plainCitation":"(1)"},"citationItems":[{"id":9,"uris":["http://zotero.org/users/local/XReGY8EU/items/Q3D2MSZI"],"uri":["http://zotero.org/users/local/XReGY8EU/items/Q3D2MSZI"],"itemData":{"id":9,"type":"book","title":"Diagnostic and statistical manual of mental disorders, 5th ed. (DSM-5);","publisher-place":"Arlington,VA","edition":"American Psychiatric Association Publishing","event-place":"Arlington,VA","author":[{"family":"American Psychiatric Association","given":""}],"issued":{"date-parts":[["2013"]]}}}],"schema":"https://github.com/citation-style-language/schema/raw/master/csl-citation.json"} </w:instrText>
      </w:r>
      <w:r w:rsidR="00CA0D87"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w:t>
      </w:r>
      <w:r w:rsidR="00CA0D87"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The prevalence of ASD is estimated to affect about 1 per 160 children, according to the World Health Organization</w:t>
      </w:r>
      <w:r w:rsidR="003B66D3" w:rsidRPr="00835E0A">
        <w:rPr>
          <w:rFonts w:ascii="Times New Roman" w:hAnsi="Times New Roman"/>
          <w:color w:val="000000" w:themeColor="text1"/>
          <w:sz w:val="24"/>
          <w:szCs w:val="24"/>
          <w:lang w:val="en-US"/>
        </w:rPr>
        <w:t xml:space="preserve"> </w:t>
      </w:r>
      <w:r w:rsidR="003B66D3"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a56ov1r0h","properties":{"formattedCitation":"(2)","plainCitation":"(2)"},"citationItems":[{"id":200,"uris":["http://zotero.org/users/local/XReGY8EU/items/8PV8K753"],"uri":["http://zotero.org/users/local/XReGY8EU/items/8PV8K753"],"itemData":{"id":200,"type":"report","title":"Autism spectrum disorders &amp; other developmental disorders","publisher-place":"Geneva, Switzerland","event-place":"Geneva, Switzerland","author":[{"family":"World Health Organization","given":""}],"issued":{"date-parts":[["2013",9,16]]}}}],"schema":"https://github.com/citation-style-language/schema/raw/master/csl-citation.json"} </w:instrText>
      </w:r>
      <w:r w:rsidR="003B66D3"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w:t>
      </w:r>
      <w:r w:rsidR="003B66D3" w:rsidRPr="00835E0A">
        <w:rPr>
          <w:rFonts w:ascii="Times New Roman" w:hAnsi="Times New Roman"/>
          <w:color w:val="000000" w:themeColor="text1"/>
          <w:sz w:val="24"/>
          <w:szCs w:val="24"/>
          <w:lang w:val="en-US"/>
        </w:rPr>
        <w:fldChar w:fldCharType="end"/>
      </w:r>
      <w:r w:rsidR="002F2FE3">
        <w:rPr>
          <w:rFonts w:ascii="Times New Roman" w:hAnsi="Times New Roman"/>
          <w:color w:val="000000" w:themeColor="text1"/>
          <w:sz w:val="24"/>
          <w:szCs w:val="24"/>
          <w:lang w:val="en-US"/>
        </w:rPr>
        <w:t xml:space="preserve"> </w:t>
      </w:r>
      <w:r w:rsidR="002F2FE3" w:rsidRPr="00A547D1">
        <w:rPr>
          <w:rFonts w:asciiTheme="majorBidi" w:hAnsiTheme="majorBidi" w:cstheme="majorBidi"/>
          <w:sz w:val="24"/>
          <w:szCs w:val="24"/>
          <w:lang w:val="en-US"/>
        </w:rPr>
        <w:t xml:space="preserve">and 1 per 66 children in Lebanon </w:t>
      </w:r>
      <w:r w:rsidR="002F2FE3" w:rsidRPr="00A547D1">
        <w:rPr>
          <w:rFonts w:ascii="Times New Roman" w:hAnsi="Times New Roman"/>
          <w:sz w:val="24"/>
          <w:szCs w:val="24"/>
          <w:lang w:val="en-US"/>
        </w:rPr>
        <w:t>(Chaaya et al., 2016)</w:t>
      </w:r>
      <w:r w:rsidRPr="00A547D1">
        <w:rPr>
          <w:rFonts w:ascii="Times New Roman" w:hAnsi="Times New Roman"/>
          <w:color w:val="000000" w:themeColor="text1"/>
          <w:sz w:val="24"/>
          <w:szCs w:val="24"/>
          <w:lang w:val="en-US"/>
        </w:rPr>
        <w:t>.</w:t>
      </w:r>
      <w:r w:rsidRPr="00835E0A">
        <w:rPr>
          <w:rFonts w:ascii="Times New Roman" w:hAnsi="Times New Roman"/>
          <w:color w:val="000000" w:themeColor="text1"/>
          <w:sz w:val="24"/>
          <w:szCs w:val="24"/>
          <w:lang w:val="en-US"/>
        </w:rPr>
        <w:t xml:space="preserve"> </w:t>
      </w:r>
    </w:p>
    <w:p w:rsidR="000350C5" w:rsidRPr="00835E0A"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To date, the etiology of ASD remains largely unclear despite a huge effort mainly in genetics and neuroimaging. ASD is probably a multifactorial disorder with genetic and environmental factor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BlHdisFH","properties":{"formattedCitation":"(3)","plainCitation":"(3)"},"citationItems":[{"id":18,"uris":["http://zotero.org/users/local/XReGY8EU/items/AFJ6AHSZ"],"uri":["http://zotero.org/users/local/XReGY8EU/items/AFJ6AHSZ"],"itemData":{"id":18,"type":"article-journal","title":"Biomarkers in autism","container-title":"Frontiers in Psychiatry","page":"100","volume":"5","source":"PubMed","abstract":"Autism spectrum disorders (ASDs) are complex, heterogeneous disorders caused by an interaction between genetic vulnerability and environmental factors. In an effort to better target the underlying roots of ASD for diagnosis and treatment, efforts to identify reliable biomarkers in genetics, neuroimaging, gene expression, and measures of the body's metabolism are growing. For this article, we review the published studies of potential biomarkers in autism and conclude that while there is increasing promise of finding biomarkers that can help us target treatment, there are none with enough evidence to support routine clinical use unless medical illness is suspected. Promising biomarkers include those for mitochondrial function, oxidative stress, and immune function. Genetic clusters are also suggesting the potential for useful biomarkers.","DOI":"10.3389/fpsyt.2014.00100","ISSN":"1664-0640","note":"PMID: 25161627\nPMCID: PMC4129499","journalAbbreviation":"Front Psychiatry","language":"eng","author":[{"family":"Goldani","given":"Andre A. S."},{"family":"Downs","given":"Susan R."},{"family":"Widjaja","given":"Felicia"},{"family":"Lawton","given":"Brittany"},{"family":"Hendren","given":"Robert L."}],"issued":{"date-parts":[["2014"]]},"PMID":"25161627","PMCID":"PMC4129499"}}],"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3)</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Several studies have shown metabolic disturbances in individuals with ASD compared to the general population</w:t>
      </w:r>
      <w:r w:rsidR="003B123E">
        <w:rPr>
          <w:rFonts w:ascii="Times New Roman" w:hAnsi="Times New Roman"/>
          <w:color w:val="000000" w:themeColor="text1"/>
          <w:sz w:val="24"/>
          <w:szCs w:val="24"/>
          <w:lang w:val="en-US"/>
        </w:rPr>
        <w:t xml:space="preserve"> </w:t>
      </w:r>
      <w:r w:rsidR="00A547D1">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DJU1lGuG","properties":{"formattedCitation":"(4,5)","plainCitation":"(4,5)"},"citationItems":[{"id":45,"uris":["http://zotero.org/users/local/rlsERk4q/items/82BMUFJV"],"uri":["http://zotero.org/users/local/rlsERk4q/items/82BMUFJV"],"itemData":{"id":45,"type":"article-journal","title":"Biomarkers in autism spectrum disorder: the old and the new","container-title":"Psychopharmacology","page":"1201-1216","volume":"231","issue":"6","source":"PubMed","abstract":"RATIONALE: Autism spectrum disorder (ASD) is a complex heterogeneous neurodevelopmental disorder with onset during early childhood and typically a life-long course. The majority of ASD cases stems from complex, 'multiple-hit', oligogenic/polygenic underpinnings involving several loci and possibly gene-environment interactions. These multiple layers of complexity spur interest into the identification of biomarkers able to define biologically homogeneous subgroups, predict autism risk prior to the onset of behavioural abnormalities, aid early diagnoses, predict the developmental trajectory of ASD children, predict response to treatment and identify children at risk for severe adverse reactions to psychoactive drugs.\nOBJECTIVES: The present paper reviews (a) similarities and differences between the concepts of 'biomarker' and 'endophenotype', (b) established biomarkers and endophenotypes in autism research (biochemical, morphological, hormonal, immunological, neurophysiological and neuroanatomical, neuropsychological, behavioural), (c) -omics approaches towards the discovery of novel biomarker panels for ASD, (d) bioresource infrastructures and (e) data management for biomarker research in autism.\nRESULTS: Known biomarkers, such as abnormal blood levels of serotonin, oxytocin, melatonin, immune cytokines and lymphocyte subtypes, multiple neuropsychological, electrophysiological and brain imaging parameters, will eventually merge with novel biomarkers identified using unbiased genomic, epigenomic, transcriptomic, proteomic and metabolomic methods, to generate multimarker panels. Bioresource infrastructures, data management and data analysis using artificial intelligence networks will be instrumental in supporting efforts to identify these biomarker panels.\nCONCLUSIONS: Biomarker research has great heuristic potential in targeting autism diagnosis and treatment.","DOI":"10.1007/s00213-013-3290-7","ISSN":"1432-2072","note":"PMID: 24096533","shortTitle":"Biomarkers in autism spectrum disorder","journalAbbreviation":"Psychopharmacology (Berl.)","language":"eng","author":[{"family":"Ruggeri","given":"Barbara"},{"family":"Sarkans","given":"Ugis"},{"family":"Schumann","given":"Gunter"},{"family":"Persico","given":"Antonio M."}],"issued":{"date-parts":[["2014",3]]}}},{"id":12,"uris":["http://zotero.org/users/local/rlsERk4q/items/6ZNZF2JA"],"uri":["http://zotero.org/users/local/rlsERk4q/items/6ZNZF2JA"],"itemData":{"id":12,"type":"article-journal","title":"Body fluid levels of neuroactive amino acids in autism spectrum disorders: a review of the literature","container-title":"Amino Acids","page":"57-65","volume":"49","issue":"1","source":"PubMed","abstract":"A review of studies on the body fluid levels of neuroactive amino acids, including glutamate, glutamine, taurine, gamma-aminobutyric acid (GABA), glycine, tryptophan, D-serine, and others, in autism spectrum disorders (ASD) is given. The results reported in the literature are generally inconclusive and contradictory, but there has been considerable variation among the previous studies in terms of factors such as age, gender, number of subjects, intelligence quotient, and psychoactive medication being taken. Future studies should include simultaneous analyses of a large number of amino acids [including D-serine and branched-chain amino acids (BCAAs)] and standardization of the factors mentioned above. It may also be appropriate to use saliva sampling to detect amino acids in ASD patients in the future-this is noninvasive testing that can be done easily more frequently than other sampling, thus providing more dynamic monitoring.","DOI":"10.1007/s00726-016-2332-y","ISSN":"1438-2199","note":"PMID: 27686223\nPMCID: PMC5241332","shortTitle":"Body fluid levels of neuroactive amino acids in autism spectrum disorders","journalAbbreviation":"Amino Acids","language":"eng","author":[{"family":"Zheng","given":"Hui-Fei"},{"family":"Wang","given":"Wen-Qiang"},{"family":"Li","given":"Xin-Min"},{"family":"Rauw","given":"Gail"},{"family":"Baker","given":"Glen B."}],"issued":{"date-parts":[["2017",1]]}}}],"schema":"https://github.com/citation-style-language/schema/raw/master/csl-citation.json"} </w:instrText>
      </w:r>
      <w:r w:rsidR="00A547D1">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5)</w:t>
      </w:r>
      <w:r w:rsidR="00A547D1">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Imbalance in the level of certain amino acids in the plasma, platelets, urine or cerebrospinal fluid have been identified in autistic subject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uhvbtca3v","properties":{"formattedCitation":"(6)","plainCitation":"(6)"},"citationItems":[{"id":188,"uris":["http://zotero.org/users/local/XReGY8EU/items/BDXBCBS5"],"uri":["http://zotero.org/users/local/XReGY8EU/items/BDXBCBS5"],"itemData":{"id":188,"type":"article-journal","title":"Analysis of amino acids in autism spectrum disorders","container-title":"TrAC Trends in Analytical Chemistry","page":"91-118","volume":"73","source":"ScienceDirect","abstract":"The relationship between comorbidities associated with amino acids (AAs) and autism spectrum disorder (ASD) is the subject of much research. The diagnosis of these co-occurring disorders based on measurements of levels of AAs in clinical samples poses a challenge. The development of a variety of analytical platforms, particularly chromatographic methods, mass spectrometry and magnetic resonance spectroscopy, together with chemometric statistical methods, enables sensitive detection of abnormalities related to AAs. We present the application of analytical methods to the study of AAs in ASD. Moreover, this review highlights the role of some AAs as potential biomarkers for ASD.","DOI":"10.1016/j.trac.2015.04.029","ISSN":"0165-9936","journalAbbreviation":"TrAC Trends in Analytical Chemistry","author":[{"family":"Żurawicz","given":"Ewa"},{"family":"Kałużna-Czaplińska","given":"Joanna"}],"issued":{"date-parts":[["2015",11]]}}}],"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6)</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r w:rsidR="00DB61C8" w:rsidRPr="00835E0A">
        <w:rPr>
          <w:rFonts w:ascii="Times New Roman" w:hAnsi="Times New Roman"/>
          <w:color w:val="000000" w:themeColor="text1"/>
          <w:sz w:val="24"/>
          <w:szCs w:val="24"/>
          <w:lang w:val="en-US"/>
        </w:rPr>
        <w:t xml:space="preserve">Some of the most common metabolic </w:t>
      </w:r>
      <w:r w:rsidR="00A73E86" w:rsidRPr="00835E0A">
        <w:rPr>
          <w:rFonts w:ascii="Times New Roman" w:hAnsi="Times New Roman"/>
          <w:color w:val="000000" w:themeColor="text1"/>
          <w:sz w:val="24"/>
          <w:szCs w:val="24"/>
          <w:lang w:val="en-US"/>
        </w:rPr>
        <w:t>abnormalities</w:t>
      </w:r>
      <w:r w:rsidR="00DB61C8" w:rsidRPr="00835E0A">
        <w:rPr>
          <w:rFonts w:ascii="Times New Roman" w:hAnsi="Times New Roman"/>
          <w:color w:val="000000" w:themeColor="text1"/>
          <w:sz w:val="24"/>
          <w:szCs w:val="24"/>
          <w:lang w:val="en-US"/>
        </w:rPr>
        <w:t xml:space="preserve"> in ASD are those of redox and mitochondrial metabolism </w:t>
      </w:r>
      <w:r w:rsidR="00DB61C8"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foln42fij","properties":{"formattedCitation":"(7,8)","plainCitation":"(7,8)"},"citationItems":[{"id":208,"uris":["http://zotero.org/users/local/XReGY8EU/items/B5U4IBBG"],"uri":["http://zotero.org/users/local/XReGY8EU/items/B5U4IBBG"],"itemData":{"id":208,"type":"article-journal","title":"Metabolic Dysfunction Underlying Autism Spectrum Disorder and Potential Treatment Approaches","container-title":"Frontiers in Molecular Neuroscience","page":"34","volume":"10","source":"PubMed","abstract":"Autism spectrum disorder (ASD) is characterized by deficits in sociability and communication, and increased repetitive and/or restrictive behaviors. While the etio-pathogenesis of ASD is unknown, clinical manifestations are diverse and many possible genetic and environmental factors have been implicated. As such, it has been a great challenge to identify key neurobiological mechanisms and to develop effective treatments. Current therapies focus on co-morbid conditions (such as epileptic seizures and sleep disturbances) and there is no cure for the core symptoms. Recent studies have increasingly implicated mitochondrial dysfunction in ASD. The fact that mitochondria are an integral part of diverse cellular functions and are susceptible to many insults could explain how a wide range of factors can contribute to a consistent behavioral phenotype in ASD. Meanwhile, the high-fat, low-carbohydrate ketogenic diet (KD), used for nearly a century to treat medically intractable epilepsy, has been shown to enhance mitochondrial function through a multiplicity of mechanisms and affect additional molecular targets that may address symptoms and comorbidities of ASD. Here, we review the evidence for the use of metabolism-based therapies such as the KD in the treatment of ASD as well as emerging co-morbid models of epilepsy and autism. Future research directions aimed at validating such therapeutic approaches and identifying additional and novel mechanistic targets are also discussed.","DOI":"10.3389/fnmol.2017.00034","note":"PMID: 28270747\nPMCID: PMC5318388","journalAbbreviation":"Front Mol Neurosci","language":"eng","author":[{"family":"Cheng","given":"Ning"},{"family":"Rho","given":"Jong M."},{"family":"Masino","given":"Susan A."}],"issued":{"date-parts":[["2017"]]},"PMID":"28270747","PMCID":"PMC5318388"}},{"id":206,"uris":["http://zotero.org/users/local/XReGY8EU/items/IBXV7CAU"],"uri":["http://zotero.org/users/local/XReGY8EU/items/IBXV7CAU"],"itemData":{"id":206,"type":"article-journal","title":"Oxidative stress-related biomarkers in autism: systematic review and meta-analyses","container-title":"Free Radical Biology &amp; Medicine","page":"2128-2141","volume":"52","issue":"10","source":"PubMed","abstract":"Autism spectrum disorders (ASDs) are rarely diagnosed in children younger than 2 years, because diagnosis is based entirely on behavioral tests. Oxidative damage may play a central role in this pathogenesis, together with the interconnected transmethylation cycle and transsulfuration pathway. In an attempt to clarify and quantify the relationship between oxidative stress-related blood biomarkers and ASDs, a systematic literature review was carried out. For each identified study, mean biomarker levels were compared in cases and controls providing a point estimate, the mean ratio, for each biomarker. After meta-analysis, the ASD patients showed decreased blood levels of reduced glutathione (27%), glutathione peroxidase (18%), methionine (13%), and cysteine (14%) and increased concentrations of oxidized glutathione (45%) relative to controls, whereas superoxide dismutase, homocysteine, and cystathionine showed no association with ASDs. For the C677T allele in the methylene tetrahydrofolate reductase gene (MTHFR), homozygous mutant subjects (TT) showed a meta-OR of 2.26 (95% CI 1.30-3.91) of being affected by ASD with respect to the homozygous nonmutant (CC). Case-control studies on blood levels of vitamins suggest a lack of association (folic acid and vitamin B12) or rare association (vitamins A, B6, C, D, E). Sparse results were available for other biomarkers (ceruloplasmin, catalase, cysteinylglycine, thiobarbituric acid-reactive substances, nitric oxide) and for polymorphisms in other genes. Existing evidence is heterogeneous and many studies are limited by small sample size and effects. In conclusion, existing evidence suggests a role for glutathione metabolism, the transmethylation cycle, and the transsulfuration pathway, although these findings should be interpreted with caution, and larger, more standardized studies are warranted.","DOI":"10.1016/j.freeradbiomed.2012.03.011","ISSN":"1873-4596","note":"PMID: 22542447","shortTitle":"Oxidative stress-related biomarkers in autism","journalAbbreviation":"Free Radic. Biol. Med.","language":"eng","author":[{"family":"Frustaci","given":"Alessandra"},{"family":"Neri","given":"Monica"},{"family":"Cesario","given":"Alfredo"},{"family":"Adams","given":"James B."},{"family":"Domenici","given":"Enrico"},{"family":"Dalla Bernardina","given":"Bernardo"},{"family":"Bonassi","given":"Stefano"}],"issued":{"date-parts":[["2012",5,15]]},"PMID":"22542447"}}],"schema":"https://github.com/citation-style-language/schema/raw/master/csl-citation.json"} </w:instrText>
      </w:r>
      <w:r w:rsidR="00DB61C8"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7,8)</w:t>
      </w:r>
      <w:r w:rsidR="00DB61C8" w:rsidRPr="00835E0A">
        <w:rPr>
          <w:rFonts w:ascii="Times New Roman" w:hAnsi="Times New Roman"/>
          <w:color w:val="000000" w:themeColor="text1"/>
          <w:sz w:val="24"/>
          <w:szCs w:val="24"/>
          <w:lang w:val="en-US"/>
        </w:rPr>
        <w:fldChar w:fldCharType="end"/>
      </w:r>
      <w:r w:rsidR="00DB61C8"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 xml:space="preserve">Furthermore, many neurometabolic disorders such as phenylketonuria, creatine deficiency, altered metabolism of purine, disorders in the metabolism of neurotransmitters and hormones including serotonin, catecholamines, melatonin and GABA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Vsc4jcSC","properties":{"formattedCitation":"(9)","plainCitation":"(9)"},"citationItems":[{"id":22,"uris":["http://zotero.org/users/local/XReGY8EU/items/AQPAQP87"],"uri":["http://zotero.org/users/local/XReGY8EU/items/AQPAQP87"],"itemData":{"id":22,"type":"article-journal","title":"Theoretical aspects of autism: biomarkers--a review","container-title":"Journal of Immunotoxicology","page":"80-94","volume":"8","issue":"1","source":"PubMed","abstract":"Autism is dramatically increasing in incidence and is now considered an epidemic. There are no objective means to diagnose the disorder. Diagnosis is made subjectively, based on the perceived behavior of the subject. This review presents an approach toward development of an objective measure of autism. Covering the literature from 1943 to the present in the PubMed and Ovid Medline databases, this review summarizes evidence of hormones, metabolites, amino acids, and other biomarkers present in significantly different quantities in autistic subjects compared to age- and sex-matched controls. These differences can be measured in the gastrointestinal, immunologic, neurologic, and toxicologic systems of the body, with some biomarkers showing ubiquitous application. In addition, there are unifying concepts, i.e., increased vulnerability to oxidative stress, immune glutamatergic dysfunction, and pineal gland malfunction. The variances of the biomarkers from the norm present the opportunity to create biomarker arrays that when properly developed and analyzed could result in an objective diagnosis with a ranking of the severity of autism for each subject. The contribution of each biomarker to the overall diagnosis could be calculated, thus providing a profile pattern unique to the individual. This profile could consequently provide information for therapeutic interventions on an individual basis.","DOI":"10.3109/1547691X.2010.538749","ISSN":"1547-6901","note":"PMID: 21299356","shortTitle":"Theoretical aspects of autism","journalAbbreviation":"J Immunotoxicol","language":"eng","author":[{"family":"Ratajczak","given":"Helen V."}],"issued":{"date-parts":[["2011",3]]},"PMID":"21299356"}}],"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9)</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have been associated with autism.</w:t>
      </w:r>
      <w:r w:rsidR="00665108"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Metabolomics approach provides metabolic pattern</w:t>
      </w:r>
      <w:r w:rsidR="003A4D63">
        <w:rPr>
          <w:rFonts w:ascii="Times New Roman" w:hAnsi="Times New Roman"/>
          <w:color w:val="000000" w:themeColor="text1"/>
          <w:sz w:val="24"/>
          <w:szCs w:val="24"/>
          <w:lang w:val="en-US"/>
        </w:rPr>
        <w:t>s</w:t>
      </w:r>
      <w:r w:rsidRPr="00835E0A">
        <w:rPr>
          <w:rFonts w:ascii="Times New Roman" w:hAnsi="Times New Roman"/>
          <w:color w:val="000000" w:themeColor="text1"/>
          <w:sz w:val="24"/>
          <w:szCs w:val="24"/>
          <w:lang w:val="en-US"/>
        </w:rPr>
        <w:t xml:space="preserve"> useful to identify biomarkers. </w:t>
      </w:r>
      <w:r w:rsidR="00E90148" w:rsidRPr="00835E0A">
        <w:rPr>
          <w:rFonts w:ascii="Times New Roman" w:hAnsi="Times New Roman"/>
          <w:color w:val="000000" w:themeColor="text1"/>
          <w:sz w:val="24"/>
          <w:szCs w:val="24"/>
          <w:lang w:val="en-US"/>
        </w:rPr>
        <w:t>There are two approaches in metabolomics: the targeted analysis consisting of the measurement of defined groups of chemically characterized and biochemically annotated metabolites</w:t>
      </w:r>
      <w:r w:rsidR="00472FBF" w:rsidRPr="00835E0A">
        <w:rPr>
          <w:rFonts w:ascii="Times New Roman" w:hAnsi="Times New Roman"/>
          <w:color w:val="000000" w:themeColor="text1"/>
          <w:sz w:val="24"/>
          <w:szCs w:val="24"/>
          <w:lang w:val="en-US"/>
        </w:rPr>
        <w:t>, and</w:t>
      </w:r>
      <w:r w:rsidR="00E90148" w:rsidRPr="00835E0A">
        <w:rPr>
          <w:rFonts w:ascii="Times New Roman" w:hAnsi="Times New Roman"/>
          <w:color w:val="000000" w:themeColor="text1"/>
          <w:sz w:val="24"/>
          <w:szCs w:val="24"/>
          <w:lang w:val="en-US"/>
        </w:rPr>
        <w:t xml:space="preserve"> the untargeted </w:t>
      </w:r>
      <w:r w:rsidR="00285EC7" w:rsidRPr="00835E0A">
        <w:rPr>
          <w:rFonts w:ascii="Times New Roman" w:hAnsi="Times New Roman"/>
          <w:color w:val="000000" w:themeColor="text1"/>
          <w:sz w:val="24"/>
          <w:szCs w:val="24"/>
          <w:lang w:val="en-US"/>
        </w:rPr>
        <w:t>analysis</w:t>
      </w:r>
      <w:r w:rsidR="00472FBF" w:rsidRPr="00835E0A">
        <w:rPr>
          <w:rFonts w:ascii="Times New Roman" w:hAnsi="Times New Roman"/>
          <w:color w:val="000000" w:themeColor="text1"/>
          <w:sz w:val="24"/>
          <w:szCs w:val="24"/>
          <w:lang w:val="en-US"/>
        </w:rPr>
        <w:t xml:space="preserve"> which </w:t>
      </w:r>
      <w:r w:rsidR="00B809C5" w:rsidRPr="00835E0A">
        <w:rPr>
          <w:rFonts w:ascii="Times New Roman" w:hAnsi="Times New Roman"/>
          <w:color w:val="000000" w:themeColor="text1"/>
          <w:sz w:val="24"/>
          <w:szCs w:val="24"/>
          <w:lang w:val="en-US"/>
        </w:rPr>
        <w:t>is the unbiased c</w:t>
      </w:r>
      <w:r w:rsidR="00E90148" w:rsidRPr="00835E0A">
        <w:rPr>
          <w:rFonts w:ascii="Times New Roman" w:hAnsi="Times New Roman"/>
          <w:color w:val="000000" w:themeColor="text1"/>
          <w:sz w:val="24"/>
          <w:szCs w:val="24"/>
          <w:lang w:val="en-US"/>
        </w:rPr>
        <w:t xml:space="preserve">omprehensive analysis of all the </w:t>
      </w:r>
      <w:r w:rsidR="00472FBF" w:rsidRPr="00835E0A">
        <w:rPr>
          <w:rFonts w:ascii="Times New Roman" w:hAnsi="Times New Roman"/>
          <w:color w:val="000000" w:themeColor="text1"/>
          <w:sz w:val="24"/>
          <w:szCs w:val="24"/>
          <w:lang w:val="en-US"/>
        </w:rPr>
        <w:t>metabolites in a sample</w:t>
      </w:r>
      <w:r w:rsidR="00DA3DA7" w:rsidRPr="00835E0A">
        <w:rPr>
          <w:rFonts w:ascii="Times New Roman" w:hAnsi="Times New Roman"/>
          <w:color w:val="000000" w:themeColor="text1"/>
          <w:sz w:val="24"/>
          <w:szCs w:val="24"/>
          <w:lang w:val="en-US"/>
        </w:rPr>
        <w:t xml:space="preserve"> </w:t>
      </w:r>
      <w:r w:rsidR="00DA3DA7"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q5dlh88hg","properties":{"formattedCitation":"(10)","plainCitation":"(10)"},"citationItems":[{"id":211,"uris":["http://zotero.org/users/local/XReGY8EU/items/5F6WAKU2"],"uri":["http://zotero.org/users/local/XReGY8EU/items/5F6WAKU2"],"itemData":{"id":211,"type":"article-journal","title":"Targeted Metabolomics","container-title":"Current Protocols in Molecular Biology","page":"Unit30.2","volume":"CHAPTER","source":"PubMed Central","abstract":"The metabolome is the terminal downstream product of the genome and consists of the total complement of all the low molecular weight molecules (metabolites) in a cell, tissue or organism. Metabolomics aims to measure a wide breadth of small molecules in the context of physiological stimuli or in disease states. Metabolomics methodologies fall into two distinct groups; untargeted metabolomics, an intended comprehensive analysis of all the measurable analytes in a sample including chemical unknowns, and targeted metabolomics, the measurement of defined groups of chemically characterized and biochemically annotated metabolites. The methodologies considered in this unit focus on the processes of conducting targeted metabolomics experiments, and the advantages of this general approach are highlighted herein. This unit outlines the procedures for extracting nitrogenous metabolites, including the amino acids, lipids, and intermediary metabolites, including the TCA cycle oxoacids, from blood plasma. Specifically, protocols for the analysis of these metabolites using liquid chromatography-mass spectrometry-based targeted metabolomics experiments is discussed.","DOI":"10.1002/0471142727.mb3002s98","ISSN":"1934-3639","note":"PMID: 22470063\nPMCID: PMC3334318","journalAbbreviation":"Curr Protoc Mol Biol","author":[{"family":"Roberts","given":"Lee D."},{"family":"Souza","given":"Amanda L."},{"family":"Gerszten","given":"Robert E."},{"family":"Clish","given":"Clary B."}],"issued":{"date-parts":[["2012",4]]},"PMID":"22470063","PMCID":"PMC3334318"}}],"schema":"https://github.com/citation-style-language/schema/raw/master/csl-citation.json"} </w:instrText>
      </w:r>
      <w:r w:rsidR="00DA3DA7"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0)</w:t>
      </w:r>
      <w:r w:rsidR="00DA3DA7" w:rsidRPr="00835E0A">
        <w:rPr>
          <w:rFonts w:ascii="Times New Roman" w:hAnsi="Times New Roman"/>
          <w:color w:val="000000" w:themeColor="text1"/>
          <w:sz w:val="24"/>
          <w:szCs w:val="24"/>
          <w:lang w:val="en-US"/>
        </w:rPr>
        <w:fldChar w:fldCharType="end"/>
      </w:r>
      <w:r w:rsidR="00472FBF"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Due to the abundance and the chemical diversity of the metabolites, no single analytical platform can cover the complete range of human metabolome. Analytical platforms frequently used in order to identify and quantify metabolites, are mass spectrometry coupled to separation technique</w:t>
      </w:r>
      <w:r w:rsidR="003A4D63">
        <w:rPr>
          <w:rFonts w:ascii="Times New Roman" w:hAnsi="Times New Roman"/>
          <w:color w:val="000000" w:themeColor="text1"/>
          <w:sz w:val="24"/>
          <w:szCs w:val="24"/>
          <w:lang w:val="en-US"/>
        </w:rPr>
        <w:t>s</w:t>
      </w:r>
      <w:r w:rsidRPr="00835E0A">
        <w:rPr>
          <w:rFonts w:ascii="Times New Roman" w:hAnsi="Times New Roman"/>
          <w:color w:val="000000" w:themeColor="text1"/>
          <w:sz w:val="24"/>
          <w:szCs w:val="24"/>
          <w:lang w:val="en-US"/>
        </w:rPr>
        <w:t xml:space="preserve"> like gas chromatography (GC-MS) or liquid chromatography (LC-M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A2dX7HNE","properties":{"formattedCitation":"(11)","plainCitation":"(11)"},"citationItems":[{"id":34,"uris":["http://zotero.org/users/local/XReGY8EU/items/JG23NBKT"],"uri":["http://zotero.org/users/local/XReGY8EU/items/JG23NBKT"],"itemData":{"id":34,"type":"article-journal","title":"Chromatographic methods in the study of autism","container-title":"Biomedical chromatography: BMC","page":"1273-1279","volume":"27","issue":"10","source":"PubMed","abstract":"Research into biomarkers of autism is a new means of medical intervention in this disease. Chromatographic techniques, especially coupled with mass spectrometry, are widely used in determination of biomarkers and assessment of effectiveness of autism therapy owing to their sensitivity and selectivity. Among the chromatographic techniques gas chromatography and liquid chromatography, especially high-performance liquid chromatography, have found application in clinical trials. The high-performance liquid chromatography technique allows an analysis of liquid samples with a wide range of molecules, small and large, providing an opportunity to perform advanced assays within a short time frame. Gas chromatography with the appropriate preparation of samples (gaseous and liquid) and a selection of analysis conditions enables the separation of thermally stable, volatile and non-volatile organic substances in short runtimes. The chromatographic techniques that are currently used in metabolic studies in autism are designed to identify abnormalities in three areas: the metabolism of neurotransmitters, nutritional and metabolic status and manifestations of oxidative stress. This review presents a necessary theoretical introduction and examples of applications of chromatographic studies of disorder markers in autism.","DOI":"10.1002/bmc.2911","ISSN":"1099-0801","note":"PMID: 23605782","journalAbbreviation":"Biomed. Chromatogr.","language":"eng","author":[{"family":"Żurawicz","given":"Ewa"},{"family":"Kałużna-Czaplińska","given":"Joanna"},{"family":"Rynkowski","given":"Jacek"}],"issued":{"date-parts":[["2013",10]]},"PMID":"23605782"}}],"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1)</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and nuclear magnetic </w:t>
      </w:r>
      <w:r w:rsidRPr="00835E0A">
        <w:rPr>
          <w:rFonts w:ascii="Times New Roman" w:hAnsi="Times New Roman"/>
          <w:color w:val="000000" w:themeColor="text1"/>
          <w:sz w:val="24"/>
          <w:szCs w:val="24"/>
          <w:lang w:val="en-US"/>
        </w:rPr>
        <w:lastRenderedPageBreak/>
        <w:t xml:space="preserve">resonance (NMR). Previous researches have suggested that the study of urine metabolites profiles could be an effective tool for diagnosis and for understanding the </w:t>
      </w:r>
      <w:r w:rsidR="003A4D63">
        <w:rPr>
          <w:rFonts w:ascii="Times New Roman" w:hAnsi="Times New Roman"/>
          <w:color w:val="000000" w:themeColor="text1"/>
          <w:sz w:val="24"/>
          <w:szCs w:val="24"/>
          <w:lang w:val="en-US"/>
        </w:rPr>
        <w:t xml:space="preserve">physiopathology </w:t>
      </w:r>
      <w:r w:rsidRPr="00835E0A">
        <w:rPr>
          <w:rFonts w:ascii="Times New Roman" w:hAnsi="Times New Roman"/>
          <w:color w:val="000000" w:themeColor="text1"/>
          <w:sz w:val="24"/>
          <w:szCs w:val="24"/>
          <w:lang w:val="en-US"/>
        </w:rPr>
        <w:t>of autism</w:t>
      </w:r>
      <w:r w:rsidR="003B123E">
        <w:rPr>
          <w:rFonts w:ascii="Times New Roman" w:hAnsi="Times New Roman"/>
          <w:color w:val="000000" w:themeColor="text1"/>
          <w:sz w:val="24"/>
          <w:szCs w:val="24"/>
          <w:lang w:val="en-US"/>
        </w:rPr>
        <w:t xml:space="preserve"> </w:t>
      </w:r>
      <w:r w:rsidR="00525F63">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Fr873Iwc","properties":{"formattedCitation":"{\\rtf (12\\uc0\\u8211{}14)}","plainCitation":"(12–14)"},"citationItems":[{"id":"xq3QrWUM/iXpXG4Yl","uris":["http://zotero.org/users/local/XReGY8EU/items/5AWM7UPQ"],"uri":["http://zotero.org/users/local/XReGY8EU/items/5AWM7UPQ"],"itemData":{"id":"xq3QrWUM/iXpXG4Yl","type":"article-journal","title":"Urinary metabolomics of young Italian autistic children supports abnormal tryptophan and purine metabolism","container-title":"Molecular Autism","page":"47","volume":"7","source":"PubMed","abstract":"BACKGROUND: Autism spectrum disorder (ASD) is still diagnosed through behavioral observation, due to a lack of laboratory biomarkers, which could greatly aid clinicians in providing earlier and more reliable diagnoses. Metabolomics on human biofluids provides a sensitive tool to identify metabolite profiles potentially usable as biomarkers for ASD. Initial metabolomic studies, analyzing urines and plasma of ASD and control individuals, suggested that autistic patients may share some metabolic abnormalities, despite several inconsistencies stemming from differences in technology, ethnicity, age range, and definition of \"control\" status.\nMETHODS: ASD-specific urinary metabolomic patterns were explored at an early age in 30 ASD children and 30 matched controls (age range 2-7, M:F = 22:8) using hydrophilic interaction chromatography (HILIC)-UHPLC and mass spectrometry, a highly sensitive, accurate, and unbiased approach. Metabolites were then subjected to multivariate statistical analysis and grouped by metabolic pathway.\nRESULTS: Urinary metabolites displaying the largest differences between young ASD and control children belonged to the tryptophan and purine metabolic pathways. Also, vitamin B6, riboflavin, phenylalanine-tyrosine-tryptophan biosynthesis, pantothenate and CoA, and pyrimidine metabolism differed significantly. ASD children preferentially transform tryptophan into xanthurenic acid and quinolinic acid (two catabolites of the kynurenine pathway), at the expense of kynurenic acid and especially of melatonin. Also, the gut microbiome contributes to altered tryptophan metabolism, yielding increased levels of indolyl 3-acetic acid and indolyl lactate.\nCONCLUSIONS: The metabolic pathways most distinctive of young Italian autistic children largely overlap with those found in rodent models of ASD following maternal immune activation or genetic manipulations. These results are consistent with the proposal of a purine-driven cell danger response, accompanied by overproduction of epileptogenic and excitotoxic quinolinic acid, large reductions in melatonin synthesis, and gut dysbiosis. These metabolic abnormalities could underlie several comorbidities frequently associated to ASD, such as seizures, sleep disorders, and gastrointestinal symptoms, and could contribute to autism severity. Their diagnostic sensitivity, disease-specificity, and interethnic variability will merit further investigation.","DOI":"10.1186/s13229-016-0109-5","ISSN":"2040-2392","note":"PMID: 27904735\nPMCID: PMC5121959","journalAbbreviation":"Mol Autism","language":"eng","author":[{"family":"Gevi","given":"Federica"},{"family":"Zolla","given":"Lello"},{"family":"Gabriele","given":"Stefano"},{"family":"Persico","given":"Antonio M."}],"issued":{"date-parts":[["2016"]]},"PMID":"27904735","PMCID":"PMC5121959"}},{"id":22,"uris":["http://zotero.org/users/local/rlsERk4q/items/8WTSNURD"],"uri":["http://zotero.org/users/local/rlsERk4q/items/8WTSNURD"],"itemData":{"id":22,"type":"article-journal","title":"The urinary (1) H-NMR metabolomics profile of an italian autistic children population and their unaffected siblings","container-title":"Autism Research: Official Journal of the International Society for Autism Research","page":"1058-1066","volume":"10","issue":"6","source":"PubMed","abstract":"Autism spectrum disorders (ASD) make a dishomogeneous group of psychiatric diseases having either genetic and environmental components, including changes of the microbiota. The rate of diagnosis, based on a series of psychological tests and observed behavior, dramatically increased in the past few decades. Currently, no biological markers are available and the pathogenesis is not defined. The purpose of this study was to evaluate the potential use of (1) H-NMR metabolomics to analyze the global biochemical signature of ASD patients (n = 21) and controls (n = 21), these being siblings of autistic patients. A multivariate model has been used to extrapolate the variables of importance. The discriminating urinary metabolites were identified; in particular, significantly increased levels of hippurate, glycine, creatine, tryptophan, and d-threitol and decreased concentrations of glutamate, creatinine, lactate, valine, betaine, and taurine were observed in ASD patients. Based on the identified discriminant metabolites, the attention was focused on two possible mechanisms that could be involved in ASD: oxidative stress conditions and gut microflora modifications. In conclusion, nuclear magnetic resonance-based metabolomics analysis of the urine seems to have the potential for the identification of a metabolic fingerprint of ASD phenotypes and appears to be suitable for further investigation of the disease mechanisms. Autism Res 2017. © 2017 International Society for Autism Research, Wiley Periodicals, Inc. Autism Res 2017, 10: 1058-1066. © 2017 International Society for Autism Research, Wiley Periodicals, Inc.","DOI":"10.1002/aur.1748","ISSN":"1939-3806","note":"PMID: 28296209","journalAbbreviation":"Autism Res","language":"eng","author":[{"family":"Lussu","given":"Milena"},{"family":"Noto","given":"Antonio"},{"family":"Masili","given":"Alice"},{"family":"Rinaldi","given":"Andrea C."},{"family":"Dessì","given":"Angelica"},{"family":"De Angelis","given":"Maria"},{"family":"De Giacomo","given":"Andrea"},{"family":"Fanos","given":"Vassilios"},{"family":"Atzori","given":"Luigi"},{"family":"Francavilla","given":"Ruggiero"}],"issued":{"date-parts":[["2017",6]]}}},{"id":"xq3QrWUM/OLTmQ6bg","uris":["http://zotero.org/users/local/XReGY8EU/items/R6E6T63X"],"uri":["http://zotero.org/users/local/XReGY8EU/items/R6E6T63X"],"itemData":{"id":"xq3QrWUM/OLTmQ6bg","type":"article-journal","title":"Urinary metabolic phenotyping differentiates children with autism from their unaffected siblings and age-matched controls","container-title":"Journal of Proteome Research","page":"2996-3004","volume":"9","issue":"6","source":"PubMed","abstract":"Autism is an early onset developmental disorder with a severe life-long impact on behavior and social functioning that has associated metabolic abnormalities. The urinary metabolic phenotypes of individuals (age range=3-9 years old) diagnosed with autism using the DSM-IV-TR criteria (n = 39; male = 35; female = 4), together with their nonautistic siblings (n = 28; male = 14; female = 14) and age-matched healthy volunteers (n = 34, male = 17; female = 17) have been characterized for the first time using (1)H NMR spectroscopy and pattern recognition methods. Novel findings associated with alterations in nicotinic acid metabolism within autistic individuals showing increased urinary excretion of N-methyl-2-pyridone-5-carboxamide, N-methyl nicotinic acid, and N-methyl nicotinamide indicate a perturbation in the tryptophan-nicotinic acid metabolic pathway. Multivariate statistical analysis indicated urinary patterns of the free amino acids, glutamate and taurine were significantly different between groups with the autistic children showing higher levels of urinary taurine and a lower level of urinary glutamate, indicating perturbation in sulfur and amino acid metabolism in these children. Additionally, metabolic phenotype (metabotype) differences were observed between autistic and control children, which were associated with perturbations in the relative patterns of urinary mammalian-microbial cometabolites including dimethylamine, hippurate, and phenyacetylglutamine. These biochemical changes are consistent with some of the known abnormalities of gut microbiota found in autistic individuals and the associated gastrointestinal dysfunction and may be of value in monitoring the success of therapeutic interventions.","DOI":"10.1021/pr901188e","ISSN":"1535-3907","note":"PMID: 20337404","journalAbbreviation":"J. Proteome Res.","language":"eng","author":[{"family":"Yap","given":"Ivan K. S."},{"family":"Angley","given":"Manya"},{"family":"Veselkov","given":"Kirill A."},{"family":"Holmes","given":"Elaine"},{"family":"Lindon","given":"John C."},{"family":"Nicholson","given":"Jeremy K."}],"issued":{"date-parts":[["2010",6,4]]},"PMID":"20337404"}}],"schema":"https://github.com/citation-style-language/schema/raw/master/csl-citation.json"} </w:instrText>
      </w:r>
      <w:r w:rsidR="00525F63">
        <w:rPr>
          <w:rFonts w:ascii="Times New Roman" w:hAnsi="Times New Roman"/>
          <w:color w:val="000000" w:themeColor="text1"/>
          <w:sz w:val="24"/>
          <w:szCs w:val="24"/>
          <w:lang w:val="en-US"/>
        </w:rPr>
        <w:fldChar w:fldCharType="separate"/>
      </w:r>
      <w:r w:rsidR="003D3F96" w:rsidRPr="003D3F96">
        <w:rPr>
          <w:rFonts w:ascii="Times New Roman" w:hAnsi="Times New Roman"/>
          <w:sz w:val="24"/>
          <w:szCs w:val="24"/>
          <w:lang w:val="en-US"/>
        </w:rPr>
        <w:t>(12–14)</w:t>
      </w:r>
      <w:r w:rsidR="00525F63">
        <w:rPr>
          <w:rFonts w:ascii="Times New Roman" w:hAnsi="Times New Roman"/>
          <w:color w:val="000000" w:themeColor="text1"/>
          <w:sz w:val="24"/>
          <w:szCs w:val="24"/>
          <w:lang w:val="en-US"/>
        </w:rPr>
        <w:fldChar w:fldCharType="end"/>
      </w:r>
      <w:r w:rsidR="00525F63" w:rsidRPr="007F6269">
        <w:rPr>
          <w:rFonts w:ascii="Times New Roman" w:hAnsi="Times New Roman"/>
          <w:color w:val="000000" w:themeColor="text1"/>
          <w:sz w:val="24"/>
          <w:szCs w:val="24"/>
          <w:lang w:val="en-US"/>
        </w:rPr>
        <w:t xml:space="preserve">. </w:t>
      </w:r>
      <w:r w:rsidRPr="00525F63">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However, most of the studies have focused on Western autistic population</w:t>
      </w:r>
      <w:r w:rsidR="003A4D63">
        <w:rPr>
          <w:rFonts w:ascii="Times New Roman" w:hAnsi="Times New Roman"/>
          <w:color w:val="000000" w:themeColor="text1"/>
          <w:sz w:val="24"/>
          <w:szCs w:val="24"/>
          <w:lang w:val="en-US"/>
        </w:rPr>
        <w:t>s</w:t>
      </w:r>
      <w:r w:rsidRPr="00835E0A">
        <w:rPr>
          <w:rFonts w:ascii="Times New Roman" w:hAnsi="Times New Roman"/>
          <w:color w:val="000000" w:themeColor="text1"/>
          <w:sz w:val="24"/>
          <w:szCs w:val="24"/>
          <w:lang w:val="en-US"/>
        </w:rPr>
        <w:t xml:space="preserve">, and </w:t>
      </w:r>
      <w:r w:rsidR="003A4D63">
        <w:rPr>
          <w:rFonts w:ascii="Times New Roman" w:hAnsi="Times New Roman"/>
          <w:color w:val="000000" w:themeColor="text1"/>
          <w:sz w:val="24"/>
          <w:szCs w:val="24"/>
          <w:lang w:val="en-US"/>
        </w:rPr>
        <w:t xml:space="preserve">as far as we know, </w:t>
      </w:r>
      <w:r w:rsidRPr="00835E0A">
        <w:rPr>
          <w:rFonts w:ascii="Times New Roman" w:hAnsi="Times New Roman"/>
          <w:color w:val="000000" w:themeColor="text1"/>
          <w:sz w:val="24"/>
          <w:szCs w:val="24"/>
          <w:lang w:val="en-US"/>
        </w:rPr>
        <w:t xml:space="preserve">none of it have ever took place on a Lebanese Middle-East population. </w:t>
      </w:r>
    </w:p>
    <w:p w:rsidR="00854BEF" w:rsidRPr="00835E0A" w:rsidRDefault="000350C5" w:rsidP="008B3CE4">
      <w:pPr>
        <w:spacing w:line="480" w:lineRule="auto"/>
        <w:jc w:val="both"/>
        <w:rPr>
          <w:rFonts w:ascii="Times New Roman" w:hAnsi="Times New Roman"/>
          <w:color w:val="000000" w:themeColor="text1"/>
          <w:sz w:val="30"/>
          <w:szCs w:val="30"/>
          <w:lang w:val="en-US"/>
        </w:rPr>
      </w:pPr>
      <w:r w:rsidRPr="00835E0A">
        <w:rPr>
          <w:rFonts w:ascii="Times New Roman" w:hAnsi="Times New Roman"/>
          <w:color w:val="000000" w:themeColor="text1"/>
          <w:sz w:val="24"/>
          <w:szCs w:val="24"/>
          <w:lang w:val="en-US"/>
        </w:rPr>
        <w:t>The aim of our work is to evaluate the metabolic profile of urine in an ASD Lebanese population by using the complementarity of analytical platforms, NMR 1D (</w:t>
      </w:r>
      <w:r w:rsidRPr="00835E0A">
        <w:rPr>
          <w:rFonts w:ascii="Times New Roman" w:hAnsi="Times New Roman"/>
          <w:color w:val="000000" w:themeColor="text1"/>
          <w:sz w:val="24"/>
          <w:szCs w:val="24"/>
          <w:vertAlign w:val="superscript"/>
          <w:lang w:val="en-US"/>
        </w:rPr>
        <w:t>1</w:t>
      </w:r>
      <w:r w:rsidR="006037CF" w:rsidRPr="00835E0A">
        <w:rPr>
          <w:rFonts w:ascii="Times New Roman" w:hAnsi="Times New Roman"/>
          <w:color w:val="000000" w:themeColor="text1"/>
          <w:sz w:val="24"/>
          <w:szCs w:val="24"/>
          <w:lang w:val="en-US"/>
        </w:rPr>
        <w:t>H), NMR 2D</w:t>
      </w:r>
      <w:r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vertAlign w:val="superscript"/>
          <w:lang w:val="en-US"/>
        </w:rPr>
        <w:t>1</w:t>
      </w:r>
      <w:r w:rsidRPr="00835E0A">
        <w:rPr>
          <w:rFonts w:ascii="Times New Roman" w:hAnsi="Times New Roman"/>
          <w:color w:val="000000" w:themeColor="text1"/>
          <w:sz w:val="24"/>
          <w:szCs w:val="24"/>
          <w:lang w:val="en-US"/>
        </w:rPr>
        <w:t>H-</w:t>
      </w:r>
      <w:r w:rsidRPr="00835E0A">
        <w:rPr>
          <w:rFonts w:ascii="Times New Roman" w:hAnsi="Times New Roman"/>
          <w:color w:val="000000" w:themeColor="text1"/>
          <w:sz w:val="24"/>
          <w:szCs w:val="24"/>
          <w:vertAlign w:val="superscript"/>
          <w:lang w:val="en-US"/>
        </w:rPr>
        <w:t>13</w:t>
      </w:r>
      <w:r w:rsidRPr="00835E0A">
        <w:rPr>
          <w:rFonts w:ascii="Times New Roman" w:hAnsi="Times New Roman"/>
          <w:color w:val="000000" w:themeColor="text1"/>
          <w:sz w:val="24"/>
          <w:szCs w:val="24"/>
          <w:lang w:val="en-US"/>
        </w:rPr>
        <w:t>C) and LC-MS, in a targeted approach to compare their specific metabolic profiles to previously studied population</w:t>
      </w:r>
      <w:r w:rsidR="00455D6D" w:rsidRPr="00835E0A">
        <w:rPr>
          <w:rFonts w:ascii="Times New Roman" w:hAnsi="Times New Roman"/>
          <w:color w:val="000000" w:themeColor="text1"/>
          <w:sz w:val="24"/>
          <w:szCs w:val="24"/>
          <w:lang w:val="en-US"/>
        </w:rPr>
        <w:t>s</w:t>
      </w:r>
      <w:r w:rsidRPr="00835E0A">
        <w:rPr>
          <w:rFonts w:ascii="Times New Roman" w:hAnsi="Times New Roman"/>
          <w:color w:val="000000" w:themeColor="text1"/>
          <w:sz w:val="24"/>
          <w:szCs w:val="24"/>
          <w:lang w:val="en-US"/>
        </w:rPr>
        <w:t>, and to identify the metabolic pathways associated with the disorder, for a better understanding of this pathology</w:t>
      </w:r>
      <w:r w:rsidR="00B809C5" w:rsidRPr="00835E0A">
        <w:rPr>
          <w:rFonts w:ascii="Times New Roman" w:hAnsi="Times New Roman"/>
          <w:color w:val="000000" w:themeColor="text1"/>
          <w:sz w:val="24"/>
          <w:szCs w:val="24"/>
          <w:lang w:val="en-US"/>
        </w:rPr>
        <w:t>.</w:t>
      </w:r>
    </w:p>
    <w:p w:rsidR="00EA4F7F" w:rsidRDefault="00EA4F7F" w:rsidP="00CF47BE">
      <w:pPr>
        <w:spacing w:line="480" w:lineRule="auto"/>
        <w:rPr>
          <w:rFonts w:ascii="Times New Roman" w:hAnsi="Times New Roman"/>
          <w:b/>
          <w:color w:val="000000" w:themeColor="text1"/>
          <w:sz w:val="30"/>
          <w:szCs w:val="30"/>
          <w:lang w:val="en-US"/>
        </w:rPr>
      </w:pPr>
    </w:p>
    <w:p w:rsidR="00AB701F" w:rsidRPr="00835E0A" w:rsidRDefault="00AB701F" w:rsidP="0034640F">
      <w:pPr>
        <w:spacing w:line="480" w:lineRule="auto"/>
        <w:jc w:val="center"/>
        <w:rPr>
          <w:rFonts w:ascii="Times New Roman" w:hAnsi="Times New Roman"/>
          <w:b/>
          <w:color w:val="000000" w:themeColor="text1"/>
          <w:sz w:val="30"/>
          <w:szCs w:val="30"/>
          <w:lang w:val="en-US"/>
        </w:rPr>
      </w:pPr>
      <w:r w:rsidRPr="00835E0A">
        <w:rPr>
          <w:rFonts w:ascii="Times New Roman" w:hAnsi="Times New Roman"/>
          <w:b/>
          <w:color w:val="000000" w:themeColor="text1"/>
          <w:sz w:val="30"/>
          <w:szCs w:val="30"/>
          <w:lang w:val="en-US"/>
        </w:rPr>
        <w:t>Method</w:t>
      </w:r>
      <w:r w:rsidR="00854BEF" w:rsidRPr="00835E0A">
        <w:rPr>
          <w:rFonts w:ascii="Times New Roman" w:hAnsi="Times New Roman"/>
          <w:b/>
          <w:color w:val="000000" w:themeColor="text1"/>
          <w:sz w:val="30"/>
          <w:szCs w:val="30"/>
          <w:lang w:val="en-US"/>
        </w:rPr>
        <w:t>s</w:t>
      </w:r>
    </w:p>
    <w:p w:rsidR="00AB701F" w:rsidRPr="00835E0A" w:rsidRDefault="00AB701F" w:rsidP="00AE380D">
      <w:pPr>
        <w:spacing w:line="480" w:lineRule="auto"/>
        <w:rPr>
          <w:rFonts w:ascii="Times New Roman" w:hAnsi="Times New Roman"/>
          <w:b/>
          <w:color w:val="000000" w:themeColor="text1"/>
          <w:sz w:val="30"/>
          <w:szCs w:val="30"/>
          <w:lang w:val="en-US"/>
        </w:rPr>
      </w:pPr>
      <w:r w:rsidRPr="00835E0A">
        <w:rPr>
          <w:rFonts w:ascii="Times New Roman" w:hAnsi="Times New Roman"/>
          <w:i/>
          <w:color w:val="000000" w:themeColor="text1"/>
          <w:sz w:val="24"/>
          <w:szCs w:val="24"/>
          <w:lang w:val="en-US"/>
        </w:rPr>
        <w:t>Sample collection:</w:t>
      </w:r>
    </w:p>
    <w:p w:rsidR="000C0089" w:rsidRPr="002F2FE3" w:rsidRDefault="007F6694" w:rsidP="003D3F96">
      <w:pPr>
        <w:spacing w:line="480" w:lineRule="auto"/>
        <w:jc w:val="both"/>
        <w:rPr>
          <w:rFonts w:asciiTheme="majorBidi" w:hAnsiTheme="majorBidi" w:cstheme="majorBidi"/>
          <w:color w:val="000000" w:themeColor="text1"/>
          <w:sz w:val="24"/>
          <w:szCs w:val="24"/>
          <w:lang w:val="en-US"/>
        </w:rPr>
      </w:pPr>
      <w:r w:rsidRPr="00835E0A">
        <w:rPr>
          <w:rFonts w:ascii="Times New Roman" w:hAnsi="Times New Roman"/>
          <w:color w:val="000000" w:themeColor="text1"/>
          <w:sz w:val="24"/>
          <w:szCs w:val="24"/>
          <w:lang w:val="en-US"/>
        </w:rPr>
        <w:t xml:space="preserve">Autistic patients were diagnosed and enrolled in the study using </w:t>
      </w:r>
      <w:r w:rsidR="00186E2C" w:rsidRPr="00835E0A">
        <w:rPr>
          <w:rFonts w:ascii="Times New Roman" w:hAnsi="Times New Roman"/>
          <w:color w:val="000000" w:themeColor="text1"/>
          <w:sz w:val="24"/>
          <w:szCs w:val="24"/>
          <w:lang w:val="en-US"/>
        </w:rPr>
        <w:t>Diagnostic and Statistical Manual of Mental Disorders, 4</w:t>
      </w:r>
      <w:r w:rsidR="00186E2C" w:rsidRPr="00835E0A">
        <w:rPr>
          <w:rFonts w:ascii="Times New Roman" w:hAnsi="Times New Roman"/>
          <w:color w:val="000000" w:themeColor="text1"/>
          <w:sz w:val="24"/>
          <w:szCs w:val="24"/>
          <w:vertAlign w:val="superscript"/>
          <w:lang w:val="en-US"/>
        </w:rPr>
        <w:t>th</w:t>
      </w:r>
      <w:r w:rsidR="00186E2C" w:rsidRPr="00835E0A">
        <w:rPr>
          <w:rFonts w:ascii="Times New Roman" w:hAnsi="Times New Roman"/>
          <w:color w:val="000000" w:themeColor="text1"/>
          <w:sz w:val="24"/>
          <w:szCs w:val="24"/>
          <w:lang w:val="en-US"/>
        </w:rPr>
        <w:t xml:space="preserve"> edition </w:t>
      </w:r>
      <w:r w:rsidR="00186E2C"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JUWD5X9Q","properties":{"formattedCitation":"(15)","plainCitation":"(15)"},"citationItems":[{"id":201,"uris":["http://zotero.org/users/local/XReGY8EU/items/9K4STBFE"],"uri":["http://zotero.org/users/local/XReGY8EU/items/9K4STBFE"],"itemData":{"id":201,"type":"book","title":"Diagnostic and Statistical Manual of Mental Disorders, 4th ed, Text Revision (DSM-IV-TR)","publisher-place":"Arlington,VA","edition":"American Psychiatric Association","event-place":"Arlington,VA","author":[{"family":"American Psychiatric Association","given":""}],"issued":{"date-parts":[["2000"]]}}}],"schema":"https://github.com/citation-style-language/schema/raw/master/csl-citation.json"} </w:instrText>
      </w:r>
      <w:r w:rsidR="00186E2C"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5)</w:t>
      </w:r>
      <w:r w:rsidR="00186E2C" w:rsidRPr="00835E0A">
        <w:rPr>
          <w:rFonts w:ascii="Times New Roman" w:hAnsi="Times New Roman"/>
          <w:color w:val="000000" w:themeColor="text1"/>
          <w:sz w:val="24"/>
          <w:szCs w:val="24"/>
          <w:lang w:val="en-US"/>
        </w:rPr>
        <w:fldChar w:fldCharType="end"/>
      </w:r>
      <w:r w:rsidR="00186E2C"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 xml:space="preserve">criteria and Childhood Autism Rating Scale (CARS). The average score on the CARS for the patients sample was in </w:t>
      </w:r>
      <w:r w:rsidR="0034640F" w:rsidRPr="00835E0A">
        <w:rPr>
          <w:rFonts w:ascii="Times New Roman" w:hAnsi="Times New Roman"/>
          <w:color w:val="000000" w:themeColor="text1"/>
          <w:sz w:val="24"/>
          <w:szCs w:val="24"/>
          <w:lang w:val="en-US"/>
        </w:rPr>
        <w:t>favor</w:t>
      </w:r>
      <w:r w:rsidRPr="00835E0A">
        <w:rPr>
          <w:rFonts w:ascii="Times New Roman" w:hAnsi="Times New Roman"/>
          <w:color w:val="000000" w:themeColor="text1"/>
          <w:sz w:val="24"/>
          <w:szCs w:val="24"/>
          <w:lang w:val="en-US"/>
        </w:rPr>
        <w:t xml:space="preserve"> of moderate autism. The majority of the participants presented with moderate intellectual disability as reported in their records following IQ measures using standardized and validated tools </w:t>
      </w:r>
      <w:r w:rsidR="00C55D5C" w:rsidRPr="00835E0A">
        <w:rPr>
          <w:rFonts w:ascii="Times New Roman" w:hAnsi="Times New Roman"/>
          <w:color w:val="000000" w:themeColor="text1"/>
          <w:sz w:val="24"/>
          <w:szCs w:val="24"/>
          <w:lang w:val="en-US"/>
        </w:rPr>
        <w:t>(</w:t>
      </w:r>
      <w:r w:rsidR="00220E3C" w:rsidRPr="00835E0A">
        <w:rPr>
          <w:rFonts w:ascii="Times New Roman" w:hAnsi="Times New Roman"/>
          <w:color w:val="000000" w:themeColor="text1"/>
          <w:sz w:val="24"/>
          <w:szCs w:val="24"/>
          <w:lang w:val="en-GB"/>
        </w:rPr>
        <w:t>WISC,</w:t>
      </w:r>
      <w:r w:rsidR="00220E3C"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WPPSI).</w:t>
      </w:r>
      <w:r w:rsidRPr="00835E0A">
        <w:rPr>
          <w:color w:val="000000" w:themeColor="text1"/>
          <w:lang w:val="en-US"/>
        </w:rPr>
        <w:t xml:space="preserve"> </w:t>
      </w:r>
      <w:r w:rsidR="00186E2C" w:rsidRPr="00835E0A">
        <w:rPr>
          <w:rFonts w:ascii="Times New Roman" w:hAnsi="Times New Roman"/>
          <w:color w:val="000000" w:themeColor="text1"/>
          <w:sz w:val="24"/>
          <w:szCs w:val="24"/>
          <w:lang w:val="en-US"/>
        </w:rPr>
        <w:t xml:space="preserve">Patients were selected through specialized institutions and </w:t>
      </w:r>
      <w:r w:rsidR="00F0284F" w:rsidRPr="00835E0A">
        <w:rPr>
          <w:rStyle w:val="Accentuation"/>
          <w:rFonts w:ascii="Times New Roman" w:hAnsi="Times New Roman"/>
          <w:i w:val="0"/>
          <w:color w:val="000000" w:themeColor="text1"/>
          <w:sz w:val="24"/>
          <w:szCs w:val="24"/>
          <w:lang w:val="en-US"/>
        </w:rPr>
        <w:t>non</w:t>
      </w:r>
      <w:r w:rsidR="00F0284F" w:rsidRPr="00835E0A">
        <w:rPr>
          <w:rStyle w:val="st"/>
          <w:rFonts w:ascii="Times New Roman" w:hAnsi="Times New Roman"/>
          <w:i/>
          <w:color w:val="000000" w:themeColor="text1"/>
          <w:sz w:val="24"/>
          <w:szCs w:val="24"/>
          <w:lang w:val="en-US"/>
        </w:rPr>
        <w:t>-</w:t>
      </w:r>
      <w:r w:rsidR="00F0284F" w:rsidRPr="00835E0A">
        <w:rPr>
          <w:rStyle w:val="Accentuation"/>
          <w:rFonts w:ascii="Times New Roman" w:hAnsi="Times New Roman"/>
          <w:i w:val="0"/>
          <w:color w:val="000000" w:themeColor="text1"/>
          <w:sz w:val="24"/>
          <w:szCs w:val="24"/>
          <w:lang w:val="en-US"/>
        </w:rPr>
        <w:t>governmental organizations (</w:t>
      </w:r>
      <w:r w:rsidR="00186E2C" w:rsidRPr="00835E0A">
        <w:rPr>
          <w:rFonts w:ascii="Times New Roman" w:hAnsi="Times New Roman"/>
          <w:color w:val="000000" w:themeColor="text1"/>
          <w:sz w:val="24"/>
          <w:szCs w:val="24"/>
          <w:lang w:val="en-US"/>
        </w:rPr>
        <w:t>NGOs</w:t>
      </w:r>
      <w:r w:rsidR="00F0284F" w:rsidRPr="00835E0A">
        <w:rPr>
          <w:rFonts w:ascii="Times New Roman" w:hAnsi="Times New Roman"/>
          <w:color w:val="000000" w:themeColor="text1"/>
          <w:sz w:val="24"/>
          <w:szCs w:val="24"/>
          <w:lang w:val="en-US"/>
        </w:rPr>
        <w:t>)</w:t>
      </w:r>
      <w:r w:rsidR="00186E2C" w:rsidRPr="00835E0A">
        <w:rPr>
          <w:rFonts w:ascii="Times New Roman" w:hAnsi="Times New Roman"/>
          <w:color w:val="000000" w:themeColor="text1"/>
          <w:sz w:val="24"/>
          <w:szCs w:val="24"/>
          <w:lang w:val="en-US"/>
        </w:rPr>
        <w:t xml:space="preserve"> specialized in mental disorders in all the districts of Lebanon. Controls were selected from schools located in all the districts of Lebanon. All families and participants provided informed consent. First morning urine samples were collected from 40 autistic children (3</w:t>
      </w:r>
      <w:r w:rsidR="003F5005" w:rsidRPr="00835E0A">
        <w:rPr>
          <w:rFonts w:ascii="Times New Roman" w:hAnsi="Times New Roman"/>
          <w:color w:val="000000" w:themeColor="text1"/>
          <w:sz w:val="24"/>
          <w:szCs w:val="24"/>
          <w:lang w:val="en-US"/>
        </w:rPr>
        <w:t>0</w:t>
      </w:r>
      <w:r w:rsidR="00B019FF" w:rsidRPr="00835E0A">
        <w:rPr>
          <w:rFonts w:ascii="Times New Roman" w:hAnsi="Times New Roman"/>
          <w:color w:val="000000" w:themeColor="text1"/>
          <w:sz w:val="24"/>
          <w:szCs w:val="24"/>
          <w:lang w:val="en-US"/>
        </w:rPr>
        <w:t xml:space="preserve"> males and </w:t>
      </w:r>
      <w:r w:rsidR="003F5005" w:rsidRPr="00835E0A">
        <w:rPr>
          <w:rFonts w:ascii="Times New Roman" w:hAnsi="Times New Roman"/>
          <w:color w:val="000000" w:themeColor="text1"/>
          <w:sz w:val="24"/>
          <w:szCs w:val="24"/>
          <w:lang w:val="en-US"/>
        </w:rPr>
        <w:t>10</w:t>
      </w:r>
      <w:r w:rsidR="00186E2C" w:rsidRPr="00835E0A">
        <w:rPr>
          <w:rFonts w:ascii="Times New Roman" w:hAnsi="Times New Roman"/>
          <w:color w:val="000000" w:themeColor="text1"/>
          <w:sz w:val="24"/>
          <w:szCs w:val="24"/>
          <w:lang w:val="en-US"/>
        </w:rPr>
        <w:t xml:space="preserve"> females) and 40 controls (29 males and 11 females) matched for age</w:t>
      </w:r>
      <w:r w:rsidR="004753DE" w:rsidRPr="00835E0A">
        <w:rPr>
          <w:rFonts w:ascii="Times New Roman" w:hAnsi="Times New Roman"/>
          <w:color w:val="000000" w:themeColor="text1"/>
          <w:sz w:val="24"/>
          <w:szCs w:val="24"/>
          <w:lang w:val="en-US"/>
        </w:rPr>
        <w:t xml:space="preserve">, </w:t>
      </w:r>
      <w:r w:rsidR="004A1D14" w:rsidRPr="00835E0A">
        <w:rPr>
          <w:rFonts w:ascii="Times New Roman" w:hAnsi="Times New Roman"/>
          <w:color w:val="000000" w:themeColor="text1"/>
          <w:sz w:val="24"/>
          <w:szCs w:val="24"/>
          <w:lang w:val="en-US"/>
        </w:rPr>
        <w:t>gender</w:t>
      </w:r>
      <w:r w:rsidR="0038293D" w:rsidRPr="00835E0A">
        <w:rPr>
          <w:rFonts w:ascii="Times New Roman" w:hAnsi="Times New Roman"/>
          <w:color w:val="000000" w:themeColor="text1"/>
          <w:sz w:val="24"/>
          <w:szCs w:val="24"/>
          <w:lang w:val="en-US"/>
        </w:rPr>
        <w:t xml:space="preserve"> and geographic location (</w:t>
      </w:r>
      <w:r w:rsidR="001533B3" w:rsidRPr="00835E0A">
        <w:rPr>
          <w:rFonts w:ascii="Times New Roman" w:hAnsi="Times New Roman"/>
          <w:color w:val="000000" w:themeColor="text1"/>
          <w:sz w:val="24"/>
          <w:szCs w:val="24"/>
          <w:lang w:val="en-US"/>
        </w:rPr>
        <w:t>Beirut</w:t>
      </w:r>
      <w:r w:rsidR="00CA175A" w:rsidRPr="00835E0A">
        <w:rPr>
          <w:rFonts w:ascii="Times New Roman" w:hAnsi="Times New Roman"/>
          <w:color w:val="000000" w:themeColor="text1"/>
          <w:sz w:val="24"/>
          <w:szCs w:val="24"/>
          <w:lang w:val="en-US"/>
        </w:rPr>
        <w:t xml:space="preserve">, North, South, </w:t>
      </w:r>
      <w:r w:rsidR="001533B3" w:rsidRPr="00835E0A">
        <w:rPr>
          <w:rFonts w:ascii="Times New Roman" w:hAnsi="Times New Roman"/>
          <w:color w:val="000000" w:themeColor="text1"/>
          <w:sz w:val="24"/>
          <w:szCs w:val="24"/>
          <w:lang w:val="en-US"/>
        </w:rPr>
        <w:lastRenderedPageBreak/>
        <w:t>Mount Lebanon</w:t>
      </w:r>
      <w:r w:rsidR="004753DE" w:rsidRPr="00835E0A">
        <w:rPr>
          <w:rFonts w:ascii="Times New Roman" w:hAnsi="Times New Roman"/>
          <w:color w:val="000000" w:themeColor="text1"/>
          <w:sz w:val="24"/>
          <w:szCs w:val="24"/>
          <w:lang w:val="en-US"/>
        </w:rPr>
        <w:t xml:space="preserve"> and Beqaa)</w:t>
      </w:r>
      <w:r w:rsidR="00186E2C" w:rsidRPr="00835E0A">
        <w:rPr>
          <w:rFonts w:ascii="Times New Roman" w:hAnsi="Times New Roman"/>
          <w:color w:val="000000" w:themeColor="text1"/>
          <w:sz w:val="24"/>
          <w:szCs w:val="24"/>
          <w:lang w:val="en-US"/>
        </w:rPr>
        <w:t>. All urine samples were centrifuged at 2000g for 5 minutes, the supernatant distributed in volumes of 5 mL and stored at -80°C</w:t>
      </w:r>
      <w:r w:rsidR="00186E2C" w:rsidRPr="009A329A">
        <w:rPr>
          <w:rFonts w:asciiTheme="majorBidi" w:hAnsiTheme="majorBidi" w:cstheme="majorBidi"/>
          <w:color w:val="000000" w:themeColor="text1"/>
          <w:sz w:val="24"/>
          <w:szCs w:val="24"/>
          <w:lang w:val="en-US"/>
        </w:rPr>
        <w:t xml:space="preserve">. </w:t>
      </w:r>
      <w:r w:rsidR="000C0089" w:rsidRPr="007F6269">
        <w:rPr>
          <w:rFonts w:asciiTheme="majorBidi" w:hAnsiTheme="majorBidi" w:cstheme="majorBidi"/>
          <w:color w:val="000000"/>
          <w:sz w:val="24"/>
          <w:szCs w:val="24"/>
          <w:lang w:val="en-US"/>
        </w:rPr>
        <w:t>An aliquot from each sample was done for creatinine analysis done by the Jaffe method (Olympus AU640, France) to evaluate the dilution effect.</w:t>
      </w:r>
    </w:p>
    <w:p w:rsidR="00186E2C" w:rsidRPr="00835E0A" w:rsidRDefault="00186E2C" w:rsidP="00F64BA1">
      <w:pPr>
        <w:spacing w:line="480" w:lineRule="auto"/>
        <w:jc w:val="center"/>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NMR study</w:t>
      </w:r>
    </w:p>
    <w:p w:rsidR="00186E2C" w:rsidRPr="00835E0A" w:rsidRDefault="00186E2C"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Sample preparation</w:t>
      </w:r>
    </w:p>
    <w:p w:rsidR="00186E2C" w:rsidRPr="00835E0A" w:rsidRDefault="00186E2C" w:rsidP="00186E2C">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Two mL of urine samples were first lyophilized (FreeZone </w:t>
      </w:r>
      <w:r w:rsidRPr="00835E0A">
        <w:rPr>
          <w:rFonts w:ascii="Times New Roman" w:hAnsi="Times New Roman"/>
          <w:color w:val="000000" w:themeColor="text1"/>
          <w:sz w:val="28"/>
          <w:szCs w:val="28"/>
          <w:vertAlign w:val="superscript"/>
          <w:lang w:val="en-US"/>
        </w:rPr>
        <w:t>®</w:t>
      </w:r>
      <w:r w:rsidRPr="00835E0A">
        <w:rPr>
          <w:rFonts w:ascii="Times New Roman" w:hAnsi="Times New Roman"/>
          <w:color w:val="000000" w:themeColor="text1"/>
          <w:sz w:val="24"/>
          <w:szCs w:val="24"/>
          <w:lang w:val="en-US"/>
        </w:rPr>
        <w:t xml:space="preserve"> 4.5 L, Labconco, USA) at -1</w:t>
      </w:r>
      <w:r w:rsidR="007724ED" w:rsidRPr="00835E0A">
        <w:rPr>
          <w:rFonts w:ascii="Times New Roman" w:hAnsi="Times New Roman"/>
          <w:color w:val="000000" w:themeColor="text1"/>
          <w:sz w:val="24"/>
          <w:szCs w:val="24"/>
          <w:lang w:val="en-US"/>
        </w:rPr>
        <w:t>07</w:t>
      </w:r>
      <w:r w:rsidRPr="00835E0A">
        <w:rPr>
          <w:rFonts w:ascii="Times New Roman" w:hAnsi="Times New Roman"/>
          <w:color w:val="000000" w:themeColor="text1"/>
          <w:sz w:val="24"/>
          <w:szCs w:val="24"/>
          <w:lang w:val="en-US"/>
        </w:rPr>
        <w:t>°C, 0.2 mbar. Then, 300 µL of phosphate buffered deuterium oxide (D</w:t>
      </w:r>
      <w:r w:rsidRPr="00835E0A">
        <w:rPr>
          <w:rFonts w:ascii="Times New Roman" w:hAnsi="Times New Roman"/>
          <w:color w:val="000000" w:themeColor="text1"/>
          <w:sz w:val="12"/>
          <w:szCs w:val="12"/>
          <w:lang w:val="en-US"/>
        </w:rPr>
        <w:t>2</w:t>
      </w:r>
      <w:r w:rsidRPr="00835E0A">
        <w:rPr>
          <w:rFonts w:ascii="Times New Roman" w:hAnsi="Times New Roman"/>
          <w:color w:val="000000" w:themeColor="text1"/>
          <w:sz w:val="24"/>
          <w:szCs w:val="24"/>
          <w:lang w:val="en-US"/>
        </w:rPr>
        <w:t xml:space="preserve">O) (pH = 7.4 ± 0.5) and 8 µL of an external reference </w:t>
      </w:r>
      <w:r w:rsidR="003909B3" w:rsidRPr="00835E0A">
        <w:rPr>
          <w:rFonts w:ascii="Times New Roman" w:hAnsi="Times New Roman"/>
          <w:color w:val="000000" w:themeColor="text1"/>
          <w:sz w:val="24"/>
          <w:szCs w:val="24"/>
          <w:lang w:val="en-US"/>
        </w:rPr>
        <w:t>[t</w:t>
      </w:r>
      <w:r w:rsidRPr="00835E0A">
        <w:rPr>
          <w:rFonts w:ascii="Times New Roman" w:hAnsi="Times New Roman"/>
          <w:color w:val="000000" w:themeColor="text1"/>
          <w:sz w:val="24"/>
          <w:szCs w:val="24"/>
          <w:lang w:val="en-US"/>
        </w:rPr>
        <w:t>rimethylsylilpropionic acid (TSP), 0.05 wt % in D</w:t>
      </w:r>
      <w:r w:rsidRPr="00835E0A">
        <w:rPr>
          <w:rFonts w:ascii="Times New Roman" w:hAnsi="Times New Roman"/>
          <w:color w:val="000000" w:themeColor="text1"/>
          <w:sz w:val="12"/>
          <w:szCs w:val="12"/>
          <w:lang w:val="en-US"/>
        </w:rPr>
        <w:t>2</w:t>
      </w:r>
      <w:r w:rsidRPr="00835E0A">
        <w:rPr>
          <w:rFonts w:ascii="Times New Roman" w:hAnsi="Times New Roman"/>
          <w:color w:val="000000" w:themeColor="text1"/>
          <w:sz w:val="24"/>
          <w:szCs w:val="24"/>
          <w:lang w:val="en-US"/>
        </w:rPr>
        <w:t>O</w:t>
      </w:r>
      <w:r w:rsidR="00B809C5" w:rsidRPr="00835E0A">
        <w:rPr>
          <w:rFonts w:ascii="Times New Roman" w:hAnsi="Times New Roman"/>
          <w:color w:val="000000" w:themeColor="text1"/>
          <w:sz w:val="24"/>
          <w:szCs w:val="24"/>
          <w:lang w:val="en-US"/>
        </w:rPr>
        <w:t>]</w:t>
      </w:r>
      <w:r w:rsidRPr="00835E0A">
        <w:rPr>
          <w:rFonts w:ascii="Times New Roman" w:hAnsi="Times New Roman"/>
          <w:color w:val="000000" w:themeColor="text1"/>
          <w:sz w:val="24"/>
          <w:szCs w:val="24"/>
          <w:lang w:val="en-US"/>
        </w:rPr>
        <w:t xml:space="preserve"> were added. After vortexing and centrifugation for 3 minutes at 1500g, the supernatant was transferred into 3 mm NMR tubes for NMR analysis. </w:t>
      </w:r>
    </w:p>
    <w:p w:rsidR="00186E2C" w:rsidRPr="00835E0A" w:rsidRDefault="00186E2C"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NMR Spectroscopy Analysis</w:t>
      </w:r>
    </w:p>
    <w:p w:rsidR="00186E2C" w:rsidRPr="00835E0A" w:rsidRDefault="00186E2C" w:rsidP="00186E2C">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NMR analysis was performed using a Bruker Advance III HD (BrukerSadis, Wissembourg, France) operating at 600 MHz. Spectra were acquired using a “noesypr 1d” pulse program with a relaxation delay of 20s for 1D analysis, and a “Hsqcgpphpr” </w:t>
      </w:r>
      <w:r w:rsidR="00B809C5" w:rsidRPr="00835E0A">
        <w:rPr>
          <w:rFonts w:ascii="Times New Roman" w:hAnsi="Times New Roman"/>
          <w:color w:val="000000" w:themeColor="text1"/>
          <w:sz w:val="24"/>
          <w:szCs w:val="24"/>
          <w:lang w:val="en-US"/>
        </w:rPr>
        <w:t>pulse sequence for 2D (</w:t>
      </w:r>
      <w:r w:rsidR="00B809C5" w:rsidRPr="00835E0A">
        <w:rPr>
          <w:rFonts w:ascii="Times New Roman" w:hAnsi="Times New Roman"/>
          <w:color w:val="000000" w:themeColor="text1"/>
          <w:sz w:val="24"/>
          <w:szCs w:val="24"/>
          <w:vertAlign w:val="superscript"/>
          <w:lang w:val="en-US"/>
        </w:rPr>
        <w:t>1</w:t>
      </w:r>
      <w:r w:rsidR="00B809C5" w:rsidRPr="00835E0A">
        <w:rPr>
          <w:rFonts w:ascii="Times New Roman" w:hAnsi="Times New Roman"/>
          <w:color w:val="000000" w:themeColor="text1"/>
          <w:sz w:val="24"/>
          <w:szCs w:val="24"/>
          <w:lang w:val="en-US"/>
        </w:rPr>
        <w:t>H-</w:t>
      </w:r>
      <w:r w:rsidR="00B809C5" w:rsidRPr="00835E0A">
        <w:rPr>
          <w:rFonts w:ascii="Times New Roman" w:hAnsi="Times New Roman"/>
          <w:color w:val="000000" w:themeColor="text1"/>
          <w:sz w:val="24"/>
          <w:szCs w:val="24"/>
          <w:vertAlign w:val="superscript"/>
          <w:lang w:val="en-US"/>
        </w:rPr>
        <w:t>13</w:t>
      </w:r>
      <w:r w:rsidR="00B809C5" w:rsidRPr="00835E0A">
        <w:rPr>
          <w:rFonts w:ascii="Times New Roman" w:hAnsi="Times New Roman"/>
          <w:color w:val="000000" w:themeColor="text1"/>
          <w:sz w:val="24"/>
          <w:szCs w:val="24"/>
          <w:lang w:val="en-US"/>
        </w:rPr>
        <w:t xml:space="preserve">C) </w:t>
      </w:r>
      <w:r w:rsidRPr="00835E0A">
        <w:rPr>
          <w:rFonts w:ascii="Times New Roman" w:hAnsi="Times New Roman"/>
          <w:color w:val="000000" w:themeColor="text1"/>
          <w:sz w:val="24"/>
          <w:szCs w:val="24"/>
          <w:lang w:val="en-US"/>
        </w:rPr>
        <w:t xml:space="preserve">NMR. The region containing the water signal was removed from each spectrum. </w:t>
      </w:r>
    </w:p>
    <w:p w:rsidR="00CF47BE" w:rsidRDefault="00CF47BE" w:rsidP="00186E2C">
      <w:pPr>
        <w:spacing w:line="480" w:lineRule="auto"/>
        <w:jc w:val="both"/>
        <w:rPr>
          <w:rFonts w:ascii="Times New Roman" w:hAnsi="Times New Roman"/>
          <w:i/>
          <w:color w:val="000000" w:themeColor="text1"/>
          <w:sz w:val="24"/>
          <w:szCs w:val="24"/>
          <w:lang w:val="en-US"/>
        </w:rPr>
      </w:pPr>
    </w:p>
    <w:p w:rsidR="00186E2C" w:rsidRPr="00835E0A" w:rsidRDefault="00186E2C"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Data processing</w:t>
      </w:r>
      <w:r w:rsidR="00CA175A" w:rsidRPr="00835E0A">
        <w:rPr>
          <w:rFonts w:ascii="Times New Roman" w:hAnsi="Times New Roman"/>
          <w:i/>
          <w:color w:val="000000" w:themeColor="text1"/>
          <w:sz w:val="24"/>
          <w:szCs w:val="24"/>
          <w:lang w:val="en-US"/>
        </w:rPr>
        <w:t xml:space="preserve"> for targeted NMR</w:t>
      </w:r>
    </w:p>
    <w:p w:rsidR="00186E2C" w:rsidRPr="00835E0A"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¹H-NMR spectra were processed as previously described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edipch20d","properties":{"formattedCitation":"(16)","plainCitation":"(16)"},"citationItems":[{"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6)</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using TopSpin version 3.2 software (Bruker Daltonik, Karlsruhe, Germany). Spectra were integrated within a range of 0-10 ppm using AMIX software (Analysis of Mixture, version 3.9.14, Bruker, Karlsruhe, Germany), excluding the </w:t>
      </w:r>
      <w:r w:rsidRPr="00835E0A">
        <w:rPr>
          <w:rFonts w:ascii="Times New Roman" w:hAnsi="Times New Roman"/>
          <w:color w:val="000000" w:themeColor="text1"/>
          <w:sz w:val="24"/>
          <w:szCs w:val="24"/>
          <w:lang w:val="en-US"/>
        </w:rPr>
        <w:lastRenderedPageBreak/>
        <w:t>water region (4.67-5.00 ppm), with</w:t>
      </w:r>
      <w:r w:rsidRPr="00835E0A">
        <w:rPr>
          <w:rFonts w:ascii="Times New Roman" w:hAnsi="Times New Roman"/>
          <w:i/>
          <w:color w:val="000000" w:themeColor="text1"/>
          <w:sz w:val="24"/>
          <w:szCs w:val="24"/>
          <w:lang w:val="en-US"/>
        </w:rPr>
        <w:t xml:space="preserve"> </w:t>
      </w:r>
      <w:r w:rsidRPr="00835E0A">
        <w:rPr>
          <w:rFonts w:ascii="Times New Roman" w:hAnsi="Times New Roman"/>
          <w:color w:val="000000" w:themeColor="text1"/>
          <w:sz w:val="24"/>
          <w:szCs w:val="24"/>
          <w:lang w:val="en-US"/>
        </w:rPr>
        <w:t>buckets of various width from 0.01 to 0.15 ppm. These buckets (28 buckets) corresponded to single metabolites</w:t>
      </w:r>
      <w:r w:rsidR="00500938" w:rsidRPr="00835E0A">
        <w:rPr>
          <w:rFonts w:ascii="Times New Roman" w:hAnsi="Times New Roman"/>
          <w:color w:val="000000" w:themeColor="text1"/>
          <w:sz w:val="24"/>
          <w:szCs w:val="24"/>
          <w:lang w:val="en-US"/>
        </w:rPr>
        <w:t xml:space="preserve">. </w:t>
      </w:r>
      <w:r w:rsidR="007E0FCD">
        <w:rPr>
          <w:rFonts w:asciiTheme="majorBidi" w:hAnsiTheme="majorBidi" w:cstheme="majorBidi"/>
          <w:iCs/>
          <w:color w:val="000000" w:themeColor="text1"/>
          <w:sz w:val="24"/>
          <w:szCs w:val="24"/>
          <w:shd w:val="clear" w:color="auto" w:fill="FFFFFF"/>
          <w:lang w:val="en-US"/>
        </w:rPr>
        <w:t>T</w:t>
      </w:r>
      <w:r w:rsidR="008C19EB" w:rsidRPr="00835E0A">
        <w:rPr>
          <w:rFonts w:asciiTheme="majorBidi" w:hAnsiTheme="majorBidi" w:cstheme="majorBidi"/>
          <w:iCs/>
          <w:color w:val="000000" w:themeColor="text1"/>
          <w:sz w:val="24"/>
          <w:szCs w:val="24"/>
          <w:shd w:val="clear" w:color="auto" w:fill="FFFFFF"/>
          <w:lang w:val="en-US"/>
        </w:rPr>
        <w:t xml:space="preserve">he signal intensity in each bucket was normalized to the total sum of peak intensities. </w:t>
      </w:r>
      <w:r w:rsidRPr="00835E0A">
        <w:rPr>
          <w:rFonts w:ascii="Times New Roman" w:hAnsi="Times New Roman"/>
          <w:color w:val="000000" w:themeColor="text1"/>
          <w:sz w:val="24"/>
          <w:szCs w:val="24"/>
          <w:lang w:val="en-US"/>
        </w:rPr>
        <w:t xml:space="preserve">Identification of metabolites were achieved using Chenomx software </w:t>
      </w:r>
      <w:r w:rsidRPr="00835E0A">
        <w:rPr>
          <w:rFonts w:ascii="Times New Roman" w:hAnsi="Times New Roman"/>
          <w:color w:val="000000" w:themeColor="text1"/>
          <w:w w:val="108"/>
          <w:sz w:val="24"/>
          <w:szCs w:val="24"/>
          <w:lang w:val="en-US"/>
        </w:rPr>
        <w:t>(Chenomx Inc, Edmonton, Canada)</w:t>
      </w:r>
      <w:r w:rsidRPr="00835E0A">
        <w:rPr>
          <w:rFonts w:ascii="Times New Roman" w:hAnsi="Times New Roman"/>
          <w:color w:val="000000" w:themeColor="text1"/>
          <w:sz w:val="24"/>
          <w:szCs w:val="24"/>
          <w:lang w:val="en-US"/>
        </w:rPr>
        <w:t xml:space="preserve"> and in house database. </w:t>
      </w:r>
    </w:p>
    <w:p w:rsidR="00186E2C" w:rsidRPr="00835E0A"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For </w:t>
      </w:r>
      <w:r w:rsidR="00B809C5" w:rsidRPr="00835E0A">
        <w:rPr>
          <w:rFonts w:ascii="Times New Roman" w:hAnsi="Times New Roman"/>
          <w:color w:val="000000" w:themeColor="text1"/>
          <w:sz w:val="24"/>
          <w:szCs w:val="24"/>
          <w:lang w:val="en-US"/>
        </w:rPr>
        <w:t>NMR</w:t>
      </w:r>
      <w:r w:rsidR="00EE7721" w:rsidRPr="00835E0A">
        <w:rPr>
          <w:rFonts w:ascii="Times New Roman" w:hAnsi="Times New Roman"/>
          <w:color w:val="000000" w:themeColor="text1"/>
          <w:sz w:val="24"/>
          <w:szCs w:val="24"/>
          <w:lang w:val="en-US"/>
        </w:rPr>
        <w:t xml:space="preserve"> </w:t>
      </w:r>
      <w:r w:rsidR="00B809C5" w:rsidRPr="00835E0A">
        <w:rPr>
          <w:rFonts w:ascii="Times New Roman" w:hAnsi="Times New Roman"/>
          <w:color w:val="000000" w:themeColor="text1"/>
          <w:sz w:val="24"/>
          <w:szCs w:val="24"/>
          <w:lang w:val="en-US"/>
        </w:rPr>
        <w:t>2D (¹H-¹³C)</w:t>
      </w:r>
      <w:r w:rsidRPr="00835E0A">
        <w:rPr>
          <w:rFonts w:ascii="Times New Roman" w:hAnsi="Times New Roman"/>
          <w:color w:val="000000" w:themeColor="text1"/>
          <w:sz w:val="24"/>
          <w:szCs w:val="24"/>
          <w:lang w:val="en-US"/>
        </w:rPr>
        <w:t xml:space="preserve">, calibration and integration were processed as previously described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ao3corr1j","properties":{"formattedCitation":"(16)","plainCitation":"(16)"},"citationItems":[{"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6)</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using MestRenova Software (Mestrelab research, Santiago de Compostela, </w:t>
      </w:r>
      <w:r w:rsidR="003A4D63">
        <w:rPr>
          <w:rFonts w:ascii="Times New Roman" w:hAnsi="Times New Roman"/>
          <w:color w:val="000000" w:themeColor="text1"/>
          <w:sz w:val="24"/>
          <w:szCs w:val="24"/>
          <w:lang w:val="en-US"/>
        </w:rPr>
        <w:t>Spain</w:t>
      </w:r>
      <w:r w:rsidRPr="00835E0A">
        <w:rPr>
          <w:rFonts w:ascii="Times New Roman" w:hAnsi="Times New Roman"/>
          <w:color w:val="000000" w:themeColor="text1"/>
          <w:sz w:val="24"/>
          <w:szCs w:val="24"/>
          <w:lang w:val="en-US"/>
        </w:rPr>
        <w:t xml:space="preserve">). The external reference TSP served as reference set at 0 ppm. Each region was integrated manually from several spectra </w:t>
      </w:r>
      <w:r w:rsidRPr="00835E0A">
        <w:rPr>
          <w:rFonts w:ascii="Times New Roman" w:hAnsi="Times New Roman"/>
          <w:color w:val="000000" w:themeColor="text1"/>
          <w:lang w:val="en-US"/>
        </w:rPr>
        <w:t>(</w:t>
      </w:r>
      <w:r w:rsidRPr="00835E0A">
        <w:rPr>
          <w:rFonts w:ascii="Times New Roman" w:hAnsi="Times New Roman"/>
          <w:color w:val="000000" w:themeColor="text1"/>
          <w:sz w:val="24"/>
          <w:szCs w:val="24"/>
          <w:lang w:val="en-US"/>
        </w:rPr>
        <w:t xml:space="preserve">all cross-peaks presented in 15 controls and in 15 ASD spectra were cumulated). The final 2D matrix contained 542 cross-peaks, then normalized by the total sum of cross-peak intensities and served for statistical analysis. These cross-peaks were then identified using MetaboMiner database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rsjndprgv","properties":{"formattedCitation":"(17)","plainCitation":"(17)"},"citationItems":[{"id":38,"uris":["http://zotero.org/users/local/XReGY8EU/items/CDEDS5R7"],"uri":["http://zotero.org/users/local/XReGY8EU/items/CDEDS5R7"],"itemData":{"id":38,"type":"article-journal","title":"MetaboMiner--semi-automated identification of metabolites from 2D NMR spectra of complex biofluids","container-title":"BMC bioinformatics","page":"507","volume":"9","source":"PubMed","abstract":"BACKGROUND: One-dimensional (1D) 1H nuclear magnetic resonance (NMR) spectroscopy is widely used in metabolomic studies involving biofluids and tissue extracts. There are several software packages that support compound identification and quantification via 1D 1H NMR by spectral fitting techniques. Because 1D 1H NMR spectra are characterized by extensive peak overlap or spectral congestion, two-dimensional (2D) NMR, with its increased spectral resolution, could potentially improve and even automate compound identification or quantification. However, the lack of dedicated software for this purpose significantly restricts the application of 2D NMR methods to most metabolomic studies.\nRESULTS: We describe a standalone graphics software tool, called MetaboMiner, which can be used to automatically or semi-automatically identify metabolites in complex biofluids from 2D NMR spectra. MetaboMiner is able to handle both 1H-1H total correlation spectroscopy (TOCSY) and 1H-13C heteronuclear single quantum correlation (HSQC) data. It identifies compounds by comparing 2D spectral patterns in the NMR spectrum of the biofluid mixture with specially constructed libraries containing reference spectra of approximately 500 pure compounds. Tests using a variety of synthetic and real spectra of compound mixtures showed that MetaboMiner is able to identify &gt;80% of detectable metabolites from good quality NMR spectra.\nCONCLUSION: MetaboMiner is a freely available, easy-to-use, NMR-based metabolomics tool that facilitates automatic peak processing, rapid compound identification, and facile spectrum annotation from either 2D TOCSY or HSQC spectra. Using comprehensive reference libraries coupled with robust algorithms for peak matching and compound identification, the program greatly simplifies the process of metabolite identification in complex 2D NMR spectra.","DOI":"10.1186/1471-2105-9-507","ISSN":"1471-2105","note":"PMID: 19040747\nPMCID: PMC2612014","journalAbbreviation":"BMC Bioinformatics","language":"eng","author":[{"family":"Xia","given":"Jianguo"},{"family":"Bjorndahl","given":"Trent C."},{"family":"Tang","given":"Peter"},{"family":"Wishart","given":"David S."}],"issued":{"date-parts":[["2008"]]},"PMID":"19040747","PMCID":"PMC2612014"}}],"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7)</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and in house database.</w:t>
      </w:r>
    </w:p>
    <w:p w:rsidR="00F64BA1" w:rsidRPr="00835E0A" w:rsidRDefault="00F64BA1" w:rsidP="00186E2C">
      <w:pPr>
        <w:spacing w:line="480" w:lineRule="auto"/>
        <w:jc w:val="both"/>
        <w:rPr>
          <w:rFonts w:ascii="Times New Roman" w:hAnsi="Times New Roman"/>
          <w:color w:val="000000" w:themeColor="text1"/>
          <w:sz w:val="24"/>
          <w:szCs w:val="24"/>
          <w:lang w:val="en-US"/>
        </w:rPr>
      </w:pPr>
    </w:p>
    <w:p w:rsidR="00186E2C" w:rsidRPr="00835E0A" w:rsidRDefault="00186E2C" w:rsidP="00F64BA1">
      <w:pPr>
        <w:spacing w:line="480" w:lineRule="auto"/>
        <w:jc w:val="center"/>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LC-HRMS study</w:t>
      </w:r>
    </w:p>
    <w:p w:rsidR="00186E2C" w:rsidRPr="00835E0A" w:rsidRDefault="00186E2C"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Sample preparation</w:t>
      </w:r>
    </w:p>
    <w:p w:rsidR="00186E2C" w:rsidRPr="00835E0A" w:rsidRDefault="00186E2C" w:rsidP="00186E2C">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Twenty µL of urine were diluted in water (160 µL) and 20 µL of internal standard</w:t>
      </w:r>
      <w:r w:rsidR="007724ED" w:rsidRPr="00835E0A">
        <w:rPr>
          <w:rFonts w:ascii="Times New Roman" w:hAnsi="Times New Roman"/>
          <w:color w:val="000000" w:themeColor="text1"/>
          <w:sz w:val="24"/>
          <w:szCs w:val="24"/>
          <w:lang w:val="en-US"/>
        </w:rPr>
        <w:t xml:space="preserve"> (Imipramine)</w:t>
      </w:r>
      <w:r w:rsidRPr="00835E0A">
        <w:rPr>
          <w:rFonts w:ascii="Times New Roman" w:hAnsi="Times New Roman"/>
          <w:color w:val="000000" w:themeColor="text1"/>
          <w:sz w:val="24"/>
          <w:szCs w:val="24"/>
          <w:lang w:val="en-US"/>
        </w:rPr>
        <w:t xml:space="preserve"> were also added for all urine samples. After vortexing and centrifugation at 10 000 g for 10 min, 150 µL of the supernatant were transferred into a 96-well plate. In order to equilibrate the chromatographic system, twenty quality controls (QCs) </w:t>
      </w:r>
      <w:r w:rsidRPr="00835E0A">
        <w:rPr>
          <w:rFonts w:ascii="Times New Roman" w:hAnsi="Times New Roman"/>
          <w:color w:val="000000" w:themeColor="text1"/>
          <w:sz w:val="24"/>
          <w:lang w:val="en-US"/>
        </w:rPr>
        <w:t>[</w:t>
      </w:r>
      <w:r w:rsidRPr="00835E0A">
        <w:rPr>
          <w:rFonts w:ascii="Times New Roman" w:hAnsi="Times New Roman"/>
          <w:color w:val="000000" w:themeColor="text1"/>
          <w:sz w:val="24"/>
          <w:szCs w:val="24"/>
          <w:lang w:val="en-US"/>
        </w:rPr>
        <w:t>obtained by mixing an equal volume of all urine samples (20 µL)</w:t>
      </w:r>
      <w:r w:rsidRPr="00835E0A">
        <w:rPr>
          <w:rFonts w:ascii="Times New Roman" w:hAnsi="Times New Roman"/>
          <w:color w:val="000000" w:themeColor="text1"/>
          <w:sz w:val="24"/>
          <w:lang w:val="en-US"/>
        </w:rPr>
        <w:t>]</w:t>
      </w:r>
      <w:r w:rsidRPr="00835E0A">
        <w:rPr>
          <w:rFonts w:ascii="Times New Roman" w:hAnsi="Times New Roman"/>
          <w:color w:val="000000" w:themeColor="text1"/>
          <w:sz w:val="24"/>
          <w:szCs w:val="24"/>
          <w:lang w:val="en-US"/>
        </w:rPr>
        <w:t xml:space="preserve"> were injected. The sequence of samples for analysis was randomized, QCs were analyzed every 10 samples and at the end of the run. </w:t>
      </w:r>
    </w:p>
    <w:p w:rsidR="00186E2C" w:rsidRPr="00835E0A" w:rsidRDefault="00186E2C"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LC-HRMS analysis</w:t>
      </w:r>
    </w:p>
    <w:p w:rsidR="00186E2C" w:rsidRPr="00835E0A"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lastRenderedPageBreak/>
        <w:t xml:space="preserve">LC-HRMS analysis was performed as previously described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9h723mojo","properties":{"formattedCitation":"(16)","plainCitation":"(16)"},"citationItems":[{"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6)</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using a UPLC Ultimate 3000 system (Dionex), coupled to a Q-Exactive mass spectrometer operated in positive and negative electrospray ionization (ESI) mode. The system was controlled by X-calibur 2.2 (Thermo Fisher Scientific). UPLC separations were achieved using a Phenomenex Kinetex 1.7 µm XB-C18 (150 mm x 2.10 mm) column. Mobile phase A consisted of 0.1% formic acid in water and mobile phase B consisted of 0.1% formic acid in methanol. The gradient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0pJjYabr","properties":{"formattedCitation":"(16)","plainCitation":"(16)"},"citationItems":[{"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6)</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operated at a flow rate of 0.4 mL/min over a run time of 30 min. During the full-scan acquisition, which ranged from 60 to 900 </w:t>
      </w:r>
      <w:r w:rsidRPr="00835E0A">
        <w:rPr>
          <w:rStyle w:val="Accentuation"/>
          <w:rFonts w:ascii="Times New Roman" w:hAnsi="Times New Roman"/>
          <w:color w:val="000000" w:themeColor="text1"/>
          <w:sz w:val="24"/>
          <w:szCs w:val="24"/>
          <w:lang w:val="en-US"/>
        </w:rPr>
        <w:t>m/z</w:t>
      </w:r>
      <w:r w:rsidRPr="00835E0A">
        <w:rPr>
          <w:rFonts w:ascii="Times New Roman" w:hAnsi="Times New Roman"/>
          <w:color w:val="000000" w:themeColor="text1"/>
          <w:sz w:val="24"/>
          <w:szCs w:val="24"/>
          <w:lang w:val="en-US"/>
        </w:rPr>
        <w:t>, the instrument operated at 70 000 resolution (</w:t>
      </w:r>
      <w:r w:rsidRPr="00835E0A">
        <w:rPr>
          <w:rStyle w:val="Accentuation"/>
          <w:rFonts w:ascii="Times New Roman" w:hAnsi="Times New Roman"/>
          <w:color w:val="000000" w:themeColor="text1"/>
          <w:sz w:val="24"/>
          <w:szCs w:val="24"/>
          <w:lang w:val="en-US"/>
        </w:rPr>
        <w:t>m/z</w:t>
      </w:r>
      <w:r w:rsidRPr="00835E0A">
        <w:rPr>
          <w:rFonts w:ascii="Times New Roman" w:hAnsi="Times New Roman"/>
          <w:color w:val="000000" w:themeColor="text1"/>
          <w:sz w:val="24"/>
          <w:szCs w:val="24"/>
          <w:lang w:val="en-US"/>
        </w:rPr>
        <w:t> = 200).</w:t>
      </w:r>
    </w:p>
    <w:p w:rsidR="00186E2C" w:rsidRPr="00835E0A" w:rsidRDefault="00186E2C"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 xml:space="preserve">Data processing for targeted LC-HRMS </w:t>
      </w:r>
    </w:p>
    <w:p w:rsidR="00F64BA1" w:rsidRPr="00835E0A"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A library of standard compounds (Mass Spectroscopy Metabolite Library of standards MS ML</w:t>
      </w:r>
      <w:r w:rsidRPr="00835E0A">
        <w:rPr>
          <w:rFonts w:ascii="Times New Roman" w:hAnsi="Times New Roman"/>
          <w:color w:val="000000" w:themeColor="text1"/>
          <w:sz w:val="28"/>
          <w:szCs w:val="28"/>
          <w:vertAlign w:val="superscript"/>
          <w:lang w:val="en-US"/>
        </w:rPr>
        <w:t>®</w:t>
      </w:r>
      <w:r w:rsidRPr="00835E0A">
        <w:rPr>
          <w:rFonts w:ascii="Times New Roman" w:hAnsi="Times New Roman"/>
          <w:color w:val="000000" w:themeColor="text1"/>
          <w:sz w:val="24"/>
          <w:szCs w:val="24"/>
          <w:lang w:val="en-US"/>
        </w:rPr>
        <w:t xml:space="preserve">, IROA technologies) were analyzed with the same gradient of mobile phases and in the same conditions as those used to analyze urine samples. </w:t>
      </w:r>
      <w:r w:rsidR="00585BFA" w:rsidRPr="007F6269">
        <w:rPr>
          <w:rFonts w:ascii="Times New Roman" w:hAnsi="Times New Roman"/>
          <w:color w:val="000000" w:themeColor="text1"/>
          <w:sz w:val="24"/>
          <w:szCs w:val="24"/>
          <w:lang w:val="en-US"/>
        </w:rPr>
        <w:t>The annotation of selected features were validated using several criteria as previously described</w:t>
      </w:r>
      <w:r w:rsidR="009A329A" w:rsidRPr="007F6269">
        <w:rPr>
          <w:rFonts w:ascii="Times New Roman" w:hAnsi="Times New Roman"/>
          <w:color w:val="000000" w:themeColor="text1"/>
          <w:sz w:val="24"/>
          <w:szCs w:val="24"/>
          <w:lang w:val="en-US"/>
        </w:rPr>
        <w:t xml:space="preserve"> </w:t>
      </w:r>
      <w:r w:rsidR="009877CE" w:rsidRPr="007F6269">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a9jgqdg3s4","properties":{"formattedCitation":"(18)","plainCitation":"(18)"},"citationItems":[{"id":39,"uris":["http://zotero.org/users/local/rlsERk4q/items/HM5UQSA7"],"uri":["http://zotero.org/users/local/rlsERk4q/items/HM5UQSA7"],"itemData":{"id":39,"type":"article-journal","title":"Wildtype motoneurons, ALS-Linked SOD1 mutation and glutamate profoundly modify astrocyte metabolism and lactate shuttling","container-title":"Glia","page":"592-605","volume":"65","issue":"4","source":"Wiley Online Library","abstract":"The selective degeneration of motoneuron that typifies amyotrophic lateral sclerosis (ALS) implicates non-cell-autonomous effects of astrocytes. However, mechanisms underlying astrocyte-mediated neurotoxicity remain largely unknown. According to the determinant role of astrocyte metabolism in supporting neuronal function, we propose to explore the metabolic status of astrocytes exposed to ALS-associated conditions. We found a significant metabolic dysregulation including purine, pyrimidine, lysine, and glycerophospholipid metabolism pathways in astrocytes expressing an ALS-causing mutated superoxide dismutase-1 (SOD1) when co-cultured with motoneurons. SOD1 astrocytes exposed to glutamate revealed a significant modification of the astrocyte metabolic fingerprint. More importantly, we observed that SOD1 mutation and glutamate impact the cellular shuttling of lactate between astrocytes and motoneurons with a decreased in extra- and intra-cellular lactate levels in astrocytes. Based on the emergent strategy of metabolomics, this work provides novel insight for understanding metabolic dysfunction of astrocytes in ALS conditions and opens the perspective of therapeutics targets through focusing on these metabolic pathways. GLIA 2017 GLIA 2017;65:592–605","DOI":"10.1002/glia.23114","ISSN":"1098-1136","journalAbbreviation":"Glia","language":"en","author":[{"family":"Madji Hounoum","given":"Blandine"},{"family":"Mavel","given":"Sylvie"},{"family":"Coque","given":"Emmanuelle"},{"family":"Patin","given":"Franck"},{"family":"Vourc'h","given":"Patrick"},{"family":"Marouillat","given":"Sylviane"},{"family":"Nadal-Desbarats","given":"Lydie"},{"family":"Emond","given":"Patrick"},{"family":"Corcia","given":"Philippe"},{"family":"Andres","given":"Christian R"},{"family":"Raoul","given":"Cédric"},{"family":"Blasco","given":"Hélène"}],"issued":{"date-parts":[["2017",4,1]]}}}],"schema":"https://github.com/citation-style-language/schema/raw/master/csl-citation.json"} </w:instrText>
      </w:r>
      <w:r w:rsidR="009877CE" w:rsidRPr="007F6269">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8)</w:t>
      </w:r>
      <w:r w:rsidR="009877CE" w:rsidRPr="007F6269">
        <w:rPr>
          <w:rFonts w:ascii="Times New Roman" w:hAnsi="Times New Roman"/>
          <w:color w:val="000000" w:themeColor="text1"/>
          <w:sz w:val="24"/>
          <w:szCs w:val="24"/>
          <w:lang w:val="en-US"/>
        </w:rPr>
        <w:fldChar w:fldCharType="end"/>
      </w:r>
      <w:r w:rsidR="009877CE" w:rsidRPr="00525F63">
        <w:rPr>
          <w:rFonts w:ascii="Times New Roman" w:hAnsi="Times New Roman"/>
          <w:color w:val="000000" w:themeColor="text1"/>
          <w:sz w:val="24"/>
          <w:szCs w:val="24"/>
          <w:lang w:val="en-US"/>
        </w:rPr>
        <w:t>.</w:t>
      </w:r>
      <w:r w:rsidR="009877CE">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Targeted molecules</w:t>
      </w:r>
      <w:r w:rsidR="00FB2104" w:rsidRPr="00835E0A">
        <w:rPr>
          <w:rFonts w:ascii="Times New Roman" w:hAnsi="Times New Roman"/>
          <w:color w:val="000000" w:themeColor="text1"/>
          <w:sz w:val="24"/>
          <w:szCs w:val="24"/>
          <w:lang w:val="en-US"/>
        </w:rPr>
        <w:t xml:space="preserve"> (</w:t>
      </w:r>
      <w:r w:rsidR="00EE7721" w:rsidRPr="00835E0A">
        <w:rPr>
          <w:rFonts w:ascii="Times New Roman" w:hAnsi="Times New Roman"/>
          <w:color w:val="000000" w:themeColor="text1"/>
          <w:sz w:val="24"/>
          <w:szCs w:val="24"/>
          <w:lang w:val="en-US"/>
        </w:rPr>
        <w:t>367</w:t>
      </w:r>
      <w:r w:rsidR="00FB2104" w:rsidRPr="00835E0A">
        <w:rPr>
          <w:rFonts w:ascii="Times New Roman" w:hAnsi="Times New Roman"/>
          <w:color w:val="000000" w:themeColor="text1"/>
          <w:sz w:val="24"/>
          <w:szCs w:val="24"/>
          <w:lang w:val="en-US"/>
        </w:rPr>
        <w:t xml:space="preserve"> molecules</w:t>
      </w:r>
      <w:r w:rsidR="00EE7721" w:rsidRPr="00835E0A">
        <w:rPr>
          <w:rFonts w:ascii="Times New Roman" w:hAnsi="Times New Roman"/>
          <w:color w:val="000000" w:themeColor="text1"/>
          <w:sz w:val="24"/>
          <w:szCs w:val="24"/>
          <w:lang w:val="en-US"/>
        </w:rPr>
        <w:t xml:space="preserve"> </w:t>
      </w:r>
      <w:r w:rsidR="00BA5395" w:rsidRPr="00835E0A">
        <w:rPr>
          <w:rFonts w:ascii="Times New Roman" w:hAnsi="Times New Roman"/>
          <w:color w:val="000000" w:themeColor="text1"/>
          <w:sz w:val="24"/>
          <w:szCs w:val="24"/>
          <w:lang w:val="en-US"/>
        </w:rPr>
        <w:t>detected in</w:t>
      </w:r>
      <w:r w:rsidR="00EE7721" w:rsidRPr="00835E0A">
        <w:rPr>
          <w:rFonts w:ascii="Times New Roman" w:hAnsi="Times New Roman"/>
          <w:color w:val="000000" w:themeColor="text1"/>
          <w:sz w:val="24"/>
          <w:szCs w:val="24"/>
          <w:lang w:val="en-US"/>
        </w:rPr>
        <w:t xml:space="preserve"> ESI+, 255 in ESI-</w:t>
      </w:r>
      <w:r w:rsidR="00FB2104" w:rsidRPr="00835E0A">
        <w:rPr>
          <w:rFonts w:ascii="Times New Roman" w:hAnsi="Times New Roman"/>
          <w:color w:val="000000" w:themeColor="text1"/>
          <w:sz w:val="24"/>
          <w:szCs w:val="24"/>
          <w:lang w:val="en-US"/>
        </w:rPr>
        <w:t>)</w:t>
      </w:r>
      <w:r w:rsidRPr="00835E0A">
        <w:rPr>
          <w:rFonts w:ascii="Times New Roman" w:hAnsi="Times New Roman"/>
          <w:color w:val="000000" w:themeColor="text1"/>
          <w:sz w:val="24"/>
          <w:szCs w:val="24"/>
          <w:lang w:val="en-US"/>
        </w:rPr>
        <w:t xml:space="preserve"> were selected and integrated into X-calibur 2.2 (Thermo Fisher Scientific, San Jose, CA). </w:t>
      </w:r>
      <w:r w:rsidR="007E0FCD">
        <w:rPr>
          <w:rFonts w:asciiTheme="majorBidi" w:hAnsiTheme="majorBidi" w:cstheme="majorBidi"/>
          <w:iCs/>
          <w:color w:val="000000" w:themeColor="text1"/>
          <w:sz w:val="24"/>
          <w:szCs w:val="24"/>
          <w:shd w:val="clear" w:color="auto" w:fill="FFFFFF"/>
          <w:lang w:val="en-US"/>
        </w:rPr>
        <w:t>E</w:t>
      </w:r>
      <w:r w:rsidRPr="00835E0A">
        <w:rPr>
          <w:rFonts w:ascii="Times New Roman" w:hAnsi="Times New Roman"/>
          <w:color w:val="000000" w:themeColor="text1"/>
          <w:sz w:val="24"/>
          <w:szCs w:val="24"/>
          <w:lang w:val="en-US"/>
        </w:rPr>
        <w:t>ach peak area was normalized to the total peaks area of each chromatogram</w:t>
      </w:r>
      <w:r w:rsidR="00370720" w:rsidRPr="00835E0A">
        <w:rPr>
          <w:rFonts w:ascii="Times New Roman" w:hAnsi="Times New Roman"/>
          <w:color w:val="000000" w:themeColor="text1"/>
          <w:sz w:val="24"/>
          <w:szCs w:val="24"/>
          <w:lang w:val="en-US"/>
        </w:rPr>
        <w:t xml:space="preserve"> </w:t>
      </w:r>
      <w:r w:rsidR="00370720" w:rsidRPr="00835E0A">
        <w:rPr>
          <w:rFonts w:asciiTheme="majorBidi" w:hAnsiTheme="majorBidi" w:cstheme="majorBidi"/>
          <w:iCs/>
          <w:color w:val="000000" w:themeColor="text1"/>
          <w:sz w:val="24"/>
          <w:szCs w:val="24"/>
          <w:shd w:val="clear" w:color="auto" w:fill="FFFFFF"/>
          <w:lang w:val="en-US"/>
        </w:rPr>
        <w:t>(MSTU post acquisition normalization)</w:t>
      </w:r>
      <w:r w:rsidRPr="00835E0A">
        <w:rPr>
          <w:rFonts w:ascii="Times New Roman" w:hAnsi="Times New Roman"/>
          <w:color w:val="000000" w:themeColor="text1"/>
          <w:sz w:val="24"/>
          <w:szCs w:val="24"/>
          <w:lang w:val="en-US"/>
        </w:rPr>
        <w:t xml:space="preserve">. Coefficients of variation (CV) for QC samples were calculated. Only metabolites with high biological variability were selected. We kept metabolites </w:t>
      </w:r>
      <w:r w:rsidR="00447D91" w:rsidRPr="00835E0A">
        <w:rPr>
          <w:rFonts w:ascii="Times New Roman" w:hAnsi="Times New Roman"/>
          <w:color w:val="000000" w:themeColor="text1"/>
          <w:sz w:val="24"/>
          <w:szCs w:val="24"/>
          <w:lang w:val="en-US"/>
        </w:rPr>
        <w:t>with CV</w:t>
      </w:r>
      <w:r w:rsidRPr="00835E0A">
        <w:rPr>
          <w:rFonts w:ascii="Times New Roman" w:hAnsi="Times New Roman"/>
          <w:color w:val="000000" w:themeColor="text1"/>
          <w:sz w:val="24"/>
          <w:szCs w:val="24"/>
          <w:lang w:val="en-US"/>
        </w:rPr>
        <w:t xml:space="preserve">&lt; 30 % in the QCs and CV &gt;30 % in the case where the biological variability (CV in samples) exceeded the analytical variability (CV in QCs). </w:t>
      </w:r>
    </w:p>
    <w:p w:rsidR="007517DE" w:rsidRPr="00835E0A" w:rsidRDefault="007517DE" w:rsidP="007517DE">
      <w:pPr>
        <w:spacing w:line="480" w:lineRule="auto"/>
        <w:jc w:val="both"/>
        <w:rPr>
          <w:rFonts w:ascii="Times New Roman" w:hAnsi="Times New Roman"/>
          <w:color w:val="000000" w:themeColor="text1"/>
          <w:sz w:val="24"/>
          <w:szCs w:val="24"/>
          <w:lang w:val="en-US"/>
        </w:rPr>
      </w:pPr>
    </w:p>
    <w:p w:rsidR="00186E2C" w:rsidRPr="00835E0A" w:rsidRDefault="00186E2C" w:rsidP="00F64BA1">
      <w:pPr>
        <w:spacing w:line="480" w:lineRule="auto"/>
        <w:jc w:val="center"/>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Multivariate analysis</w:t>
      </w:r>
    </w:p>
    <w:p w:rsidR="00186E2C" w:rsidRPr="00835E0A" w:rsidRDefault="00186E2C" w:rsidP="003D3F96">
      <w:pPr>
        <w:pStyle w:val="Standard"/>
        <w:spacing w:after="0"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lastRenderedPageBreak/>
        <w:t xml:space="preserve">A data fusion model was generated by combining data tables with all features obtained from the four analytical methods (NMR 1D, NMR </w:t>
      </w:r>
      <w:r w:rsidR="00AB701F" w:rsidRPr="00835E0A">
        <w:rPr>
          <w:rFonts w:ascii="Times New Roman" w:hAnsi="Times New Roman"/>
          <w:color w:val="000000" w:themeColor="text1"/>
          <w:sz w:val="24"/>
          <w:szCs w:val="24"/>
          <w:lang w:val="en-US"/>
        </w:rPr>
        <w:t>2D, LC-MS ESI-</w:t>
      </w:r>
      <w:r w:rsidRPr="00835E0A">
        <w:rPr>
          <w:rFonts w:ascii="Times New Roman" w:hAnsi="Times New Roman"/>
          <w:color w:val="000000" w:themeColor="text1"/>
          <w:sz w:val="24"/>
          <w:szCs w:val="24"/>
          <w:lang w:val="en-US"/>
        </w:rPr>
        <w:t xml:space="preserve"> and LC-MS ESI+). Data fusion refers to the process of combining data from different matrices for complementary information in order to achieve a global picture of biological sample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h6igcbuus","properties":{"formattedCitation":"(19)","plainCitation":"(19)"},"citationItems":[{"id":50,"uris":["http://zotero.org/users/local/XReGY8EU/items/N8ST8XVA"],"uri":["http://zotero.org/users/local/XReGY8EU/items/N8ST8XVA"],"itemData":{"id":50,"type":"article-journal","title":"A consensus orthogonal partial least squares discriminant analysis (OPLS-DA) strategy for multiblock Omics data fusion","container-title":"Analytica Chimica Acta","page":"30-39","volume":"769","source":"PubMed","abstract":"Omics approaches have proven their value to provide a broad monitoring of biological systems. However, as no single analytical technique is sufficient to reveal the full biochemical content of complex biological matrices or biofluids, the fusion of information from several data sources has become a decisive issue. Omics studies generate an increasing amount of massive data obtained from different analytical devices. These data are usually high dimensional and extracting knowledge from these multiple blocks is challenging. Appropriate tools are therefore needed to handle these datasets suitably. For that purpose, a generic methodology is proposed by combining the strengths of established data analysis strategies, i.e. multiple kernel learning and OPLS-DA to offer an efficient tool for the fusion of Omics data obtained from multiple sources. Three real case studies are proposed to assess the potential of the method. A first example illustrates the fusion of mass spectrometry-based metabolomic data acquired in both negative and positive electrospray ionisation modes, from leaf samples of the model plant Arabidopsis thaliana. A second dataset involves the classification of wine grape varieties based on polyphenolic extracts analysed by two-dimensional heteronuclear magnetic resonance spectroscopy. A third case study underlines the ability of the method to combine heterogeneous data from systems biology with the analysis of publicly available data related to NCI-60 cancer cell lines from different tissue origins, which include metabolomics, transcriptomics and proteomics. The fusion of Omics data from different sources is expected to provide a more complete view of biological systems. The proposed method was demonstrated as a relevant and widely applicable alternative to handle efficiently the inherent characteristics of multiple Omics data, such as very large numbers of noisy collinear variables.","DOI":"10.1016/j.aca.2013.01.022","ISSN":"1873-4324","note":"PMID: 23498118","journalAbbreviation":"Anal. Chim. Acta","language":"eng","author":[{"family":"Boccard","given":"Julien"},{"family":"Rutledge","given":"Douglas N."}],"issued":{"date-parts":[["2013",3,26]]},"PMID":"23498118"}}],"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9)</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In this study low-level fusion strategy was used which refers to the concatenation of data matrice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qp4rehuhg","properties":{"formattedCitation":"(20)","plainCitation":"(20)"},"citationItems":[{"id":181,"uris":["http://zotero.org/users/local/XReGY8EU/items/I5A67CWI"],"uri":["http://zotero.org/users/local/XReGY8EU/items/I5A67CWI"],"itemData":{"id":181,"type":"article-journal","title":"Harnessing the complexity of metabolomic data with chemometrics","container-title":"Journal of Chemometrics","page":"1-9","volume":"28","issue":"1","source":"Wiley Online Library","abstract":"Because of the ever-increasing number of signals that can be measured within a single run by modern platforms in analytical chemistry, life sciences datasets become not only gradually larger but also more intricate in their structures. Challenges related to making use of this wealth of data include extracting relevant elements within massive amounts of signals possibly spread across different tables, reducing dimensionality, summarising dynamic information in a comprehensible way and displaying it for interpretation purposes. Metabolomics constitutes a representative example of fast-moving research fields taking advantage of recent technological advances to provide extensive sample monitoring. Because of the wide chemical diversity of metabolites, several analytical setups are required to provide a broad coverage of complex samples. The integration and visualisation of multiple highly multivariate datasets constitute key issues for effective analysis leading to valuable biological or chemical knowledge. Additionally, high-order data structures arise from experimental setups involving time-resolved measurements. These data are intrinsically multiway, and classical statistical tools cannot be applied without altering their organisation with the risk of information loss. Dedicated modelling algorithms, able to cope with the inherent properties of these metabolomic datasets, are therefore mandatory for harnessing their complexity and provide relevant information. In that perspective, chemometrics has a central role to play. Copyright © 2013 John Wiley &amp; Sons, Ltd.","DOI":"10.1002/cem.2567","ISSN":"1099-128X","journalAbbreviation":"J. Chemometrics","language":"en","author":[{"family":"Boccard","given":"Julien"},{"family":"Rudaz","given":"Serge"}],"issued":{"date-parts":[["2014",1,1]]}}}],"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rPr>
        <w:t>(20)</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eastAsia="fr-FR"/>
        </w:rPr>
        <w:t xml:space="preserve">Multivariate analyses were performed </w:t>
      </w:r>
      <w:r w:rsidRPr="00835E0A">
        <w:rPr>
          <w:rFonts w:ascii="Times New Roman" w:hAnsi="Times New Roman"/>
          <w:color w:val="000000" w:themeColor="text1"/>
          <w:sz w:val="24"/>
          <w:szCs w:val="24"/>
          <w:lang w:val="en-US"/>
        </w:rPr>
        <w:t xml:space="preserve">as previously described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eev1aa3ou","properties":{"formattedCitation":"(16,21)","plainCitation":"(16,21)"},"citationItems":[{"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6,21)</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eastAsia="fr-FR"/>
        </w:rPr>
        <w:t>using SIMCA P+ 13.0 software (Umetrics, Umea, Sweden)</w:t>
      </w:r>
      <w:r w:rsidR="000E3AB1" w:rsidRPr="00835E0A">
        <w:rPr>
          <w:rFonts w:ascii="Times New Roman" w:hAnsi="Times New Roman"/>
          <w:color w:val="000000" w:themeColor="text1"/>
          <w:sz w:val="24"/>
          <w:szCs w:val="24"/>
          <w:lang w:val="en-US" w:eastAsia="fr-FR"/>
        </w:rPr>
        <w:t xml:space="preserve"> which included a principal component analysis (PCA) and </w:t>
      </w:r>
      <w:r w:rsidR="000E3AB1" w:rsidRPr="00835E0A">
        <w:rPr>
          <w:rFonts w:ascii="Times New Roman" w:hAnsi="Times New Roman"/>
          <w:bCs/>
          <w:color w:val="000000" w:themeColor="text1"/>
          <w:sz w:val="24"/>
          <w:szCs w:val="24"/>
          <w:lang w:val="en-US"/>
        </w:rPr>
        <w:t>an orthogonal partial least squares discriminant analysis (OPLS-DA)</w:t>
      </w:r>
      <w:r w:rsidR="000E3AB1" w:rsidRPr="00835E0A">
        <w:rPr>
          <w:rFonts w:ascii="Times New Roman" w:hAnsi="Times New Roman"/>
          <w:color w:val="000000" w:themeColor="text1"/>
          <w:sz w:val="24"/>
          <w:szCs w:val="24"/>
          <w:lang w:val="en-US" w:eastAsia="fr-FR"/>
        </w:rPr>
        <w:t xml:space="preserve"> </w:t>
      </w:r>
      <w:r w:rsidR="0012187D">
        <w:rPr>
          <w:rFonts w:ascii="Times New Roman" w:hAnsi="Times New Roman"/>
          <w:color w:val="000000" w:themeColor="text1"/>
          <w:sz w:val="24"/>
          <w:szCs w:val="24"/>
          <w:lang w:val="en-US" w:eastAsia="fr-FR"/>
        </w:rPr>
        <w:t>using</w:t>
      </w:r>
      <w:r w:rsidRPr="00835E0A">
        <w:rPr>
          <w:rFonts w:ascii="Times New Roman" w:hAnsi="Times New Roman"/>
          <w:color w:val="000000" w:themeColor="text1"/>
          <w:sz w:val="24"/>
          <w:szCs w:val="24"/>
          <w:lang w:val="en-US" w:eastAsia="fr-FR"/>
        </w:rPr>
        <w:t xml:space="preserve"> unit variance scaling (UV). </w:t>
      </w:r>
      <w:r w:rsidRPr="00835E0A">
        <w:rPr>
          <w:rFonts w:ascii="Times New Roman" w:hAnsi="Times New Roman"/>
          <w:color w:val="000000" w:themeColor="text1"/>
          <w:sz w:val="24"/>
          <w:szCs w:val="24"/>
          <w:lang w:val="en-US"/>
        </w:rPr>
        <w:t xml:space="preserve">The quality of the model was described by the cumulative modeled variation in the X matrix </w:t>
      </w:r>
      <w:r w:rsidRPr="00835E0A">
        <w:rPr>
          <w:rFonts w:ascii="Times New Roman" w:hAnsi="Times New Roman"/>
          <w:i/>
          <w:color w:val="000000" w:themeColor="text1"/>
          <w:sz w:val="24"/>
          <w:szCs w:val="24"/>
          <w:lang w:val="en-US"/>
        </w:rPr>
        <w:t>R</w:t>
      </w:r>
      <w:r w:rsidRPr="00835E0A">
        <w:rPr>
          <w:rFonts w:ascii="Times New Roman" w:hAnsi="Times New Roman"/>
          <w:color w:val="000000" w:themeColor="text1"/>
          <w:sz w:val="24"/>
          <w:szCs w:val="24"/>
          <w:vertAlign w:val="superscript"/>
          <w:lang w:val="en-US"/>
        </w:rPr>
        <w:t>2</w:t>
      </w:r>
      <w:r w:rsidRPr="00835E0A">
        <w:rPr>
          <w:rFonts w:ascii="Times New Roman" w:hAnsi="Times New Roman"/>
          <w:color w:val="000000" w:themeColor="text1"/>
          <w:sz w:val="24"/>
          <w:szCs w:val="24"/>
          <w:lang w:val="en-US"/>
        </w:rPr>
        <w:t xml:space="preserve">X, the cumulative modeled variation in the Y matrix </w:t>
      </w:r>
      <w:r w:rsidRPr="00835E0A">
        <w:rPr>
          <w:rFonts w:ascii="Times New Roman" w:hAnsi="Times New Roman"/>
          <w:i/>
          <w:color w:val="000000" w:themeColor="text1"/>
          <w:sz w:val="24"/>
          <w:szCs w:val="24"/>
          <w:lang w:val="en-US"/>
        </w:rPr>
        <w:t>R</w:t>
      </w:r>
      <w:r w:rsidRPr="00835E0A">
        <w:rPr>
          <w:rFonts w:ascii="Times New Roman" w:hAnsi="Times New Roman"/>
          <w:color w:val="000000" w:themeColor="text1"/>
          <w:sz w:val="24"/>
          <w:szCs w:val="24"/>
          <w:vertAlign w:val="superscript"/>
          <w:lang w:val="en-US"/>
        </w:rPr>
        <w:t>2</w:t>
      </w:r>
      <w:r w:rsidRPr="00835E0A">
        <w:rPr>
          <w:rFonts w:ascii="Times New Roman" w:hAnsi="Times New Roman"/>
          <w:color w:val="000000" w:themeColor="text1"/>
          <w:sz w:val="24"/>
          <w:szCs w:val="24"/>
          <w:lang w:val="en-US"/>
        </w:rPr>
        <w:t xml:space="preserve">Y, and the cross validated predictive ability </w:t>
      </w:r>
      <w:r w:rsidRPr="00835E0A">
        <w:rPr>
          <w:rFonts w:ascii="Times New Roman" w:hAnsi="Times New Roman"/>
          <w:i/>
          <w:color w:val="000000" w:themeColor="text1"/>
          <w:sz w:val="24"/>
          <w:szCs w:val="24"/>
          <w:lang w:val="en-US"/>
        </w:rPr>
        <w:t>Q</w:t>
      </w:r>
      <w:r w:rsidRPr="00835E0A">
        <w:rPr>
          <w:rFonts w:ascii="Times New Roman" w:hAnsi="Times New Roman"/>
          <w:color w:val="000000" w:themeColor="text1"/>
          <w:sz w:val="24"/>
          <w:szCs w:val="24"/>
          <w:vertAlign w:val="superscript"/>
          <w:lang w:val="en-US"/>
        </w:rPr>
        <w:t xml:space="preserve">2 </w:t>
      </w:r>
      <w:r w:rsidRPr="00835E0A">
        <w:rPr>
          <w:rFonts w:ascii="Times New Roman" w:hAnsi="Times New Roman"/>
          <w:color w:val="000000" w:themeColor="text1"/>
          <w:sz w:val="24"/>
          <w:szCs w:val="24"/>
          <w:lang w:val="en-US"/>
        </w:rPr>
        <w:t>values</w:t>
      </w:r>
      <w:r w:rsidRPr="00835E0A">
        <w:rPr>
          <w:rFonts w:ascii="Times" w:hAnsi="Times"/>
          <w:color w:val="000000" w:themeColor="text1"/>
          <w:sz w:val="24"/>
          <w:szCs w:val="24"/>
          <w:lang w:val="en-US"/>
        </w:rPr>
        <w:t xml:space="preserve"> </w:t>
      </w:r>
      <w:r w:rsidRPr="00835E0A">
        <w:rPr>
          <w:rFonts w:ascii="Times" w:hAnsi="Times"/>
          <w:color w:val="000000" w:themeColor="text1"/>
          <w:sz w:val="24"/>
          <w:szCs w:val="24"/>
          <w:lang w:val="en-US"/>
        </w:rPr>
        <w:fldChar w:fldCharType="begin"/>
      </w:r>
      <w:r w:rsidR="003D3F96">
        <w:rPr>
          <w:rFonts w:ascii="Times" w:hAnsi="Times"/>
          <w:color w:val="000000" w:themeColor="text1"/>
          <w:sz w:val="24"/>
          <w:szCs w:val="24"/>
          <w:lang w:val="en-US"/>
        </w:rPr>
        <w:instrText xml:space="preserve"> ADDIN ZOTERO_ITEM CSL_CITATION {"citationID":"4imf9a02r","properties":{"formattedCitation":"(21,22)","plainCitation":"(21,22)"},"citationItems":[{"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835E0A">
        <w:rPr>
          <w:rFonts w:ascii="Times" w:hAnsi="Times"/>
          <w:color w:val="000000" w:themeColor="text1"/>
          <w:sz w:val="24"/>
          <w:szCs w:val="24"/>
          <w:lang w:val="en-US"/>
        </w:rPr>
        <w:fldChar w:fldCharType="separate"/>
      </w:r>
      <w:r w:rsidR="003D3F96" w:rsidRPr="003D3F96">
        <w:rPr>
          <w:rFonts w:ascii="Times" w:hAnsi="Times" w:cs="Times"/>
          <w:sz w:val="24"/>
          <w:lang w:val="en-US"/>
        </w:rPr>
        <w:t>(21,22)</w:t>
      </w:r>
      <w:r w:rsidRPr="00835E0A">
        <w:rPr>
          <w:rFonts w:ascii="Times" w:hAnsi="Times"/>
          <w:color w:val="000000" w:themeColor="text1"/>
          <w:sz w:val="24"/>
          <w:szCs w:val="24"/>
          <w:lang w:val="en-US"/>
        </w:rPr>
        <w:fldChar w:fldCharType="end"/>
      </w:r>
      <w:r w:rsidRPr="00835E0A">
        <w:rPr>
          <w:rFonts w:ascii="Times" w:hAnsi="Times"/>
          <w:color w:val="000000" w:themeColor="text1"/>
          <w:sz w:val="24"/>
          <w:szCs w:val="24"/>
          <w:lang w:val="en-US"/>
        </w:rPr>
        <w:t>.</w:t>
      </w:r>
    </w:p>
    <w:p w:rsidR="005A519E" w:rsidRPr="00835E0A" w:rsidRDefault="00186E2C" w:rsidP="00186E2C">
      <w:pPr>
        <w:pStyle w:val="Standard"/>
        <w:spacing w:after="0" w:line="480" w:lineRule="auto"/>
        <w:jc w:val="both"/>
        <w:rPr>
          <w:rFonts w:ascii="Times New Roman" w:hAnsi="Times New Roman" w:cs="Mangal"/>
          <w:color w:val="000000" w:themeColor="text1"/>
          <w:sz w:val="24"/>
          <w:szCs w:val="24"/>
          <w:lang w:val="en-US"/>
        </w:rPr>
      </w:pPr>
      <w:r w:rsidRPr="00835E0A">
        <w:rPr>
          <w:rFonts w:ascii="Times New Roman" w:hAnsi="Times New Roman"/>
          <w:color w:val="000000" w:themeColor="text1"/>
          <w:sz w:val="24"/>
          <w:szCs w:val="24"/>
          <w:lang w:val="en-US"/>
        </w:rPr>
        <w:t xml:space="preserve">To evaluate the significance of the created model, cross-validation analysis of variance (CV-ANOVA) was applied. </w:t>
      </w:r>
      <w:r w:rsidR="00937F11" w:rsidRPr="00835E0A">
        <w:rPr>
          <w:rFonts w:ascii="Times New Roman" w:hAnsi="Times New Roman"/>
          <w:color w:val="000000" w:themeColor="text1"/>
          <w:sz w:val="24"/>
          <w:szCs w:val="24"/>
          <w:lang w:val="en-US"/>
        </w:rPr>
        <w:t>T</w:t>
      </w:r>
      <w:r w:rsidRPr="00835E0A">
        <w:rPr>
          <w:rFonts w:ascii="Times New Roman" w:hAnsi="Times New Roman"/>
          <w:color w:val="000000" w:themeColor="text1"/>
          <w:sz w:val="24"/>
          <w:szCs w:val="24"/>
          <w:lang w:val="en-US"/>
        </w:rPr>
        <w:t>he discriminant metabolites</w:t>
      </w:r>
      <w:r w:rsidR="002F5D28"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 xml:space="preserve">named variable importance in projection (VIP) obtained from OPLS-DA, were </w:t>
      </w:r>
      <w:r w:rsidR="00937F11" w:rsidRPr="00835E0A">
        <w:rPr>
          <w:rFonts w:ascii="Times New Roman" w:hAnsi="Times New Roman"/>
          <w:color w:val="000000" w:themeColor="text1"/>
          <w:sz w:val="24"/>
          <w:szCs w:val="24"/>
          <w:lang w:val="en-US"/>
        </w:rPr>
        <w:t xml:space="preserve">all </w:t>
      </w:r>
      <w:r w:rsidRPr="00835E0A">
        <w:rPr>
          <w:rFonts w:ascii="Times New Roman" w:hAnsi="Times New Roman"/>
          <w:color w:val="000000" w:themeColor="text1"/>
          <w:sz w:val="24"/>
          <w:szCs w:val="24"/>
          <w:lang w:val="en-US"/>
        </w:rPr>
        <w:t xml:space="preserve">considered as responsible for the differences between ASD and control urine samples [from The Human Metabolome Database (HMDB, </w:t>
      </w:r>
      <w:hyperlink r:id="rId8" w:history="1">
        <w:r w:rsidRPr="00835E0A">
          <w:rPr>
            <w:rStyle w:val="Lienhypertexte"/>
            <w:rFonts w:ascii="Times New Roman" w:hAnsi="Times New Roman"/>
            <w:color w:val="000000" w:themeColor="text1"/>
            <w:sz w:val="24"/>
            <w:szCs w:val="24"/>
            <w:lang w:val="en-US"/>
          </w:rPr>
          <w:t>http://www.hmdb.ca/</w:t>
        </w:r>
      </w:hyperlink>
      <w:r w:rsidRPr="00835E0A">
        <w:rPr>
          <w:rFonts w:ascii="Times New Roman" w:hAnsi="Times New Roman"/>
          <w:color w:val="000000" w:themeColor="text1"/>
          <w:sz w:val="24"/>
          <w:szCs w:val="24"/>
          <w:lang w:val="en-US"/>
        </w:rPr>
        <w:t>), we only kept in our VIPs metabolites described for their origin as endogenous/microbial]</w:t>
      </w:r>
      <w:r w:rsidRPr="00835E0A">
        <w:rPr>
          <w:rFonts w:ascii="Times New Roman" w:hAnsi="Times New Roman" w:cs="Mangal"/>
          <w:color w:val="000000" w:themeColor="text1"/>
          <w:sz w:val="24"/>
          <w:szCs w:val="24"/>
          <w:lang w:val="en-US"/>
        </w:rPr>
        <w:t xml:space="preserve">. A Pearson correlation test was performed to eliminate the redundancy of information that correspond to the same metabolites. The redundant metabolite with the lowest </w:t>
      </w:r>
      <w:r w:rsidRPr="00835E0A">
        <w:rPr>
          <w:rFonts w:ascii="Times New Roman" w:hAnsi="Times New Roman" w:cs="Mangal"/>
          <w:i/>
          <w:color w:val="000000" w:themeColor="text1"/>
          <w:sz w:val="24"/>
          <w:szCs w:val="24"/>
          <w:lang w:val="en-US"/>
        </w:rPr>
        <w:t>p</w:t>
      </w:r>
      <w:r w:rsidRPr="00835E0A">
        <w:rPr>
          <w:rFonts w:ascii="Times New Roman" w:hAnsi="Times New Roman" w:cs="Mangal"/>
          <w:color w:val="000000" w:themeColor="text1"/>
          <w:sz w:val="24"/>
          <w:szCs w:val="24"/>
          <w:lang w:val="en-US"/>
        </w:rPr>
        <w:t xml:space="preserve"> value was kept and the OPLS-DA was rebuilt. </w:t>
      </w:r>
    </w:p>
    <w:p w:rsidR="00186E2C" w:rsidRPr="00835E0A" w:rsidRDefault="00AF2CBE" w:rsidP="00186E2C">
      <w:pPr>
        <w:pStyle w:val="Standard"/>
        <w:spacing w:after="0"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In the first place, we separated our sample based on their age (&lt;8 years and &gt; 9 years).  We conducted an OPLS-DA model in order to identify the </w:t>
      </w:r>
      <w:r w:rsidR="00FB2104" w:rsidRPr="00835E0A">
        <w:rPr>
          <w:rFonts w:ascii="Times New Roman" w:hAnsi="Times New Roman"/>
          <w:color w:val="000000" w:themeColor="text1"/>
          <w:sz w:val="24"/>
          <w:szCs w:val="24"/>
          <w:lang w:val="en-US"/>
        </w:rPr>
        <w:t xml:space="preserve">age-dependent </w:t>
      </w:r>
      <w:r w:rsidRPr="00835E0A">
        <w:rPr>
          <w:rFonts w:ascii="Times New Roman" w:hAnsi="Times New Roman"/>
          <w:color w:val="000000" w:themeColor="text1"/>
          <w:sz w:val="24"/>
          <w:szCs w:val="24"/>
          <w:lang w:val="en-US"/>
        </w:rPr>
        <w:t>discriminant metabolites. These metabolites were then eliminated f</w:t>
      </w:r>
      <w:r w:rsidR="00FB2104" w:rsidRPr="00835E0A">
        <w:rPr>
          <w:rFonts w:ascii="Times New Roman" w:hAnsi="Times New Roman"/>
          <w:color w:val="000000" w:themeColor="text1"/>
          <w:sz w:val="24"/>
          <w:szCs w:val="24"/>
          <w:lang w:val="en-US"/>
        </w:rPr>
        <w:t xml:space="preserve">or </w:t>
      </w:r>
      <w:r w:rsidR="007724ED" w:rsidRPr="00835E0A">
        <w:rPr>
          <w:rFonts w:ascii="Times New Roman" w:hAnsi="Times New Roman"/>
          <w:color w:val="000000" w:themeColor="text1"/>
          <w:sz w:val="24"/>
          <w:szCs w:val="24"/>
          <w:lang w:val="en-US"/>
        </w:rPr>
        <w:t xml:space="preserve">the </w:t>
      </w:r>
      <w:r w:rsidR="00FB2104" w:rsidRPr="00835E0A">
        <w:rPr>
          <w:rFonts w:ascii="Times New Roman" w:hAnsi="Times New Roman"/>
          <w:color w:val="000000" w:themeColor="text1"/>
          <w:sz w:val="24"/>
          <w:szCs w:val="24"/>
          <w:lang w:val="en-US"/>
        </w:rPr>
        <w:t xml:space="preserve">following </w:t>
      </w:r>
      <w:r w:rsidRPr="00835E0A">
        <w:rPr>
          <w:rFonts w:ascii="Times New Roman" w:hAnsi="Times New Roman"/>
          <w:color w:val="000000" w:themeColor="text1"/>
          <w:sz w:val="24"/>
          <w:szCs w:val="24"/>
          <w:lang w:val="en-US"/>
        </w:rPr>
        <w:t>analyzes.</w:t>
      </w:r>
    </w:p>
    <w:p w:rsidR="007E0FCD" w:rsidRPr="00835E0A" w:rsidRDefault="007E0FCD" w:rsidP="00186E2C">
      <w:pPr>
        <w:pStyle w:val="Standard"/>
        <w:spacing w:after="0" w:line="480" w:lineRule="auto"/>
        <w:jc w:val="both"/>
        <w:rPr>
          <w:rFonts w:ascii="Times New Roman" w:hAnsi="Times New Roman" w:cs="Mangal"/>
          <w:color w:val="000000" w:themeColor="text1"/>
          <w:sz w:val="24"/>
          <w:szCs w:val="24"/>
          <w:lang w:val="en-US"/>
        </w:rPr>
      </w:pPr>
    </w:p>
    <w:p w:rsidR="00500938" w:rsidRPr="00835E0A" w:rsidRDefault="00186E2C" w:rsidP="00500938">
      <w:pPr>
        <w:pStyle w:val="Standard"/>
        <w:spacing w:after="0" w:line="480" w:lineRule="auto"/>
        <w:jc w:val="center"/>
        <w:rPr>
          <w:rFonts w:ascii="Times New Roman" w:hAnsi="Times New Roman"/>
          <w:i/>
          <w:color w:val="000000" w:themeColor="text1"/>
          <w:lang w:val="en-US"/>
        </w:rPr>
      </w:pPr>
      <w:r w:rsidRPr="00835E0A">
        <w:rPr>
          <w:rFonts w:ascii="Times New Roman" w:hAnsi="Times New Roman" w:cs="Mangal"/>
          <w:i/>
          <w:color w:val="000000" w:themeColor="text1"/>
          <w:sz w:val="24"/>
          <w:szCs w:val="24"/>
          <w:lang w:val="en-US"/>
        </w:rPr>
        <w:t>Prediction analyses</w:t>
      </w:r>
    </w:p>
    <w:p w:rsidR="0057773C" w:rsidRPr="00483545" w:rsidRDefault="00186E2C" w:rsidP="003D3F96">
      <w:pPr>
        <w:shd w:val="clear" w:color="auto" w:fill="FFFFFF"/>
        <w:spacing w:after="0" w:line="480" w:lineRule="auto"/>
        <w:jc w:val="both"/>
        <w:rPr>
          <w:rFonts w:ascii="Times New Roman" w:hAnsi="Times New Roman"/>
          <w:i/>
          <w:lang w:val="en-US"/>
        </w:rPr>
      </w:pPr>
      <w:r w:rsidRPr="00835E0A">
        <w:rPr>
          <w:rFonts w:ascii="Times New Roman" w:hAnsi="Times New Roman"/>
          <w:color w:val="000000" w:themeColor="text1"/>
          <w:sz w:val="24"/>
          <w:szCs w:val="24"/>
          <w:lang w:val="en-US"/>
        </w:rPr>
        <w:lastRenderedPageBreak/>
        <w:t xml:space="preserve">We randomly split our data into two sets: a training set of 50 samples (25 ASD and 25 </w:t>
      </w:r>
      <w:r w:rsidR="00FB2104" w:rsidRPr="00835E0A">
        <w:rPr>
          <w:rFonts w:ascii="Times New Roman" w:hAnsi="Times New Roman"/>
          <w:color w:val="000000" w:themeColor="text1"/>
          <w:sz w:val="24"/>
          <w:szCs w:val="24"/>
          <w:lang w:val="en-US"/>
        </w:rPr>
        <w:t xml:space="preserve">matched </w:t>
      </w:r>
      <w:r w:rsidRPr="00835E0A">
        <w:rPr>
          <w:rFonts w:ascii="Times New Roman" w:hAnsi="Times New Roman"/>
          <w:color w:val="000000" w:themeColor="text1"/>
          <w:sz w:val="24"/>
          <w:szCs w:val="24"/>
          <w:lang w:val="en-US"/>
        </w:rPr>
        <w:t xml:space="preserve">controls) used to build the OPLS-DA model in order to identify significant features , and a test set of 30 samples (15 ASD and 15 </w:t>
      </w:r>
      <w:r w:rsidR="00FB2104" w:rsidRPr="00835E0A">
        <w:rPr>
          <w:rFonts w:ascii="Times New Roman" w:hAnsi="Times New Roman"/>
          <w:color w:val="000000" w:themeColor="text1"/>
          <w:sz w:val="24"/>
          <w:szCs w:val="24"/>
          <w:lang w:val="en-US"/>
        </w:rPr>
        <w:t xml:space="preserve">matched </w:t>
      </w:r>
      <w:r w:rsidRPr="00835E0A">
        <w:rPr>
          <w:rFonts w:ascii="Times New Roman" w:hAnsi="Times New Roman"/>
          <w:color w:val="000000" w:themeColor="text1"/>
          <w:sz w:val="24"/>
          <w:szCs w:val="24"/>
          <w:lang w:val="en-US"/>
        </w:rPr>
        <w:t>controls) used to evaluate the performance of the classification model</w:t>
      </w:r>
      <w:r w:rsidR="004A1D14" w:rsidRPr="00835E0A">
        <w:rPr>
          <w:rFonts w:ascii="Times New Roman" w:hAnsi="Times New Roman"/>
          <w:color w:val="000000" w:themeColor="text1"/>
          <w:sz w:val="24"/>
          <w:szCs w:val="24"/>
          <w:lang w:val="en-US"/>
        </w:rPr>
        <w:t xml:space="preserve"> (</w:t>
      </w:r>
      <w:r w:rsidR="00267AEE" w:rsidRPr="00835E0A">
        <w:rPr>
          <w:rFonts w:ascii="Times New Roman" w:hAnsi="Times New Roman"/>
          <w:color w:val="000000" w:themeColor="text1"/>
          <w:sz w:val="24"/>
          <w:szCs w:val="24"/>
          <w:lang w:val="en-US"/>
        </w:rPr>
        <w:t xml:space="preserve">see </w:t>
      </w:r>
      <w:r w:rsidR="00AD4A3C">
        <w:rPr>
          <w:rFonts w:ascii="Times New Roman" w:hAnsi="Times New Roman"/>
          <w:color w:val="000000" w:themeColor="text1"/>
          <w:sz w:val="24"/>
          <w:szCs w:val="24"/>
          <w:lang w:val="en-US"/>
        </w:rPr>
        <w:t xml:space="preserve">Supporting Information, </w:t>
      </w:r>
      <w:r w:rsidR="004A1D14" w:rsidRPr="00835E0A">
        <w:rPr>
          <w:rFonts w:ascii="Times New Roman" w:hAnsi="Times New Roman"/>
          <w:color w:val="000000" w:themeColor="text1"/>
          <w:sz w:val="24"/>
          <w:szCs w:val="24"/>
          <w:lang w:val="en-US"/>
        </w:rPr>
        <w:t xml:space="preserve">Table </w:t>
      </w:r>
      <w:r w:rsidR="00AD4A3C">
        <w:rPr>
          <w:rFonts w:ascii="Times New Roman" w:hAnsi="Times New Roman"/>
          <w:color w:val="000000" w:themeColor="text1"/>
          <w:sz w:val="24"/>
          <w:szCs w:val="24"/>
          <w:lang w:val="en-US"/>
        </w:rPr>
        <w:t>S</w:t>
      </w:r>
      <w:r w:rsidR="004A1D14" w:rsidRPr="00835E0A">
        <w:rPr>
          <w:rFonts w:ascii="Times New Roman" w:hAnsi="Times New Roman"/>
          <w:color w:val="000000" w:themeColor="text1"/>
          <w:sz w:val="24"/>
          <w:szCs w:val="24"/>
          <w:lang w:val="en-US"/>
        </w:rPr>
        <w:t>1)</w:t>
      </w:r>
      <w:r w:rsidR="00F043A7">
        <w:rPr>
          <w:rFonts w:ascii="Times New Roman" w:hAnsi="Times New Roman"/>
          <w:color w:val="000000" w:themeColor="text1"/>
          <w:sz w:val="24"/>
          <w:szCs w:val="24"/>
          <w:lang w:val="en-US"/>
        </w:rPr>
        <w:t xml:space="preserve"> </w:t>
      </w:r>
      <w:r w:rsidR="00F043A7">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a2a1l83c8r4","properties":{"formattedCitation":"(23)","plainCitation":"(23)"},"citationItems":[{"id":42,"uris":["http://zotero.org/users/local/rlsERk4q/items/ZHRH29U9"],"uri":["http://zotero.org/users/local/rlsERk4q/items/ZHRH29U9"],"itemData":{"id":42,"type":"article-journal","title":"Assessing the performance of statistical validation tools for megavariate metabolomics data","container-title":"Metabolomics: Official Journal of the Metabolomic Society","page":"53-61","volume":"2","issue":"2","source":"PubMed","abstract":"Statistical model validation tools such as cross-validation, jack-knifing model parameters and permutation tests are meant to obtain an objective assessment of the performance and stability of a statistical model. However, little is known about the performance of these tools for megavariate data sets, having, for instance, a number of variables larger than 10 times the number of subjects. The performance is assessed for megavariate metabolomics data, but the conclusions also carry over to proteomics, transcriptomics and many other research areas. Partial least squares discriminant analyses models were built for several LC-MS lipidomic training data sets of various numbers of lean and obese subjects. The training data sets were compared on their modelling performance and their predictability using a 10-fold cross-validation, a permutation test, and test data sets. A wide range of cross-validation error rates was found (from 7.5% to 16.3% for the largest trainings set and from 0% to 60% for the smallest training set) and the error rate increased when the number of subjects decreased. The test error rates varied from 5% to 50%. The smaller the number of subjects compared to the number of variables, the less the outcome of validation tools such as cross-validation, jack-knifing model parameters and permutation tests can be trusted. The result depends crucially on the specific sample of subjects that is used for modelling. The validation tools cannot be used as warning mechanism for problems due to sample size or to representativity of the sampling.","DOI":"10.1007/s11306-006-0022-6","ISSN":"1573-3882","note":"PMID: 24489531\nPMCID: PMC3906710","journalAbbreviation":"Metabolomics","language":"eng","author":[{"family":"Rubingh","given":"Carina M."},{"family":"Bijlsma","given":"Sabina"},{"family":"Derks","given":"Eduard P. P. A."},{"family":"Bobeldijk","given":"Ivana"},{"family":"Verheij","given":"Elwin R."},{"family":"Kochhar","given":"Sunil"},{"family":"Smilde","given":"Age K."}],"issued":{"date-parts":[["2006"]]}}}],"schema":"https://github.com/citation-style-language/schema/raw/master/csl-citation.json"} </w:instrText>
      </w:r>
      <w:r w:rsidR="00F043A7">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3)</w:t>
      </w:r>
      <w:r w:rsidR="00F043A7">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This </w:t>
      </w:r>
      <w:r w:rsidR="006806B0" w:rsidRPr="00835E0A">
        <w:rPr>
          <w:rFonts w:ascii="Times New Roman" w:hAnsi="Times New Roman"/>
          <w:color w:val="000000" w:themeColor="text1"/>
          <w:sz w:val="24"/>
          <w:szCs w:val="24"/>
          <w:lang w:val="en-US"/>
        </w:rPr>
        <w:t>process,</w:t>
      </w:r>
      <w:r w:rsidR="007909A2" w:rsidRPr="00835E0A">
        <w:rPr>
          <w:rFonts w:ascii="Times New Roman" w:hAnsi="Times New Roman"/>
          <w:color w:val="000000" w:themeColor="text1"/>
          <w:sz w:val="24"/>
          <w:szCs w:val="24"/>
          <w:lang w:val="en-US"/>
        </w:rPr>
        <w:t xml:space="preserve"> </w:t>
      </w:r>
      <w:r w:rsidR="006806B0" w:rsidRPr="00835E0A">
        <w:rPr>
          <w:rFonts w:ascii="Times New Roman" w:hAnsi="Times New Roman"/>
          <w:color w:val="000000" w:themeColor="text1"/>
          <w:sz w:val="24"/>
          <w:szCs w:val="24"/>
          <w:lang w:val="en-US"/>
        </w:rPr>
        <w:t xml:space="preserve">leading to two randomly divided sets, </w:t>
      </w:r>
      <w:r w:rsidRPr="00835E0A">
        <w:rPr>
          <w:rFonts w:ascii="Times New Roman" w:hAnsi="Times New Roman"/>
          <w:color w:val="000000" w:themeColor="text1"/>
          <w:sz w:val="24"/>
          <w:szCs w:val="24"/>
          <w:lang w:val="en-US"/>
        </w:rPr>
        <w:t>was repeated 10 times, generating new training and test sets each time. From these 10</w:t>
      </w:r>
      <w:r w:rsidR="006806B0" w:rsidRPr="00835E0A">
        <w:rPr>
          <w:rFonts w:ascii="Times New Roman" w:hAnsi="Times New Roman"/>
          <w:color w:val="000000" w:themeColor="text1"/>
          <w:sz w:val="24"/>
          <w:szCs w:val="24"/>
          <w:lang w:val="en-US"/>
        </w:rPr>
        <w:t xml:space="preserve"> training sets, we built 10 OPLS-DA models.</w:t>
      </w:r>
      <w:r w:rsidRPr="00835E0A">
        <w:rPr>
          <w:rFonts w:ascii="Times New Roman" w:hAnsi="Times New Roman"/>
          <w:color w:val="000000" w:themeColor="text1"/>
          <w:sz w:val="24"/>
          <w:szCs w:val="24"/>
          <w:lang w:val="en-US"/>
        </w:rPr>
        <w:t xml:space="preserve"> </w:t>
      </w:r>
      <w:r w:rsidR="006806B0" w:rsidRPr="00835E0A">
        <w:rPr>
          <w:rFonts w:ascii="Times New Roman" w:hAnsi="Times New Roman"/>
          <w:color w:val="000000" w:themeColor="text1"/>
          <w:sz w:val="24"/>
          <w:szCs w:val="24"/>
          <w:lang w:val="en-US"/>
        </w:rPr>
        <w:t>W</w:t>
      </w:r>
      <w:r w:rsidRPr="00835E0A">
        <w:rPr>
          <w:rFonts w:ascii="Times New Roman" w:hAnsi="Times New Roman"/>
          <w:color w:val="000000" w:themeColor="text1"/>
          <w:sz w:val="24"/>
          <w:szCs w:val="24"/>
          <w:lang w:val="en-US"/>
        </w:rPr>
        <w:t xml:space="preserve">e created a last OPLS-DA model (model 11) </w:t>
      </w:r>
      <w:r w:rsidR="00324585" w:rsidRPr="00835E0A">
        <w:rPr>
          <w:rFonts w:ascii="Times New Roman" w:hAnsi="Times New Roman"/>
          <w:color w:val="000000" w:themeColor="text1"/>
          <w:sz w:val="24"/>
          <w:szCs w:val="24"/>
          <w:lang w:val="en-US"/>
        </w:rPr>
        <w:t>from the common VIP present in</w:t>
      </w:r>
      <w:r w:rsidR="004753DE" w:rsidRPr="00835E0A">
        <w:rPr>
          <w:rFonts w:ascii="Times New Roman" w:hAnsi="Times New Roman"/>
          <w:color w:val="000000" w:themeColor="text1"/>
          <w:sz w:val="24"/>
          <w:szCs w:val="24"/>
          <w:lang w:val="en-US"/>
        </w:rPr>
        <w:t xml:space="preserve"> at least in</w:t>
      </w:r>
      <w:r w:rsidR="00324585" w:rsidRPr="00835E0A">
        <w:rPr>
          <w:rFonts w:ascii="Times New Roman" w:hAnsi="Times New Roman"/>
          <w:color w:val="000000" w:themeColor="text1"/>
          <w:sz w:val="24"/>
          <w:szCs w:val="24"/>
          <w:lang w:val="en-US"/>
        </w:rPr>
        <w:t xml:space="preserve"> 8 of 10 </w:t>
      </w:r>
      <w:r w:rsidR="004753DE" w:rsidRPr="00835E0A">
        <w:rPr>
          <w:rFonts w:ascii="Times New Roman" w:hAnsi="Times New Roman"/>
          <w:color w:val="000000" w:themeColor="text1"/>
          <w:sz w:val="24"/>
          <w:szCs w:val="24"/>
          <w:lang w:val="en-US"/>
        </w:rPr>
        <w:t xml:space="preserve">tested </w:t>
      </w:r>
      <w:r w:rsidR="00324585" w:rsidRPr="00835E0A">
        <w:rPr>
          <w:rFonts w:ascii="Times New Roman" w:hAnsi="Times New Roman"/>
          <w:color w:val="000000" w:themeColor="text1"/>
          <w:sz w:val="24"/>
          <w:szCs w:val="24"/>
          <w:lang w:val="en-US"/>
        </w:rPr>
        <w:t>models</w:t>
      </w:r>
      <w:r w:rsidRPr="00835E0A">
        <w:rPr>
          <w:rFonts w:ascii="Times New Roman" w:hAnsi="Times New Roman"/>
          <w:color w:val="000000" w:themeColor="text1"/>
          <w:sz w:val="24"/>
          <w:szCs w:val="24"/>
          <w:lang w:val="en-US"/>
        </w:rPr>
        <w:t xml:space="preserve">. The performance of this last OPLS-DA model was also evaluated using a ROC curve analysis to evaluate the sensitivity and specificity of the model Sensitivity is the proportion of “ASD” that </w:t>
      </w:r>
      <w:r w:rsidR="00FB2104" w:rsidRPr="00835E0A">
        <w:rPr>
          <w:rFonts w:ascii="Times New Roman" w:hAnsi="Times New Roman"/>
          <w:color w:val="000000" w:themeColor="text1"/>
          <w:sz w:val="24"/>
          <w:szCs w:val="24"/>
          <w:lang w:val="en-US"/>
        </w:rPr>
        <w:t>were</w:t>
      </w:r>
      <w:r w:rsidRPr="00835E0A">
        <w:rPr>
          <w:rFonts w:ascii="Times New Roman" w:hAnsi="Times New Roman"/>
          <w:color w:val="000000" w:themeColor="text1"/>
          <w:sz w:val="24"/>
          <w:szCs w:val="24"/>
          <w:lang w:val="en-US"/>
        </w:rPr>
        <w:t xml:space="preserve"> correctly classified as “ASD” and specificity is the proportion of “control” that </w:t>
      </w:r>
      <w:r w:rsidR="00FB2104" w:rsidRPr="00835E0A">
        <w:rPr>
          <w:rFonts w:ascii="Times New Roman" w:hAnsi="Times New Roman"/>
          <w:color w:val="000000" w:themeColor="text1"/>
          <w:sz w:val="24"/>
          <w:szCs w:val="24"/>
          <w:lang w:val="en-US"/>
        </w:rPr>
        <w:t>were</w:t>
      </w:r>
      <w:r w:rsidRPr="00835E0A">
        <w:rPr>
          <w:rFonts w:ascii="Times New Roman" w:hAnsi="Times New Roman"/>
          <w:color w:val="000000" w:themeColor="text1"/>
          <w:sz w:val="24"/>
          <w:szCs w:val="24"/>
          <w:lang w:val="en-US"/>
        </w:rPr>
        <w:t xml:space="preserve"> correctly classified as “control”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jva8jlq2a","properties":{"formattedCitation":"(22)","plainCitation":"(22)"},"citationItems":[{"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2)</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w:t>
      </w:r>
      <w:r w:rsidR="0057773C" w:rsidRPr="00835E0A">
        <w:rPr>
          <w:rFonts w:ascii="Times New Roman" w:hAnsi="Times New Roman"/>
          <w:color w:val="000000" w:themeColor="text1"/>
          <w:sz w:val="24"/>
          <w:szCs w:val="24"/>
          <w:lang w:val="en-US"/>
        </w:rPr>
        <w:t xml:space="preserve"> </w:t>
      </w:r>
      <w:r w:rsidR="00483545" w:rsidRPr="00483545">
        <w:rPr>
          <w:rFonts w:ascii="Times New Roman" w:hAnsi="Times New Roman"/>
          <w:sz w:val="24"/>
          <w:szCs w:val="24"/>
          <w:lang w:val="en-US"/>
        </w:rPr>
        <w:t xml:space="preserve">The </w:t>
      </w:r>
      <w:r w:rsidR="00483545" w:rsidRPr="00483545">
        <w:rPr>
          <w:rFonts w:ascii="Times New Roman" w:hAnsi="Times New Roman"/>
          <w:sz w:val="24"/>
          <w:szCs w:val="24"/>
          <w:lang w:val="en-US" w:eastAsia="fr-FR"/>
        </w:rPr>
        <w:t>positive predictive value</w:t>
      </w:r>
      <w:r w:rsidR="00483545" w:rsidRPr="00483545">
        <w:rPr>
          <w:rFonts w:ascii="Times New Roman" w:hAnsi="Times New Roman"/>
          <w:sz w:val="24"/>
          <w:szCs w:val="24"/>
          <w:lang w:val="en-US"/>
        </w:rPr>
        <w:t>, PPV = (sensitivity x prevalence)/ [sensitivity x prevalence + (1-specificity) x (1-prevalence)]; and the negative predictive value, NPV = [specifi</w:t>
      </w:r>
      <w:r w:rsidR="00483545">
        <w:rPr>
          <w:rFonts w:ascii="Times New Roman" w:hAnsi="Times New Roman"/>
          <w:sz w:val="24"/>
          <w:szCs w:val="24"/>
          <w:lang w:val="en-US"/>
        </w:rPr>
        <w:t>ci</w:t>
      </w:r>
      <w:r w:rsidR="00483545" w:rsidRPr="00483545">
        <w:rPr>
          <w:rFonts w:ascii="Times New Roman" w:hAnsi="Times New Roman"/>
          <w:sz w:val="24"/>
          <w:szCs w:val="24"/>
          <w:lang w:val="en-US"/>
        </w:rPr>
        <w:t>ty x (1-prevalence)]/ [(1-sensitivity) x prevalence + specificity x (1-prevalence)].</w:t>
      </w:r>
    </w:p>
    <w:p w:rsidR="00BA5395" w:rsidRPr="00835E0A" w:rsidRDefault="00186E2C" w:rsidP="003D3F96">
      <w:pPr>
        <w:pStyle w:val="Standard"/>
        <w:spacing w:after="0"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ROC curve was produced using free MetaboAnalyst software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nmi4752eu","properties":{"formattedCitation":"(24)","plainCitation":"(24)"},"citationItems":[{"id":90,"uris":["http://zotero.org/users/local/XReGY8EU/items/ZPKTKI9J"],"uri":["http://zotero.org/users/local/XReGY8EU/items/ZPKTKI9J"],"itemData":{"id":90,"type":"article-journal","title":"MetaboAnalyst 3.0--making metabolomics more meaningful","container-title":"Nucleic Acids Research","page":"W251-257","volume":"43","issue":"W1","source":"PubMed","abstract":"MetaboAnalyst (www.metaboanalyst.ca) is a web server designed to permit comprehensive metabolomic data analysis, visualization and interpretation. It supports a wide range of complex statistical calculations and high quality graphical rendering functions that require significant computational resources. First introduced in 2009, MetaboAnalyst has experienced more than a 50X growth in user traffic (&gt;50 000 jobs processed each month). In order to keep up with the rapidly increasing computational demands and a growing number of requests to support translational and systems biology applications, we performed a substantial rewrite and major feature upgrade of the server. The result is MetaboAnalyst 3.0. By completely re-implementing the MetaboAnalyst suite using the latest web framework technologies, we have been able substantially improve its performance, capacity and user interactivity. Three new modules have also been added including: (i) a module for biomarker analysis based on the calculation of receiver operating characteristic curves; (ii) a module for sample size estimation and power analysis for improved planning of metabolomics studies and (iii) a module to support integrative pathway analysis for both genes and metabolites. In addition, popular features found in existing modules have been significantly enhanced by upgrading the graphical output, expanding the compound libraries and by adding support for more diverse organisms.","DOI":"10.1093/nar/gkv380","ISSN":"1362-4962","note":"PMID: 25897128\nPMCID: PMC4489235","journalAbbreviation":"Nucleic Acids Res.","language":"eng","author":[{"family":"Xia","given":"Jianguo"},{"family":"Sinelnikov","given":"Igor V."},{"family":"Han","given":"Beomsoo"},{"family":"Wishart","given":"David S."}],"issued":{"date-parts":[["2015",7,1]]},"PMID":"25897128","PMCID":"PMC4489235"}}],"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4)</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w:t>
      </w:r>
    </w:p>
    <w:p w:rsidR="00AD4A3C" w:rsidRDefault="00AD4A3C" w:rsidP="00F64BA1">
      <w:pPr>
        <w:pStyle w:val="Standard"/>
        <w:spacing w:after="0" w:line="480" w:lineRule="auto"/>
        <w:jc w:val="center"/>
        <w:rPr>
          <w:rFonts w:ascii="Times New Roman" w:hAnsi="Times New Roman"/>
          <w:i/>
          <w:color w:val="000000" w:themeColor="text1"/>
          <w:sz w:val="24"/>
          <w:szCs w:val="24"/>
          <w:lang w:val="en-US"/>
        </w:rPr>
      </w:pPr>
    </w:p>
    <w:p w:rsidR="00186E2C" w:rsidRPr="00835E0A" w:rsidRDefault="00186E2C" w:rsidP="00F64BA1">
      <w:pPr>
        <w:pStyle w:val="Standard"/>
        <w:spacing w:after="0" w:line="480" w:lineRule="auto"/>
        <w:jc w:val="center"/>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Univariate analysis</w:t>
      </w:r>
    </w:p>
    <w:p w:rsidR="00CF47BE" w:rsidRDefault="00186E2C" w:rsidP="003D3F96">
      <w:pPr>
        <w:pStyle w:val="Standard"/>
        <w:spacing w:after="0"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Student’s </w:t>
      </w:r>
      <w:r w:rsidRPr="00835E0A">
        <w:rPr>
          <w:rFonts w:ascii="Times New Roman" w:hAnsi="Times New Roman"/>
          <w:i/>
          <w:color w:val="000000" w:themeColor="text1"/>
          <w:sz w:val="24"/>
          <w:szCs w:val="24"/>
          <w:lang w:val="en-US"/>
        </w:rPr>
        <w:t>t-test</w:t>
      </w:r>
      <w:r w:rsidRPr="00835E0A">
        <w:rPr>
          <w:rFonts w:ascii="Times New Roman" w:hAnsi="Times New Roman"/>
          <w:color w:val="000000" w:themeColor="text1"/>
          <w:sz w:val="24"/>
          <w:szCs w:val="24"/>
          <w:lang w:val="en-US"/>
        </w:rPr>
        <w:t xml:space="preserve"> was performed using MetaboAnalyst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auvaljlcd","properties":{"formattedCitation":"(24)","plainCitation":"(24)"},"citationItems":[{"id":90,"uris":["http://zotero.org/users/local/XReGY8EU/items/ZPKTKI9J"],"uri":["http://zotero.org/users/local/XReGY8EU/items/ZPKTKI9J"],"itemData":{"id":90,"type":"article-journal","title":"MetaboAnalyst 3.0--making metabolomics more meaningful","container-title":"Nucleic Acids Research","page":"W251-257","volume":"43","issue":"W1","source":"PubMed","abstract":"MetaboAnalyst (www.metaboanalyst.ca) is a web server designed to permit comprehensive metabolomic data analysis, visualization and interpretation. It supports a wide range of complex statistical calculations and high quality graphical rendering functions that require significant computational resources. First introduced in 2009, MetaboAnalyst has experienced more than a 50X growth in user traffic (&gt;50 000 jobs processed each month). In order to keep up with the rapidly increasing computational demands and a growing number of requests to support translational and systems biology applications, we performed a substantial rewrite and major feature upgrade of the server. The result is MetaboAnalyst 3.0. By completely re-implementing the MetaboAnalyst suite using the latest web framework technologies, we have been able substantially improve its performance, capacity and user interactivity. Three new modules have also been added including: (i) a module for biomarker analysis based on the calculation of receiver operating characteristic curves; (ii) a module for sample size estimation and power analysis for improved planning of metabolomics studies and (iii) a module to support integrative pathway analysis for both genes and metabolites. In addition, popular features found in existing modules have been significantly enhanced by upgrading the graphical output, expanding the compound libraries and by adding support for more diverse organisms.","DOI":"10.1093/nar/gkv380","ISSN":"1362-4962","note":"PMID: 25897128\nPMCID: PMC4489235","journalAbbreviation":"Nucleic Acids Res.","language":"eng","author":[{"family":"Xia","given":"Jianguo"},{"family":"Sinelnikov","given":"Igor V."},{"family":"Han","given":"Beomsoo"},{"family":"Wishart","given":"David S."}],"issued":{"date-parts":[["2015",7,1]]},"PMID":"25897128","PMCID":"PMC4489235"}}],"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4)</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for</w:t>
      </w:r>
      <w:r w:rsidRPr="00835E0A">
        <w:rPr>
          <w:rFonts w:ascii="Times New Roman" w:hAnsi="Times New Roman" w:cs="Mangal"/>
          <w:color w:val="000000" w:themeColor="text1"/>
          <w:sz w:val="24"/>
          <w:szCs w:val="24"/>
          <w:lang w:val="en-US"/>
        </w:rPr>
        <w:t xml:space="preserve"> all the features of the </w:t>
      </w:r>
      <w:r w:rsidRPr="00835E0A">
        <w:rPr>
          <w:rFonts w:asciiTheme="majorBidi" w:hAnsiTheme="majorBidi" w:cstheme="majorBidi"/>
          <w:color w:val="000000" w:themeColor="text1"/>
          <w:sz w:val="24"/>
          <w:szCs w:val="24"/>
          <w:lang w:val="en-US"/>
        </w:rPr>
        <w:t xml:space="preserve">total matrix after data fusion in order to select the metabolites which were significant. </w:t>
      </w:r>
      <w:r w:rsidR="00F261E0" w:rsidRPr="00835E0A">
        <w:rPr>
          <w:rFonts w:asciiTheme="majorBidi" w:hAnsiTheme="majorBidi" w:cstheme="majorBidi"/>
          <w:iCs/>
          <w:color w:val="000000" w:themeColor="text1"/>
          <w:sz w:val="24"/>
          <w:szCs w:val="24"/>
          <w:lang w:val="en-US"/>
        </w:rPr>
        <w:t xml:space="preserve">As we </w:t>
      </w:r>
      <w:r w:rsidR="001B7127">
        <w:rPr>
          <w:rFonts w:asciiTheme="majorBidi" w:hAnsiTheme="majorBidi" w:cstheme="majorBidi"/>
          <w:iCs/>
          <w:color w:val="000000" w:themeColor="text1"/>
          <w:sz w:val="24"/>
          <w:szCs w:val="24"/>
          <w:lang w:val="en-US"/>
        </w:rPr>
        <w:t>we</w:t>
      </w:r>
      <w:r w:rsidR="001B7127" w:rsidRPr="00835E0A">
        <w:rPr>
          <w:rFonts w:asciiTheme="majorBidi" w:hAnsiTheme="majorBidi" w:cstheme="majorBidi"/>
          <w:iCs/>
          <w:color w:val="000000" w:themeColor="text1"/>
          <w:sz w:val="24"/>
          <w:szCs w:val="24"/>
          <w:lang w:val="en-US"/>
        </w:rPr>
        <w:t xml:space="preserve">re </w:t>
      </w:r>
      <w:r w:rsidR="00F261E0" w:rsidRPr="00835E0A">
        <w:rPr>
          <w:rFonts w:asciiTheme="majorBidi" w:hAnsiTheme="majorBidi" w:cstheme="majorBidi"/>
          <w:iCs/>
          <w:color w:val="000000" w:themeColor="text1"/>
          <w:sz w:val="24"/>
          <w:szCs w:val="24"/>
          <w:lang w:val="en-US"/>
        </w:rPr>
        <w:t>in a multiple testing case, a</w:t>
      </w:r>
      <w:r w:rsidR="00E06E2F" w:rsidRPr="00835E0A">
        <w:rPr>
          <w:rFonts w:asciiTheme="majorBidi" w:hAnsiTheme="majorBidi" w:cstheme="majorBidi"/>
          <w:iCs/>
          <w:color w:val="000000" w:themeColor="text1"/>
          <w:sz w:val="24"/>
          <w:szCs w:val="24"/>
          <w:lang w:val="en-US"/>
        </w:rPr>
        <w:t xml:space="preserve"> non-parametric</w:t>
      </w:r>
      <w:r w:rsidR="00F261E0" w:rsidRPr="00835E0A">
        <w:rPr>
          <w:rFonts w:asciiTheme="majorBidi" w:hAnsiTheme="majorBidi" w:cstheme="majorBidi"/>
          <w:iCs/>
          <w:color w:val="000000" w:themeColor="text1"/>
          <w:sz w:val="24"/>
          <w:szCs w:val="24"/>
          <w:lang w:val="en-US"/>
        </w:rPr>
        <w:t xml:space="preserve"> test was performed with an adjusted </w:t>
      </w:r>
      <w:r w:rsidR="00F261E0" w:rsidRPr="00835E0A">
        <w:rPr>
          <w:rFonts w:asciiTheme="majorBidi" w:hAnsiTheme="majorBidi" w:cstheme="majorBidi"/>
          <w:i/>
          <w:color w:val="000000" w:themeColor="text1"/>
          <w:sz w:val="24"/>
          <w:szCs w:val="24"/>
          <w:lang w:val="en-US"/>
        </w:rPr>
        <w:t>p</w:t>
      </w:r>
      <w:r w:rsidR="00F261E0" w:rsidRPr="00835E0A">
        <w:rPr>
          <w:rFonts w:asciiTheme="majorBidi" w:hAnsiTheme="majorBidi" w:cstheme="majorBidi"/>
          <w:iCs/>
          <w:color w:val="000000" w:themeColor="text1"/>
          <w:sz w:val="24"/>
          <w:szCs w:val="24"/>
          <w:lang w:val="en-US"/>
        </w:rPr>
        <w:t xml:space="preserve">-value </w:t>
      </w:r>
      <w:r w:rsidR="002866E2" w:rsidRPr="00835E0A">
        <w:rPr>
          <w:rFonts w:asciiTheme="majorBidi" w:hAnsiTheme="majorBidi" w:cstheme="majorBidi"/>
          <w:bCs/>
          <w:color w:val="000000" w:themeColor="text1"/>
          <w:sz w:val="24"/>
          <w:szCs w:val="24"/>
          <w:lang w:val="en-US"/>
        </w:rPr>
        <w:t xml:space="preserve">(set at 0.05) </w:t>
      </w:r>
      <w:r w:rsidR="00F261E0" w:rsidRPr="00835E0A">
        <w:rPr>
          <w:rFonts w:asciiTheme="majorBidi" w:hAnsiTheme="majorBidi" w:cstheme="majorBidi"/>
          <w:iCs/>
          <w:color w:val="000000" w:themeColor="text1"/>
          <w:sz w:val="24"/>
          <w:szCs w:val="24"/>
          <w:lang w:val="en-US"/>
        </w:rPr>
        <w:t>with a Fal</w:t>
      </w:r>
      <w:r w:rsidR="002866E2" w:rsidRPr="00835E0A">
        <w:rPr>
          <w:rFonts w:asciiTheme="majorBidi" w:hAnsiTheme="majorBidi" w:cstheme="majorBidi"/>
          <w:iCs/>
          <w:color w:val="000000" w:themeColor="text1"/>
          <w:sz w:val="24"/>
          <w:szCs w:val="24"/>
          <w:lang w:val="en-US"/>
        </w:rPr>
        <w:t>se Discovery Rate (FDR) cutoff</w:t>
      </w:r>
      <w:r w:rsidR="00F261E0" w:rsidRPr="00835E0A">
        <w:rPr>
          <w:rFonts w:asciiTheme="majorBidi" w:hAnsiTheme="majorBidi" w:cstheme="majorBidi"/>
          <w:iCs/>
          <w:color w:val="000000" w:themeColor="text1"/>
          <w:sz w:val="24"/>
          <w:szCs w:val="24"/>
          <w:lang w:val="en-US"/>
        </w:rPr>
        <w:t>.</w:t>
      </w:r>
      <w:r w:rsidR="00F261E0" w:rsidRPr="00835E0A">
        <w:rPr>
          <w:rFonts w:ascii="Segoe UI" w:hAnsi="Segoe UI" w:cs="Segoe UI"/>
          <w:b/>
          <w:bCs/>
          <w:color w:val="000000" w:themeColor="text1"/>
          <w:sz w:val="20"/>
          <w:szCs w:val="20"/>
          <w:lang w:val="en-US"/>
        </w:rPr>
        <w:t xml:space="preserve"> </w:t>
      </w:r>
      <w:r w:rsidRPr="00835E0A">
        <w:rPr>
          <w:rFonts w:ascii="Times New Roman" w:hAnsi="Times New Roman"/>
          <w:color w:val="000000" w:themeColor="text1"/>
          <w:sz w:val="24"/>
          <w:szCs w:val="24"/>
          <w:lang w:val="en-US"/>
        </w:rPr>
        <w:t xml:space="preserve">The list of all </w:t>
      </w:r>
      <w:r w:rsidR="00CE3F87" w:rsidRPr="00835E0A">
        <w:rPr>
          <w:rFonts w:ascii="Times New Roman" w:hAnsi="Times New Roman"/>
          <w:color w:val="000000" w:themeColor="text1"/>
          <w:sz w:val="24"/>
          <w:szCs w:val="24"/>
          <w:lang w:val="en-US"/>
        </w:rPr>
        <w:t xml:space="preserve">the significant </w:t>
      </w:r>
      <w:r w:rsidRPr="00835E0A">
        <w:rPr>
          <w:rFonts w:ascii="Times New Roman" w:hAnsi="Times New Roman"/>
          <w:color w:val="000000" w:themeColor="text1"/>
          <w:sz w:val="24"/>
          <w:szCs w:val="24"/>
          <w:lang w:val="en-US"/>
        </w:rPr>
        <w:t>metabolites is given</w:t>
      </w:r>
      <w:r w:rsidR="00EE7721" w:rsidRPr="00835E0A">
        <w:rPr>
          <w:rFonts w:ascii="Times New Roman" w:hAnsi="Times New Roman"/>
          <w:color w:val="000000" w:themeColor="text1"/>
          <w:sz w:val="24"/>
          <w:szCs w:val="24"/>
          <w:lang w:val="en-US"/>
        </w:rPr>
        <w:t xml:space="preserve"> in supplementary material</w:t>
      </w:r>
      <w:r w:rsidR="001A7946" w:rsidRPr="00835E0A">
        <w:rPr>
          <w:rFonts w:ascii="Times New Roman" w:hAnsi="Times New Roman"/>
          <w:color w:val="000000" w:themeColor="text1"/>
          <w:sz w:val="24"/>
          <w:szCs w:val="24"/>
          <w:lang w:val="en-US"/>
        </w:rPr>
        <w:t xml:space="preserve"> (</w:t>
      </w:r>
      <w:r w:rsidR="00420882" w:rsidRPr="00835E0A">
        <w:rPr>
          <w:rFonts w:ascii="Times New Roman" w:hAnsi="Times New Roman"/>
          <w:color w:val="000000" w:themeColor="text1"/>
          <w:sz w:val="24"/>
          <w:szCs w:val="24"/>
          <w:lang w:val="en-US"/>
        </w:rPr>
        <w:t>Supplementary</w:t>
      </w:r>
      <w:r w:rsidR="006C7F09">
        <w:rPr>
          <w:rFonts w:ascii="Times New Roman" w:hAnsi="Times New Roman"/>
          <w:color w:val="000000" w:themeColor="text1"/>
          <w:sz w:val="24"/>
          <w:szCs w:val="24"/>
          <w:lang w:val="en-US"/>
        </w:rPr>
        <w:t xml:space="preserve"> Material,</w:t>
      </w:r>
      <w:r w:rsidR="001A7946" w:rsidRPr="00835E0A">
        <w:rPr>
          <w:rFonts w:ascii="Times New Roman" w:hAnsi="Times New Roman"/>
          <w:color w:val="000000" w:themeColor="text1"/>
          <w:sz w:val="24"/>
          <w:szCs w:val="24"/>
          <w:lang w:val="en-US"/>
        </w:rPr>
        <w:t xml:space="preserve"> </w:t>
      </w:r>
      <w:r w:rsidR="00825204" w:rsidRPr="00835E0A">
        <w:rPr>
          <w:rFonts w:ascii="Times New Roman" w:hAnsi="Times New Roman"/>
          <w:color w:val="000000" w:themeColor="text1"/>
          <w:sz w:val="24"/>
          <w:szCs w:val="24"/>
          <w:lang w:val="en-US"/>
        </w:rPr>
        <w:t>T</w:t>
      </w:r>
      <w:r w:rsidR="001A7946" w:rsidRPr="00835E0A">
        <w:rPr>
          <w:rFonts w:ascii="Times New Roman" w:hAnsi="Times New Roman"/>
          <w:color w:val="000000" w:themeColor="text1"/>
          <w:sz w:val="24"/>
          <w:szCs w:val="24"/>
          <w:lang w:val="en-US"/>
        </w:rPr>
        <w:t xml:space="preserve">able </w:t>
      </w:r>
      <w:r w:rsidR="006C7F09">
        <w:rPr>
          <w:rFonts w:ascii="Times New Roman" w:hAnsi="Times New Roman"/>
          <w:color w:val="000000" w:themeColor="text1"/>
          <w:sz w:val="24"/>
          <w:szCs w:val="24"/>
          <w:lang w:val="en-US"/>
        </w:rPr>
        <w:t>S</w:t>
      </w:r>
      <w:r w:rsidR="001A7946" w:rsidRPr="00835E0A">
        <w:rPr>
          <w:rFonts w:ascii="Times New Roman" w:hAnsi="Times New Roman"/>
          <w:color w:val="000000" w:themeColor="text1"/>
          <w:sz w:val="24"/>
          <w:szCs w:val="24"/>
          <w:lang w:val="en-US"/>
        </w:rPr>
        <w:t>1)</w:t>
      </w:r>
      <w:r w:rsidR="00EE7721" w:rsidRPr="00835E0A">
        <w:rPr>
          <w:rFonts w:ascii="Times New Roman" w:hAnsi="Times New Roman"/>
          <w:color w:val="000000" w:themeColor="text1"/>
          <w:sz w:val="24"/>
          <w:szCs w:val="24"/>
          <w:lang w:val="en-US"/>
        </w:rPr>
        <w:t>.</w:t>
      </w:r>
    </w:p>
    <w:p w:rsidR="0063308E" w:rsidRPr="00835E0A" w:rsidRDefault="0063308E" w:rsidP="00186E2C">
      <w:pPr>
        <w:pStyle w:val="Standard"/>
        <w:spacing w:after="0" w:line="480" w:lineRule="auto"/>
        <w:jc w:val="both"/>
        <w:rPr>
          <w:rFonts w:ascii="Times New Roman" w:hAnsi="Times New Roman"/>
          <w:color w:val="000000" w:themeColor="text1"/>
          <w:sz w:val="24"/>
          <w:szCs w:val="24"/>
          <w:lang w:val="en-US"/>
        </w:rPr>
      </w:pPr>
    </w:p>
    <w:p w:rsidR="00186E2C" w:rsidRPr="00835E0A" w:rsidRDefault="00186E2C" w:rsidP="00F64BA1">
      <w:pPr>
        <w:pStyle w:val="Standard"/>
        <w:spacing w:after="0" w:line="480" w:lineRule="auto"/>
        <w:jc w:val="center"/>
        <w:rPr>
          <w:rFonts w:ascii="Times New Roman" w:hAnsi="Times New Roman" w:cs="Mangal"/>
          <w:i/>
          <w:color w:val="000000" w:themeColor="text1"/>
          <w:sz w:val="24"/>
          <w:szCs w:val="24"/>
          <w:lang w:val="en-US"/>
        </w:rPr>
      </w:pPr>
      <w:r w:rsidRPr="00835E0A">
        <w:rPr>
          <w:rFonts w:ascii="Times New Roman" w:hAnsi="Times New Roman" w:cs="Mangal"/>
          <w:i/>
          <w:color w:val="000000" w:themeColor="text1"/>
          <w:sz w:val="24"/>
          <w:szCs w:val="24"/>
          <w:lang w:val="en-US"/>
        </w:rPr>
        <w:t>Metabolic pathways</w:t>
      </w:r>
    </w:p>
    <w:p w:rsidR="00186E2C" w:rsidRPr="00835E0A" w:rsidRDefault="00186E2C" w:rsidP="00AF4BBA">
      <w:pPr>
        <w:pStyle w:val="Standard"/>
        <w:spacing w:after="0" w:line="480" w:lineRule="auto"/>
        <w:jc w:val="both"/>
        <w:rPr>
          <w:rFonts w:ascii="Times New Roman" w:hAnsi="Times New Roman"/>
          <w:color w:val="000000" w:themeColor="text1"/>
          <w:sz w:val="24"/>
          <w:szCs w:val="24"/>
          <w:lang w:val="en-US"/>
        </w:rPr>
      </w:pPr>
      <w:r w:rsidRPr="00835E0A">
        <w:rPr>
          <w:rFonts w:asciiTheme="majorBidi" w:hAnsiTheme="majorBidi" w:cstheme="majorBidi"/>
          <w:color w:val="000000" w:themeColor="text1"/>
          <w:sz w:val="24"/>
          <w:szCs w:val="24"/>
          <w:lang w:val="en-US"/>
        </w:rPr>
        <w:lastRenderedPageBreak/>
        <w:t xml:space="preserve">VIP obtained </w:t>
      </w:r>
      <w:r w:rsidR="004753DE" w:rsidRPr="00835E0A">
        <w:rPr>
          <w:rFonts w:asciiTheme="majorBidi" w:hAnsiTheme="majorBidi" w:cstheme="majorBidi"/>
          <w:color w:val="000000" w:themeColor="text1"/>
          <w:sz w:val="24"/>
          <w:szCs w:val="24"/>
          <w:lang w:val="en-US"/>
        </w:rPr>
        <w:t>from</w:t>
      </w:r>
      <w:r w:rsidRPr="00835E0A">
        <w:rPr>
          <w:rFonts w:asciiTheme="majorBidi" w:hAnsiTheme="majorBidi" w:cstheme="majorBidi"/>
          <w:color w:val="000000" w:themeColor="text1"/>
          <w:sz w:val="24"/>
          <w:szCs w:val="24"/>
          <w:lang w:val="en-US"/>
        </w:rPr>
        <w:t xml:space="preserve"> the final OPLS-DA model and significant metabolites</w:t>
      </w:r>
      <w:r w:rsidR="00AF4BBA" w:rsidRPr="00835E0A">
        <w:rPr>
          <w:rFonts w:asciiTheme="majorBidi" w:eastAsia="Times New Roman" w:hAnsiTheme="majorBidi" w:cstheme="majorBidi"/>
          <w:color w:val="000000" w:themeColor="text1"/>
          <w:sz w:val="24"/>
          <w:szCs w:val="24"/>
          <w:lang w:val="en-US"/>
        </w:rPr>
        <w:t xml:space="preserve"> in adjusted </w:t>
      </w:r>
      <w:r w:rsidR="00AF4BBA" w:rsidRPr="00835E0A">
        <w:rPr>
          <w:rFonts w:asciiTheme="majorBidi" w:eastAsia="Times New Roman" w:hAnsiTheme="majorBidi" w:cstheme="majorBidi"/>
          <w:i/>
          <w:color w:val="000000" w:themeColor="text1"/>
          <w:sz w:val="24"/>
          <w:szCs w:val="24"/>
          <w:lang w:val="en-US"/>
        </w:rPr>
        <w:t>t</w:t>
      </w:r>
      <w:r w:rsidR="00AF4BBA" w:rsidRPr="00835E0A">
        <w:rPr>
          <w:rFonts w:asciiTheme="majorBidi" w:eastAsia="Times New Roman" w:hAnsiTheme="majorBidi" w:cstheme="majorBidi"/>
          <w:color w:val="000000" w:themeColor="text1"/>
          <w:sz w:val="24"/>
          <w:szCs w:val="24"/>
          <w:lang w:val="en-US"/>
        </w:rPr>
        <w:t xml:space="preserve">-test (FDR) were introduced in pathways analysis module in MetaboAnalyst based on the latest version of KEGG </w:t>
      </w:r>
      <w:r w:rsidR="00AF4BBA" w:rsidRPr="007C689F">
        <w:rPr>
          <w:rFonts w:asciiTheme="majorBidi" w:eastAsia="Times New Roman" w:hAnsiTheme="majorBidi" w:cstheme="majorBidi"/>
          <w:color w:val="000000" w:themeColor="text1"/>
          <w:sz w:val="24"/>
          <w:szCs w:val="24"/>
          <w:highlight w:val="yellow"/>
          <w:lang w:val="en-US"/>
        </w:rPr>
        <w:t>(Kanehisa et al. 2014),</w:t>
      </w:r>
      <w:r w:rsidR="00AF4BBA" w:rsidRPr="00835E0A">
        <w:rPr>
          <w:rFonts w:asciiTheme="majorBidi" w:eastAsia="Times New Roman" w:hAnsiTheme="majorBidi" w:cstheme="majorBidi"/>
          <w:color w:val="000000" w:themeColor="text1"/>
          <w:sz w:val="24"/>
          <w:szCs w:val="24"/>
          <w:lang w:val="en-US"/>
        </w:rPr>
        <w:t xml:space="preserve"> given a metabolic pathway analysis (MetPA).</w:t>
      </w:r>
      <w:r w:rsidR="002866E2" w:rsidRPr="00835E0A">
        <w:rPr>
          <w:rFonts w:asciiTheme="majorBidi" w:eastAsia="Times New Roman" w:hAnsiTheme="majorBidi" w:cstheme="majorBidi"/>
          <w:color w:val="000000" w:themeColor="text1"/>
          <w:sz w:val="24"/>
          <w:szCs w:val="24"/>
          <w:lang w:val="en-US"/>
        </w:rPr>
        <w:t xml:space="preserve"> </w:t>
      </w:r>
      <w:r w:rsidR="002866E2" w:rsidRPr="00835E0A">
        <w:rPr>
          <w:rFonts w:asciiTheme="majorBidi" w:eastAsia="Times New Roman" w:hAnsiTheme="majorBidi" w:cstheme="majorBidi"/>
          <w:iCs/>
          <w:color w:val="000000" w:themeColor="text1"/>
          <w:sz w:val="24"/>
          <w:szCs w:val="24"/>
          <w:lang w:val="en-US"/>
        </w:rPr>
        <w:t xml:space="preserve">Over Representation Analysis method was a Hypergeometric test. </w:t>
      </w:r>
      <w:r w:rsidR="00AF4BBA" w:rsidRPr="00835E0A">
        <w:rPr>
          <w:rFonts w:asciiTheme="majorBidi" w:eastAsia="Times New Roman" w:hAnsiTheme="majorBidi" w:cstheme="majorBidi"/>
          <w:color w:val="000000" w:themeColor="text1"/>
          <w:sz w:val="24"/>
          <w:szCs w:val="24"/>
          <w:lang w:val="en-US"/>
        </w:rPr>
        <w:t xml:space="preserve">We have focused our interest on pathways showing </w:t>
      </w:r>
      <w:r w:rsidR="00AF4BBA" w:rsidRPr="00835E0A">
        <w:rPr>
          <w:rFonts w:asciiTheme="majorBidi" w:hAnsiTheme="majorBidi" w:cstheme="majorBidi"/>
          <w:color w:val="000000" w:themeColor="text1"/>
          <w:sz w:val="24"/>
          <w:szCs w:val="24"/>
          <w:lang w:val="en-US"/>
        </w:rPr>
        <w:t xml:space="preserve">a </w:t>
      </w:r>
      <w:r w:rsidR="00AF4BBA" w:rsidRPr="00835E0A">
        <w:rPr>
          <w:rFonts w:asciiTheme="majorBidi" w:hAnsiTheme="majorBidi" w:cstheme="majorBidi"/>
          <w:i/>
          <w:iCs/>
          <w:color w:val="000000" w:themeColor="text1"/>
          <w:sz w:val="24"/>
          <w:szCs w:val="24"/>
          <w:lang w:val="en-US"/>
        </w:rPr>
        <w:t>p</w:t>
      </w:r>
      <w:r w:rsidR="00AF4BBA" w:rsidRPr="00835E0A">
        <w:rPr>
          <w:rFonts w:asciiTheme="majorBidi" w:hAnsiTheme="majorBidi" w:cstheme="majorBidi"/>
          <w:color w:val="000000" w:themeColor="text1"/>
          <w:sz w:val="24"/>
          <w:szCs w:val="24"/>
          <w:lang w:val="en-US"/>
        </w:rPr>
        <w:t xml:space="preserve">-value </w:t>
      </w:r>
      <w:r w:rsidR="00AF4BBA" w:rsidRPr="00835E0A">
        <w:rPr>
          <w:rFonts w:asciiTheme="majorBidi" w:eastAsia="Times New Roman" w:hAnsiTheme="majorBidi" w:cstheme="majorBidi"/>
          <w:color w:val="000000" w:themeColor="text1"/>
          <w:sz w:val="24"/>
          <w:szCs w:val="24"/>
          <w:lang w:val="en-US"/>
        </w:rPr>
        <w:t xml:space="preserve">&lt;0.05 </w:t>
      </w:r>
      <w:r w:rsidR="00AF4BBA" w:rsidRPr="00835E0A">
        <w:rPr>
          <w:rFonts w:asciiTheme="majorBidi" w:hAnsiTheme="majorBidi" w:cstheme="majorBidi"/>
          <w:color w:val="000000" w:themeColor="text1"/>
          <w:sz w:val="24"/>
          <w:szCs w:val="24"/>
          <w:lang w:val="en-US"/>
        </w:rPr>
        <w:t>from the pathway enrichment analysis</w:t>
      </w:r>
      <w:r w:rsidR="00AF4BBA" w:rsidRPr="00835E0A">
        <w:rPr>
          <w:rFonts w:asciiTheme="majorBidi" w:eastAsia="Times New Roman" w:hAnsiTheme="majorBidi" w:cstheme="majorBidi"/>
          <w:color w:val="000000" w:themeColor="text1"/>
          <w:sz w:val="24"/>
          <w:szCs w:val="24"/>
          <w:lang w:val="en-US"/>
        </w:rPr>
        <w:t xml:space="preserve"> and </w:t>
      </w:r>
      <w:r w:rsidR="00C007E0" w:rsidRPr="00835E0A">
        <w:rPr>
          <w:rFonts w:asciiTheme="majorBidi" w:eastAsia="Times New Roman" w:hAnsiTheme="majorBidi" w:cstheme="majorBidi"/>
          <w:color w:val="000000" w:themeColor="text1"/>
          <w:sz w:val="24"/>
          <w:szCs w:val="24"/>
          <w:lang w:val="en-US"/>
        </w:rPr>
        <w:t xml:space="preserve">deleted those with </w:t>
      </w:r>
      <w:r w:rsidR="00AF4BBA" w:rsidRPr="00835E0A">
        <w:rPr>
          <w:rFonts w:asciiTheme="majorBidi" w:eastAsia="Times New Roman" w:hAnsiTheme="majorBidi" w:cstheme="majorBidi"/>
          <w:color w:val="000000" w:themeColor="text1"/>
          <w:sz w:val="24"/>
          <w:szCs w:val="24"/>
          <w:lang w:val="en-US"/>
        </w:rPr>
        <w:t>an impact</w:t>
      </w:r>
      <w:r w:rsidR="00C007E0" w:rsidRPr="00835E0A">
        <w:rPr>
          <w:rFonts w:asciiTheme="majorBidi" w:eastAsia="Times New Roman" w:hAnsiTheme="majorBidi" w:cstheme="majorBidi"/>
          <w:color w:val="000000" w:themeColor="text1"/>
          <w:sz w:val="24"/>
          <w:szCs w:val="24"/>
          <w:lang w:val="en-US"/>
        </w:rPr>
        <w:t>=</w:t>
      </w:r>
      <w:r w:rsidR="00AF4BBA" w:rsidRPr="00835E0A">
        <w:rPr>
          <w:rFonts w:asciiTheme="majorBidi" w:eastAsia="Times New Roman" w:hAnsiTheme="majorBidi" w:cstheme="majorBidi"/>
          <w:color w:val="000000" w:themeColor="text1"/>
          <w:sz w:val="24"/>
          <w:szCs w:val="24"/>
          <w:lang w:val="en-US"/>
        </w:rPr>
        <w:t xml:space="preserve">0 from the </w:t>
      </w:r>
      <w:r w:rsidR="00AF4BBA" w:rsidRPr="00835E0A">
        <w:rPr>
          <w:rFonts w:asciiTheme="majorBidi" w:hAnsiTheme="majorBidi" w:cstheme="majorBidi"/>
          <w:color w:val="000000" w:themeColor="text1"/>
          <w:sz w:val="24"/>
          <w:szCs w:val="24"/>
          <w:lang w:val="en-US"/>
        </w:rPr>
        <w:t>pathway topology analysis</w:t>
      </w:r>
      <w:r w:rsidR="00AF4BBA" w:rsidRPr="00835E0A">
        <w:rPr>
          <w:rFonts w:asciiTheme="majorBidi" w:eastAsia="Times New Roman" w:hAnsiTheme="majorBidi" w:cstheme="majorBidi"/>
          <w:color w:val="000000" w:themeColor="text1"/>
          <w:sz w:val="24"/>
          <w:szCs w:val="24"/>
          <w:lang w:val="en-US"/>
        </w:rPr>
        <w:t>.</w:t>
      </w:r>
      <w:r w:rsidRPr="00835E0A">
        <w:rPr>
          <w:rFonts w:ascii="Times New Roman" w:hAnsi="Times New Roman" w:cs="Mangal"/>
          <w:color w:val="000000" w:themeColor="text1"/>
          <w:sz w:val="24"/>
          <w:szCs w:val="24"/>
          <w:lang w:val="en-US"/>
        </w:rPr>
        <w:t xml:space="preserve"> </w:t>
      </w:r>
    </w:p>
    <w:p w:rsidR="003B123E" w:rsidRDefault="00186E2C" w:rsidP="00C93802">
      <w:pPr>
        <w:pStyle w:val="Standard"/>
        <w:spacing w:after="0"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Cytoscape software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m3jgcn95t","properties":{"formattedCitation":"(25)","plainCitation":"(25)"},"citationItems":[{"id":163,"uris":["http://zotero.org/users/local/XReGY8EU/items/NPK7B9AK"],"uri":["http://zotero.org/users/local/XReGY8EU/items/NPK7B9AK"],"itemData":{"id":163,"type":"article-journal","title":"Cytoscape: a software environment for integrated models of biomolecular interaction networks","container-title":"Genome Research","page":"2498-2504","volume":"13","issue":"11","source":"PubMed","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DOI":"10.1101/gr.1239303","ISSN":"1088-9051","note":"PMID: 14597658\nPMCID: PMC403769","shortTitle":"Cytoscape","journalAbbreviation":"Genome Res.","language":"ENG","author":[{"family":"Shannon","given":"Paul"},{"family":"Markiel","given":"Andrew"},{"family":"Ozier","given":"Owen"},{"family":"Baliga","given":"Nitin S."},{"family":"Wang","given":"Jonathan T."},{"family":"Ramage","given":"Daniel"},{"family":"Amin","given":"Nada"},{"family":"Schwikowski","given":"Benno"},{"family":"Ideker","given":"Trey"}],"issued":{"date-parts":[["2003",11]]},"PMID":"14597658","PMCID":"PMC403769"}}],"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5)</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as used for visualizing the interactions between the significant metabolic pathways (impact factor &gt; 0 and a </w:t>
      </w:r>
      <w:r w:rsidRPr="00835E0A">
        <w:rPr>
          <w:rFonts w:ascii="Times New Roman" w:hAnsi="Times New Roman"/>
          <w:i/>
          <w:color w:val="000000" w:themeColor="text1"/>
          <w:sz w:val="24"/>
          <w:szCs w:val="24"/>
          <w:lang w:val="en-US"/>
        </w:rPr>
        <w:t xml:space="preserve">p </w:t>
      </w:r>
      <w:r w:rsidRPr="00835E0A">
        <w:rPr>
          <w:rFonts w:ascii="Times New Roman" w:hAnsi="Times New Roman"/>
          <w:color w:val="000000" w:themeColor="text1"/>
          <w:sz w:val="24"/>
          <w:szCs w:val="24"/>
          <w:lang w:val="en-US"/>
        </w:rPr>
        <w:t xml:space="preserve">value </w:t>
      </w:r>
      <w:r w:rsidRPr="00835E0A">
        <w:rPr>
          <w:rStyle w:val="st"/>
          <w:rFonts w:ascii="Times New Roman" w:hAnsi="Times New Roman"/>
          <w:i/>
          <w:color w:val="000000" w:themeColor="text1"/>
          <w:sz w:val="24"/>
          <w:szCs w:val="24"/>
          <w:lang w:val="en-US"/>
        </w:rPr>
        <w:t>≤ 0.05</w:t>
      </w:r>
      <w:r w:rsidRPr="00835E0A">
        <w:rPr>
          <w:rStyle w:val="st"/>
          <w:rFonts w:ascii="Times New Roman" w:hAnsi="Times New Roman"/>
          <w:color w:val="000000" w:themeColor="text1"/>
          <w:sz w:val="24"/>
          <w:szCs w:val="24"/>
          <w:lang w:val="en-US"/>
        </w:rPr>
        <w:t>) and the metabolites</w:t>
      </w:r>
      <w:r w:rsidRPr="00835E0A">
        <w:rPr>
          <w:rFonts w:ascii="Times New Roman" w:hAnsi="Times New Roman"/>
          <w:color w:val="000000" w:themeColor="text1"/>
          <w:sz w:val="24"/>
          <w:szCs w:val="24"/>
          <w:lang w:val="en-US"/>
        </w:rPr>
        <w:t xml:space="preserve">. </w:t>
      </w:r>
    </w:p>
    <w:p w:rsidR="00C93802" w:rsidRPr="00C93802" w:rsidRDefault="001A2AB2" w:rsidP="007E0FCD">
      <w:pPr>
        <w:pStyle w:val="Standard"/>
        <w:spacing w:after="0" w:line="480" w:lineRule="auto"/>
        <w:jc w:val="both"/>
        <w:rPr>
          <w:rFonts w:ascii="Times New Roman" w:hAnsi="Times New Roman"/>
          <w:i/>
          <w:iCs/>
          <w:color w:val="000000" w:themeColor="text1"/>
          <w:sz w:val="24"/>
          <w:szCs w:val="24"/>
          <w:lang w:val="en-US"/>
        </w:rPr>
      </w:pPr>
      <w:r w:rsidRPr="00C93802">
        <w:rPr>
          <w:rFonts w:ascii="Times New Roman" w:hAnsi="Times New Roman"/>
          <w:i/>
          <w:iCs/>
          <w:color w:val="000000" w:themeColor="text1"/>
          <w:sz w:val="24"/>
          <w:szCs w:val="24"/>
          <w:lang w:val="en-US"/>
        </w:rPr>
        <w:t xml:space="preserve"> </w:t>
      </w:r>
      <w:r w:rsidR="008B3CE4" w:rsidRPr="00C93802">
        <w:rPr>
          <w:rFonts w:ascii="Times New Roman" w:hAnsi="Times New Roman"/>
          <w:i/>
          <w:iCs/>
          <w:color w:val="000000" w:themeColor="text1"/>
          <w:sz w:val="24"/>
          <w:szCs w:val="24"/>
          <w:lang w:val="en-US"/>
        </w:rPr>
        <w:t>(Insert Fig.1)</w:t>
      </w:r>
    </w:p>
    <w:p w:rsidR="00EA4F7F" w:rsidRPr="00C93802" w:rsidRDefault="00EA4F7F" w:rsidP="00C93802">
      <w:pPr>
        <w:pStyle w:val="Standard"/>
        <w:spacing w:after="0" w:line="480" w:lineRule="auto"/>
        <w:jc w:val="both"/>
        <w:rPr>
          <w:i/>
          <w:iCs/>
          <w:lang w:val="en-US"/>
        </w:rPr>
      </w:pPr>
    </w:p>
    <w:p w:rsidR="00186E2C" w:rsidRPr="00835E0A" w:rsidRDefault="00186E2C" w:rsidP="005F3FDA">
      <w:pPr>
        <w:spacing w:line="480" w:lineRule="auto"/>
        <w:jc w:val="center"/>
        <w:rPr>
          <w:rFonts w:ascii="Times New Roman" w:hAnsi="Times New Roman"/>
          <w:b/>
          <w:color w:val="000000" w:themeColor="text1"/>
          <w:sz w:val="30"/>
          <w:szCs w:val="30"/>
          <w:lang w:val="en-US"/>
        </w:rPr>
      </w:pPr>
      <w:r w:rsidRPr="00835E0A">
        <w:rPr>
          <w:rFonts w:ascii="Times New Roman" w:hAnsi="Times New Roman"/>
          <w:b/>
          <w:color w:val="000000" w:themeColor="text1"/>
          <w:sz w:val="30"/>
          <w:szCs w:val="30"/>
          <w:lang w:val="en-US"/>
        </w:rPr>
        <w:t>Results</w:t>
      </w:r>
    </w:p>
    <w:p w:rsidR="00C93802" w:rsidRPr="00835E0A" w:rsidRDefault="00186E2C"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Multivariate statistical analysis of the combined ¹H-NMR, ¹H</w:t>
      </w:r>
      <w:r w:rsidR="00E92F5B" w:rsidRPr="00835E0A">
        <w:rPr>
          <w:rFonts w:ascii="Times New Roman" w:hAnsi="Times New Roman"/>
          <w:i/>
          <w:color w:val="000000" w:themeColor="text1"/>
          <w:sz w:val="24"/>
          <w:szCs w:val="24"/>
          <w:lang w:val="en-US"/>
        </w:rPr>
        <w:t>-¹³C NMR, and ESI+/- C18 Column</w:t>
      </w:r>
    </w:p>
    <w:p w:rsidR="003B123E" w:rsidRDefault="00186E2C" w:rsidP="00C93802">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The</w:t>
      </w:r>
      <w:r w:rsidR="00FB2104" w:rsidRPr="00835E0A">
        <w:rPr>
          <w:rFonts w:ascii="Times New Roman" w:hAnsi="Times New Roman"/>
          <w:color w:val="000000" w:themeColor="text1"/>
          <w:sz w:val="24"/>
          <w:szCs w:val="24"/>
          <w:lang w:val="en-US"/>
        </w:rPr>
        <w:t xml:space="preserve"> </w:t>
      </w:r>
      <w:r w:rsidR="00A73E86" w:rsidRPr="00835E0A">
        <w:rPr>
          <w:rFonts w:ascii="Times New Roman" w:hAnsi="Times New Roman"/>
          <w:color w:val="000000" w:themeColor="text1"/>
          <w:sz w:val="24"/>
          <w:szCs w:val="24"/>
          <w:lang w:val="en-US"/>
        </w:rPr>
        <w:t xml:space="preserve">general </w:t>
      </w:r>
      <w:r w:rsidR="00FB2104" w:rsidRPr="00835E0A">
        <w:rPr>
          <w:rFonts w:ascii="Times New Roman" w:hAnsi="Times New Roman"/>
          <w:color w:val="000000" w:themeColor="text1"/>
          <w:sz w:val="24"/>
          <w:szCs w:val="24"/>
          <w:lang w:val="en-US"/>
        </w:rPr>
        <w:t xml:space="preserve">methodology of the study is illustrated in Fig.1. </w:t>
      </w:r>
      <w:r w:rsidR="00407277">
        <w:rPr>
          <w:rFonts w:ascii="Times New Roman" w:hAnsi="Times New Roman"/>
          <w:color w:val="000000" w:themeColor="text1"/>
          <w:sz w:val="24"/>
          <w:szCs w:val="24"/>
          <w:lang w:val="en-US"/>
        </w:rPr>
        <w:t xml:space="preserve">Working with urine requires a normalization treatment to </w:t>
      </w:r>
      <w:r w:rsidR="002C43F2">
        <w:rPr>
          <w:rFonts w:ascii="Times New Roman" w:hAnsi="Times New Roman"/>
          <w:color w:val="000000" w:themeColor="text1"/>
          <w:sz w:val="24"/>
          <w:szCs w:val="24"/>
          <w:lang w:val="en-US"/>
        </w:rPr>
        <w:t xml:space="preserve">minimize intersample variation due to </w:t>
      </w:r>
      <w:r w:rsidR="00407277">
        <w:rPr>
          <w:rFonts w:ascii="Times New Roman" w:hAnsi="Times New Roman"/>
          <w:color w:val="000000" w:themeColor="text1"/>
          <w:sz w:val="24"/>
          <w:szCs w:val="24"/>
          <w:lang w:val="en-US"/>
        </w:rPr>
        <w:t xml:space="preserve">dilution effect. As previously described </w:t>
      </w:r>
      <w:r w:rsidR="00D51B26">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ABmuDvbe","properties":{"formattedCitation":"(22,26)","plainCitation":"(22,26)"},"citationItems":[{"id":47,"uris":["http://zotero.org/users/local/rlsERk4q/items/DHD7GJZ9"],"uri":["http://zotero.org/users/local/rlsERk4q/items/DHD7GJZ9"],"itemData":{"id":47,"type":"article-journal","title":"Scaling and normalization effects in NMR spectroscopic metabonomic data sets","container-title":"Analytical Chemistry","page":"2262-2267","volume":"78","issue":"7","source":"PubMed","abstract":"Considerable confusion appears to exist in the metabonomics literature as to the real need for, and the role of, preprocessing the acquired spectroscopic data. A number of studies have presented various data manipulation approaches, some suggesting an optimum method. In metabonomics, data are usually presented as a table where each row relates to a given sample or analytical experiment and each column corresponds to a single measurement in that experiment, typically individual spectral peak intensities or metabolite concentrations. Here we suggest definitions for and discuss the operations usually termed normalization (a table row operation) and scaling (a table column operation) and demonstrate their need in 1H NMR spectroscopic data sets derived from urine. The problems associated with \"binned\" data (i.e., values integrated over discrete spectral regions) are also discussed, and the particular biological context problems of analytical data on urine are highlighted. It is shown that care must be exercised in calculation of correlation coefficients for data sets where normalization to a constant sum is used. Analogous considerations will be needed for other biofluids, other analytical approaches (e.g., HPLC-MS), and indeed for other \"omics\" techniques (i.e., transcriptomics or proteomics) and for integrated studies with \"fused\" data sets. It is concluded that data preprocessing is context dependent and there can be no single method for general use.","DOI":"10.1021/ac0519312","ISSN":"0003-2700","note":"PMID: 16579606","journalAbbreviation":"Anal. Chem.","language":"eng","author":[{"family":"Craig","given":"Andrew"},{"family":"Cloarec","given":"Olivier"},{"family":"Holmes","given":"Elaine"},{"family":"Nicholson","given":"Jeremy K."},{"family":"Lindon","given":"John C."}],"issued":{"date-parts":[["2006",4,1]]}}},{"id":"bBLVR7MR/rNmCmcEj","uris":["http://zotero.org/users/local/XReGY8EU/items/BGQ2HAX7"],"uri":["http://zotero.org/users/local/XReGY8EU/items/BGQ2HAX7"],"itemData":{"id":"bBLVR7MR/rNmCmcEj","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00D51B26">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2,26)</w:t>
      </w:r>
      <w:r w:rsidR="00D51B26">
        <w:rPr>
          <w:rFonts w:ascii="Times New Roman" w:hAnsi="Times New Roman"/>
          <w:color w:val="000000" w:themeColor="text1"/>
          <w:sz w:val="24"/>
          <w:szCs w:val="24"/>
          <w:lang w:val="en-US"/>
        </w:rPr>
        <w:fldChar w:fldCharType="end"/>
      </w:r>
      <w:r w:rsidR="00407277">
        <w:rPr>
          <w:rFonts w:ascii="Times New Roman" w:hAnsi="Times New Roman"/>
          <w:color w:val="000000" w:themeColor="text1"/>
          <w:sz w:val="24"/>
          <w:szCs w:val="24"/>
          <w:lang w:val="en-US"/>
        </w:rPr>
        <w:t xml:space="preserve">, </w:t>
      </w:r>
      <w:r w:rsidR="007B28C8">
        <w:rPr>
          <w:rFonts w:ascii="Times New Roman" w:hAnsi="Times New Roman"/>
          <w:color w:val="000000" w:themeColor="text1"/>
          <w:sz w:val="24"/>
          <w:szCs w:val="24"/>
          <w:lang w:val="en-US"/>
        </w:rPr>
        <w:t xml:space="preserve">creatinine normalization did not led </w:t>
      </w:r>
      <w:r w:rsidR="001C1C28">
        <w:rPr>
          <w:rFonts w:ascii="Times New Roman" w:hAnsi="Times New Roman"/>
          <w:color w:val="000000" w:themeColor="text1"/>
          <w:sz w:val="24"/>
          <w:szCs w:val="24"/>
          <w:lang w:val="en-US"/>
        </w:rPr>
        <w:t>to the</w:t>
      </w:r>
      <w:r w:rsidR="007B28C8">
        <w:rPr>
          <w:rFonts w:ascii="Times New Roman" w:hAnsi="Times New Roman"/>
          <w:color w:val="000000" w:themeColor="text1"/>
          <w:sz w:val="24"/>
          <w:szCs w:val="24"/>
          <w:lang w:val="en-US"/>
        </w:rPr>
        <w:t xml:space="preserve"> best multivariate statistical model</w:t>
      </w:r>
      <w:r w:rsidR="002C43F2">
        <w:rPr>
          <w:rFonts w:ascii="Times New Roman" w:hAnsi="Times New Roman"/>
          <w:color w:val="000000" w:themeColor="text1"/>
          <w:sz w:val="24"/>
          <w:szCs w:val="24"/>
          <w:lang w:val="en-US"/>
        </w:rPr>
        <w:t xml:space="preserve"> and</w:t>
      </w:r>
      <w:r w:rsidR="001C1C28">
        <w:rPr>
          <w:rFonts w:ascii="Times New Roman" w:hAnsi="Times New Roman"/>
          <w:color w:val="000000" w:themeColor="text1"/>
          <w:sz w:val="24"/>
          <w:szCs w:val="24"/>
          <w:lang w:val="en-US"/>
        </w:rPr>
        <w:t>/or</w:t>
      </w:r>
      <w:r w:rsidR="002C43F2">
        <w:rPr>
          <w:rFonts w:ascii="Times New Roman" w:hAnsi="Times New Roman"/>
          <w:color w:val="000000" w:themeColor="text1"/>
          <w:sz w:val="24"/>
          <w:szCs w:val="24"/>
          <w:lang w:val="en-US"/>
        </w:rPr>
        <w:t xml:space="preserve"> a better predictive power</w:t>
      </w:r>
      <w:r w:rsidR="007B28C8">
        <w:rPr>
          <w:rFonts w:ascii="Times New Roman" w:hAnsi="Times New Roman"/>
          <w:color w:val="000000" w:themeColor="text1"/>
          <w:sz w:val="24"/>
          <w:szCs w:val="24"/>
          <w:lang w:val="en-US"/>
        </w:rPr>
        <w:t>,</w:t>
      </w:r>
      <w:r w:rsidR="00326145">
        <w:rPr>
          <w:rFonts w:ascii="Times New Roman" w:hAnsi="Times New Roman"/>
          <w:color w:val="000000" w:themeColor="text1"/>
          <w:sz w:val="24"/>
          <w:szCs w:val="24"/>
          <w:lang w:val="en-US"/>
        </w:rPr>
        <w:t xml:space="preserve"> so</w:t>
      </w:r>
      <w:r w:rsidR="007B28C8">
        <w:rPr>
          <w:rFonts w:ascii="Times New Roman" w:hAnsi="Times New Roman"/>
          <w:color w:val="000000" w:themeColor="text1"/>
          <w:sz w:val="24"/>
          <w:szCs w:val="24"/>
          <w:lang w:val="en-US"/>
        </w:rPr>
        <w:t xml:space="preserve"> we used  a normalization to </w:t>
      </w:r>
      <w:r w:rsidR="009877CE" w:rsidRPr="007F6269">
        <w:rPr>
          <w:rFonts w:ascii="Times New Roman" w:hAnsi="Times New Roman"/>
          <w:color w:val="000000" w:themeColor="text1"/>
          <w:sz w:val="24"/>
          <w:szCs w:val="24"/>
          <w:lang w:val="en-US"/>
        </w:rPr>
        <w:t xml:space="preserve">total peak area </w:t>
      </w:r>
      <w:r w:rsidR="002C43F2" w:rsidRPr="007F6269">
        <w:rPr>
          <w:rFonts w:ascii="Times New Roman" w:hAnsi="Times New Roman"/>
          <w:color w:val="000000" w:themeColor="text1"/>
          <w:sz w:val="24"/>
          <w:szCs w:val="24"/>
          <w:lang w:val="en-US"/>
        </w:rPr>
        <w:t xml:space="preserve">(normalization to as constant sum) </w:t>
      </w:r>
      <w:r w:rsidR="009877CE" w:rsidRPr="007F6269">
        <w:rPr>
          <w:rFonts w:ascii="Times New Roman" w:hAnsi="Times New Roman"/>
          <w:color w:val="000000" w:themeColor="text1"/>
          <w:sz w:val="24"/>
          <w:szCs w:val="24"/>
          <w:lang w:val="en-US"/>
        </w:rPr>
        <w:t>before statistical analysis.</w:t>
      </w:r>
      <w:r w:rsidR="009877CE">
        <w:rPr>
          <w:rFonts w:ascii="Times New Roman" w:hAnsi="Times New Roman"/>
          <w:color w:val="000000" w:themeColor="text1"/>
          <w:sz w:val="24"/>
          <w:szCs w:val="24"/>
          <w:lang w:val="en-US"/>
        </w:rPr>
        <w:t xml:space="preserve"> </w:t>
      </w:r>
      <w:r w:rsidR="00FB2104" w:rsidRPr="00835E0A">
        <w:rPr>
          <w:rFonts w:ascii="Times New Roman" w:hAnsi="Times New Roman"/>
          <w:color w:val="000000" w:themeColor="text1"/>
          <w:sz w:val="24"/>
          <w:szCs w:val="24"/>
          <w:lang w:val="en-US"/>
        </w:rPr>
        <w:t>The</w:t>
      </w:r>
      <w:r w:rsidRPr="00835E0A">
        <w:rPr>
          <w:rFonts w:ascii="Times New Roman" w:hAnsi="Times New Roman"/>
          <w:color w:val="000000" w:themeColor="text1"/>
          <w:sz w:val="24"/>
          <w:szCs w:val="24"/>
          <w:lang w:val="en-US"/>
        </w:rPr>
        <w:t xml:space="preserve"> total number of metabolites from the data fusion was 377 </w:t>
      </w:r>
      <w:r w:rsidR="00FB2104" w:rsidRPr="00835E0A">
        <w:rPr>
          <w:rFonts w:ascii="Times New Roman" w:hAnsi="Times New Roman"/>
          <w:color w:val="000000" w:themeColor="text1"/>
          <w:sz w:val="24"/>
          <w:szCs w:val="24"/>
          <w:lang w:val="en-US"/>
        </w:rPr>
        <w:t xml:space="preserve">and distributed </w:t>
      </w:r>
      <w:r w:rsidRPr="00835E0A">
        <w:rPr>
          <w:rFonts w:ascii="Times New Roman" w:hAnsi="Times New Roman"/>
          <w:color w:val="000000" w:themeColor="text1"/>
          <w:sz w:val="24"/>
          <w:szCs w:val="24"/>
          <w:lang w:val="en-US"/>
        </w:rPr>
        <w:t xml:space="preserve">as shown in the </w:t>
      </w:r>
      <w:r w:rsidR="007969AF" w:rsidRPr="00835E0A">
        <w:rPr>
          <w:rFonts w:ascii="Times New Roman" w:hAnsi="Times New Roman"/>
          <w:color w:val="000000" w:themeColor="text1"/>
          <w:sz w:val="24"/>
          <w:szCs w:val="24"/>
          <w:lang w:val="en-US"/>
        </w:rPr>
        <w:t>F</w:t>
      </w:r>
      <w:r w:rsidRPr="00835E0A">
        <w:rPr>
          <w:rFonts w:ascii="Times New Roman" w:hAnsi="Times New Roman"/>
          <w:color w:val="000000" w:themeColor="text1"/>
          <w:sz w:val="24"/>
          <w:szCs w:val="24"/>
          <w:lang w:val="en-US"/>
        </w:rPr>
        <w:t>ig. 2</w:t>
      </w:r>
      <w:r w:rsidR="00FB2104" w:rsidRPr="00835E0A">
        <w:rPr>
          <w:rFonts w:ascii="Times New Roman" w:hAnsi="Times New Roman"/>
          <w:color w:val="000000" w:themeColor="text1"/>
          <w:sz w:val="24"/>
          <w:szCs w:val="24"/>
          <w:lang w:val="en-US"/>
        </w:rPr>
        <w:t>a</w:t>
      </w:r>
      <w:r w:rsidRPr="00835E0A">
        <w:rPr>
          <w:rFonts w:ascii="Times New Roman" w:hAnsi="Times New Roman"/>
          <w:color w:val="000000" w:themeColor="text1"/>
          <w:sz w:val="24"/>
          <w:szCs w:val="24"/>
          <w:lang w:val="en-US"/>
        </w:rPr>
        <w:t xml:space="preserve"> (NMR1D: 20 metabolites; NMR2D: 60 metabolites; ESI+ C18: 169 metabolites and ESI- C18: 128 metabolites). The </w:t>
      </w:r>
      <w:r w:rsidR="00FB2104" w:rsidRPr="00835E0A">
        <w:rPr>
          <w:rFonts w:ascii="Times New Roman" w:hAnsi="Times New Roman"/>
          <w:color w:val="000000" w:themeColor="text1"/>
          <w:sz w:val="24"/>
          <w:szCs w:val="24"/>
          <w:lang w:val="en-US"/>
        </w:rPr>
        <w:t>complementarity of the chosen analytical platforms is illustrated in Fig.2b.</w:t>
      </w:r>
    </w:p>
    <w:p w:rsidR="00DE01EC" w:rsidRPr="00C93802" w:rsidRDefault="00430A88" w:rsidP="007517DE">
      <w:pPr>
        <w:spacing w:line="480" w:lineRule="auto"/>
        <w:jc w:val="both"/>
        <w:rPr>
          <w:rFonts w:ascii="Times New Roman" w:hAnsi="Times New Roman"/>
          <w:i/>
          <w:iCs/>
          <w:color w:val="000000" w:themeColor="text1"/>
          <w:sz w:val="24"/>
          <w:szCs w:val="24"/>
          <w:lang w:val="en-US"/>
        </w:rPr>
      </w:pPr>
      <w:r w:rsidRPr="00C93802">
        <w:rPr>
          <w:rFonts w:ascii="Times New Roman" w:hAnsi="Times New Roman"/>
          <w:i/>
          <w:iCs/>
          <w:color w:val="000000" w:themeColor="text1"/>
          <w:sz w:val="24"/>
          <w:szCs w:val="24"/>
          <w:lang w:val="en-US"/>
        </w:rPr>
        <w:t>(I</w:t>
      </w:r>
      <w:r w:rsidR="00FB2104" w:rsidRPr="00C93802">
        <w:rPr>
          <w:rFonts w:ascii="Times New Roman" w:hAnsi="Times New Roman"/>
          <w:i/>
          <w:iCs/>
          <w:color w:val="000000" w:themeColor="text1"/>
          <w:sz w:val="24"/>
          <w:szCs w:val="24"/>
          <w:lang w:val="en-US"/>
        </w:rPr>
        <w:t>nsert Fig.2</w:t>
      </w:r>
      <w:r w:rsidRPr="00C93802">
        <w:rPr>
          <w:rFonts w:ascii="Times New Roman" w:hAnsi="Times New Roman"/>
          <w:i/>
          <w:iCs/>
          <w:color w:val="000000" w:themeColor="text1"/>
          <w:sz w:val="24"/>
          <w:szCs w:val="24"/>
          <w:lang w:val="en-US"/>
        </w:rPr>
        <w:t>)</w:t>
      </w:r>
    </w:p>
    <w:p w:rsidR="00FB2104" w:rsidRPr="00835E0A" w:rsidRDefault="00FB2104" w:rsidP="00FB2104">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lastRenderedPageBreak/>
        <w:t xml:space="preserve">The OPLS-DA scatter plot showed good discrimination between ASD and controls, and the test set n=30 (light dots) showed good prediction (only 1 control </w:t>
      </w:r>
      <w:r w:rsidR="00A73E86" w:rsidRPr="00835E0A">
        <w:rPr>
          <w:rFonts w:ascii="Times New Roman" w:hAnsi="Times New Roman"/>
          <w:color w:val="000000" w:themeColor="text1"/>
          <w:sz w:val="24"/>
          <w:szCs w:val="24"/>
          <w:lang w:val="en-US"/>
        </w:rPr>
        <w:t>was</w:t>
      </w:r>
      <w:r w:rsidRPr="00835E0A">
        <w:rPr>
          <w:rFonts w:ascii="Times New Roman" w:hAnsi="Times New Roman"/>
          <w:color w:val="000000" w:themeColor="text1"/>
          <w:sz w:val="24"/>
          <w:szCs w:val="24"/>
          <w:lang w:val="en-US"/>
        </w:rPr>
        <w:t xml:space="preserve"> misclassified, </w:t>
      </w:r>
      <w:r w:rsidR="009E4410" w:rsidRPr="00835E0A">
        <w:rPr>
          <w:rFonts w:ascii="Times New Roman" w:hAnsi="Times New Roman"/>
          <w:color w:val="000000" w:themeColor="text1"/>
          <w:sz w:val="24"/>
          <w:szCs w:val="24"/>
          <w:lang w:val="en-US"/>
        </w:rPr>
        <w:t xml:space="preserve">see </w:t>
      </w:r>
      <w:r w:rsidRPr="00835E0A">
        <w:rPr>
          <w:rFonts w:ascii="Times New Roman" w:hAnsi="Times New Roman"/>
          <w:color w:val="000000" w:themeColor="text1"/>
          <w:sz w:val="24"/>
          <w:szCs w:val="24"/>
          <w:lang w:val="en-US"/>
        </w:rPr>
        <w:t>Fig. 3</w:t>
      </w:r>
      <w:r w:rsidR="00F15413" w:rsidRPr="00835E0A">
        <w:rPr>
          <w:rFonts w:ascii="Times New Roman" w:hAnsi="Times New Roman"/>
          <w:color w:val="000000" w:themeColor="text1"/>
          <w:sz w:val="24"/>
          <w:szCs w:val="24"/>
          <w:lang w:val="en-US"/>
        </w:rPr>
        <w:t>a</w:t>
      </w:r>
      <w:r w:rsidRPr="00835E0A">
        <w:rPr>
          <w:rFonts w:ascii="Times New Roman" w:hAnsi="Times New Roman"/>
          <w:color w:val="000000" w:themeColor="text1"/>
          <w:sz w:val="24"/>
          <w:szCs w:val="24"/>
          <w:lang w:val="en-US"/>
        </w:rPr>
        <w:t>).</w:t>
      </w:r>
    </w:p>
    <w:p w:rsidR="00FB2104" w:rsidRPr="00835E0A" w:rsidRDefault="00FB2104" w:rsidP="003D3F96">
      <w:pPr>
        <w:spacing w:after="0" w:line="480" w:lineRule="auto"/>
        <w:jc w:val="both"/>
        <w:rPr>
          <w:rFonts w:ascii="Times New Roman" w:hAnsi="Times New Roman"/>
          <w:color w:val="000000" w:themeColor="text1"/>
          <w:sz w:val="24"/>
          <w:szCs w:val="24"/>
          <w:lang w:val="en-US" w:eastAsia="fr-FR"/>
        </w:rPr>
      </w:pPr>
      <w:r w:rsidRPr="00835E0A">
        <w:rPr>
          <w:rFonts w:ascii="Times New Roman" w:hAnsi="Times New Roman"/>
          <w:color w:val="000000" w:themeColor="text1"/>
          <w:sz w:val="24"/>
          <w:szCs w:val="24"/>
          <w:lang w:val="en-US" w:eastAsia="fr-FR"/>
        </w:rPr>
        <w:t xml:space="preserve">The OPLS-DA model gave good statistical parameters: </w:t>
      </w:r>
      <w:r w:rsidRPr="00835E0A">
        <w:rPr>
          <w:rFonts w:ascii="Times New Roman" w:hAnsi="Times New Roman"/>
          <w:i/>
          <w:color w:val="000000" w:themeColor="text1"/>
          <w:sz w:val="24"/>
          <w:szCs w:val="24"/>
          <w:lang w:val="en-US" w:eastAsia="fr-FR"/>
        </w:rPr>
        <w:t>R²X</w:t>
      </w:r>
      <w:r w:rsidRPr="00835E0A">
        <w:rPr>
          <w:rFonts w:ascii="Times New Roman" w:hAnsi="Times New Roman"/>
          <w:color w:val="000000" w:themeColor="text1"/>
          <w:sz w:val="24"/>
          <w:szCs w:val="24"/>
          <w:lang w:val="en-US" w:eastAsia="fr-FR"/>
        </w:rPr>
        <w:t xml:space="preserve">= 0.348, </w:t>
      </w:r>
      <w:r w:rsidRPr="00835E0A">
        <w:rPr>
          <w:rFonts w:ascii="Times New Roman" w:hAnsi="Times New Roman"/>
          <w:i/>
          <w:color w:val="000000" w:themeColor="text1"/>
          <w:sz w:val="24"/>
          <w:szCs w:val="24"/>
          <w:lang w:val="en-US" w:eastAsia="fr-FR"/>
        </w:rPr>
        <w:t>R²Y</w:t>
      </w:r>
      <w:r w:rsidRPr="00835E0A">
        <w:rPr>
          <w:rFonts w:ascii="Times New Roman" w:hAnsi="Times New Roman"/>
          <w:color w:val="000000" w:themeColor="text1"/>
          <w:sz w:val="24"/>
          <w:szCs w:val="24"/>
          <w:lang w:val="en-US" w:eastAsia="fr-FR"/>
        </w:rPr>
        <w:t xml:space="preserve">=0.897, </w:t>
      </w:r>
      <w:r w:rsidRPr="00835E0A">
        <w:rPr>
          <w:rFonts w:ascii="Times New Roman" w:hAnsi="Times New Roman"/>
          <w:i/>
          <w:color w:val="000000" w:themeColor="text1"/>
          <w:sz w:val="24"/>
          <w:szCs w:val="24"/>
          <w:lang w:val="en-US" w:eastAsia="fr-FR"/>
        </w:rPr>
        <w:t>Q²</w:t>
      </w:r>
      <w:r w:rsidRPr="00835E0A">
        <w:rPr>
          <w:rFonts w:ascii="Times New Roman" w:hAnsi="Times New Roman"/>
          <w:color w:val="000000" w:themeColor="text1"/>
          <w:sz w:val="24"/>
          <w:szCs w:val="24"/>
          <w:lang w:val="en-US" w:eastAsia="fr-FR"/>
        </w:rPr>
        <w:t xml:space="preserve">= 0.77 and </w:t>
      </w:r>
      <w:r w:rsidRPr="00835E0A">
        <w:rPr>
          <w:rFonts w:ascii="Times New Roman" w:hAnsi="Times New Roman"/>
          <w:i/>
          <w:color w:val="000000" w:themeColor="text1"/>
          <w:sz w:val="24"/>
          <w:szCs w:val="24"/>
          <w:lang w:val="en-US" w:eastAsia="fr-FR"/>
        </w:rPr>
        <w:t>CV-ANOVA</w:t>
      </w:r>
      <w:r w:rsidRPr="00835E0A">
        <w:rPr>
          <w:rFonts w:ascii="Times New Roman" w:hAnsi="Times New Roman"/>
          <w:color w:val="000000" w:themeColor="text1"/>
          <w:sz w:val="24"/>
          <w:szCs w:val="24"/>
          <w:lang w:val="en-US" w:eastAsia="fr-FR"/>
        </w:rPr>
        <w:t>= 3.7 x 10</w:t>
      </w:r>
      <w:r w:rsidRPr="00835E0A">
        <w:rPr>
          <w:rFonts w:ascii="Times New Roman" w:hAnsi="Times New Roman"/>
          <w:color w:val="000000" w:themeColor="text1"/>
          <w:sz w:val="24"/>
          <w:szCs w:val="24"/>
          <w:vertAlign w:val="superscript"/>
          <w:lang w:val="en-US" w:eastAsia="fr-FR"/>
        </w:rPr>
        <w:t>-12</w:t>
      </w:r>
      <w:r w:rsidRPr="00835E0A">
        <w:rPr>
          <w:rFonts w:ascii="Times New Roman" w:hAnsi="Times New Roman"/>
          <w:color w:val="000000" w:themeColor="text1"/>
          <w:sz w:val="24"/>
          <w:szCs w:val="24"/>
          <w:lang w:val="en-US" w:eastAsia="fr-FR"/>
        </w:rPr>
        <w:t>. The performance of this model was also evaluated using the ROC curve</w:t>
      </w:r>
      <w:r w:rsidR="007C78B1" w:rsidRPr="00835E0A">
        <w:rPr>
          <w:rFonts w:ascii="Times New Roman" w:hAnsi="Times New Roman"/>
          <w:color w:val="000000" w:themeColor="text1"/>
          <w:sz w:val="24"/>
          <w:szCs w:val="24"/>
          <w:lang w:val="en-US" w:eastAsia="fr-FR"/>
        </w:rPr>
        <w:t xml:space="preserve"> </w:t>
      </w:r>
      <w:r w:rsidR="007C78B1" w:rsidRPr="00835E0A">
        <w:rPr>
          <w:rFonts w:ascii="Times New Roman" w:hAnsi="Times New Roman"/>
          <w:color w:val="000000" w:themeColor="text1"/>
          <w:sz w:val="24"/>
          <w:szCs w:val="24"/>
          <w:lang w:val="en-US" w:eastAsia="fr-FR"/>
        </w:rPr>
        <w:fldChar w:fldCharType="begin"/>
      </w:r>
      <w:r w:rsidR="003D3F96">
        <w:rPr>
          <w:rFonts w:ascii="Times New Roman" w:hAnsi="Times New Roman"/>
          <w:color w:val="000000" w:themeColor="text1"/>
          <w:sz w:val="24"/>
          <w:szCs w:val="24"/>
          <w:lang w:val="en-US" w:eastAsia="fr-FR"/>
        </w:rPr>
        <w:instrText xml:space="preserve"> ADDIN ZOTERO_ITEM CSL_CITATION {"citationID":"iq5t94jtl","properties":{"formattedCitation":"(27)","plainCitation":"(27)"},"citationItems":[{"id":222,"uris":["http://zotero.org/users/local/XReGY8EU/items/NT76VM85"],"uri":["http://zotero.org/users/local/XReGY8EU/items/NT76VM85"],"itemData":{"id":222,"type":"article-journal","title":"Perspective Biological Markers for Autism Spectrum Disorders: Advantages of the Use of Receiver Operating Characteristic Curves in Evaluating Marker Sensitivity and Specificity","container-title":"Disease Markers","page":"329607","volume":"2015","source":"PubMed","abstract":"Autism Spectrum Disorders (ASD) are a heterogeneous group of neurodevelopmental disorders. Recognized causes of ASD include genetic factors, metabolic diseases, toxic and environmental factors, and a combination of these. Available tests fail to recognize genetic abnormalities in about 70% of ASD children, where diagnosis is solely based on behavioral signs and symptoms, which are difficult to evaluate in very young children. Although it is advisable that specific psychotherapeutic and pedagogic interventions are initiated as early as possible, early diagnosis is hampered by the lack of nongenetic specific biological markers. In the past ten years, the scientific literature has reported dozens of neurophysiological and biochemical alterations in ASD children; however no real biomarker has emerged. Such literature is here reviewed in the light of Receiver Operating Characteristic (ROC) analysis, a very valuable statistical tool, which evaluates the sensitivity and the specificity of biomarkers to be used in diagnostic decision making. We also apply ROC analysis to some of our previously published data and discuss the increased diagnostic value of combining more variables in one ROC curve analysis. We also discuss the use of biomarkers as a tool for advancing our understanding of nonsyndromic ASD.","DOI":"10.1155/2015/329607","ISSN":"1875-8630","note":"PMID: 26648598\nPMCID: PMC4655021","shortTitle":"Perspective Biological Markers for Autism Spectrum Disorders","journalAbbreviation":"Dis. Markers","language":"eng","author":[{"family":"Abruzzo","given":"Provvidenza M."},{"family":"Ghezzo","given":"Alessandro"},{"family":"Bolotta","given":"Alessandra"},{"family":"Ferreri","given":"Carla"},{"family":"Minguzzi","given":"Renato"},{"family":"Vignini","given":"Arianna"},{"family":"Visconti","given":"Paola"},{"family":"Marini","given":"Marina"}],"issued":{"date-parts":[["2015"]]},"PMID":"26648598","PMCID":"PMC4655021"}}],"schema":"https://github.com/citation-style-language/schema/raw/master/csl-citation.json"} </w:instrText>
      </w:r>
      <w:r w:rsidR="007C78B1" w:rsidRPr="00835E0A">
        <w:rPr>
          <w:rFonts w:ascii="Times New Roman" w:hAnsi="Times New Roman"/>
          <w:color w:val="000000" w:themeColor="text1"/>
          <w:sz w:val="24"/>
          <w:szCs w:val="24"/>
          <w:lang w:val="en-US" w:eastAsia="fr-FR"/>
        </w:rPr>
        <w:fldChar w:fldCharType="separate"/>
      </w:r>
      <w:r w:rsidR="003D3F96" w:rsidRPr="003D3F96">
        <w:rPr>
          <w:rFonts w:ascii="Times New Roman" w:hAnsi="Times New Roman"/>
          <w:sz w:val="24"/>
          <w:lang w:val="en-US"/>
        </w:rPr>
        <w:t>(27)</w:t>
      </w:r>
      <w:r w:rsidR="007C78B1" w:rsidRPr="00835E0A">
        <w:rPr>
          <w:rFonts w:ascii="Times New Roman" w:hAnsi="Times New Roman"/>
          <w:color w:val="000000" w:themeColor="text1"/>
          <w:sz w:val="24"/>
          <w:szCs w:val="24"/>
          <w:lang w:val="en-US" w:eastAsia="fr-FR"/>
        </w:rPr>
        <w:fldChar w:fldCharType="end"/>
      </w:r>
      <w:r w:rsidR="007C78B1" w:rsidRPr="00835E0A">
        <w:rPr>
          <w:rFonts w:ascii="Times New Roman" w:hAnsi="Times New Roman"/>
          <w:color w:val="000000" w:themeColor="text1"/>
          <w:sz w:val="24"/>
          <w:szCs w:val="24"/>
          <w:lang w:val="en-US" w:eastAsia="fr-FR"/>
        </w:rPr>
        <w:t xml:space="preserve"> </w:t>
      </w:r>
      <w:r w:rsidRPr="00835E0A">
        <w:rPr>
          <w:rFonts w:ascii="Times New Roman" w:hAnsi="Times New Roman"/>
          <w:color w:val="000000" w:themeColor="text1"/>
          <w:sz w:val="24"/>
          <w:szCs w:val="24"/>
          <w:lang w:val="en-US" w:eastAsia="fr-FR"/>
        </w:rPr>
        <w:t xml:space="preserve">showing a sensitivity of 80%, specificity of 86%, positive predictive value </w:t>
      </w:r>
      <w:r w:rsidR="00483545">
        <w:rPr>
          <w:rFonts w:ascii="Times New Roman" w:hAnsi="Times New Roman"/>
          <w:color w:val="000000" w:themeColor="text1"/>
          <w:sz w:val="24"/>
          <w:szCs w:val="24"/>
          <w:lang w:val="en-US" w:eastAsia="fr-FR"/>
        </w:rPr>
        <w:t xml:space="preserve">(PPV) </w:t>
      </w:r>
      <w:r w:rsidRPr="00835E0A">
        <w:rPr>
          <w:rFonts w:ascii="Times New Roman" w:hAnsi="Times New Roman"/>
          <w:color w:val="000000" w:themeColor="text1"/>
          <w:sz w:val="24"/>
          <w:szCs w:val="24"/>
          <w:lang w:val="en-US" w:eastAsia="fr-FR"/>
        </w:rPr>
        <w:t xml:space="preserve">of </w:t>
      </w:r>
      <w:r w:rsidR="007B03F9">
        <w:rPr>
          <w:rFonts w:ascii="Times New Roman" w:hAnsi="Times New Roman"/>
          <w:color w:val="000000" w:themeColor="text1"/>
          <w:sz w:val="24"/>
          <w:szCs w:val="24"/>
          <w:lang w:val="en-US" w:eastAsia="fr-FR"/>
        </w:rPr>
        <w:t>8</w:t>
      </w:r>
      <w:r w:rsidR="007E0FCD">
        <w:rPr>
          <w:rFonts w:ascii="Times New Roman" w:hAnsi="Times New Roman"/>
          <w:color w:val="000000" w:themeColor="text1"/>
          <w:sz w:val="24"/>
          <w:szCs w:val="24"/>
          <w:lang w:val="en-US" w:eastAsia="fr-FR"/>
        </w:rPr>
        <w:t>%</w:t>
      </w:r>
      <w:r w:rsidR="00A33732" w:rsidRPr="00835E0A">
        <w:rPr>
          <w:rFonts w:ascii="Times New Roman" w:hAnsi="Times New Roman"/>
          <w:color w:val="000000" w:themeColor="text1"/>
          <w:sz w:val="24"/>
          <w:szCs w:val="24"/>
          <w:lang w:val="en-US" w:eastAsia="fr-FR"/>
        </w:rPr>
        <w:t xml:space="preserve"> (</w:t>
      </w:r>
      <w:r w:rsidR="00483545">
        <w:rPr>
          <w:rFonts w:ascii="Times New Roman" w:hAnsi="Times New Roman"/>
          <w:color w:val="000000" w:themeColor="text1"/>
          <w:sz w:val="24"/>
          <w:szCs w:val="24"/>
          <w:lang w:val="en-US" w:eastAsia="fr-FR"/>
        </w:rPr>
        <w:t>taking</w:t>
      </w:r>
      <w:r w:rsidR="00AC602C" w:rsidRPr="00835E0A">
        <w:rPr>
          <w:rFonts w:ascii="Times New Roman" w:hAnsi="Times New Roman"/>
          <w:color w:val="000000" w:themeColor="text1"/>
          <w:sz w:val="24"/>
          <w:szCs w:val="24"/>
          <w:lang w:val="en-US" w:eastAsia="fr-FR"/>
        </w:rPr>
        <w:t xml:space="preserve"> into account the prevalence of 1/66 in Lebanon</w:t>
      </w:r>
      <w:r w:rsidR="001C1C28">
        <w:rPr>
          <w:rFonts w:ascii="Times New Roman" w:hAnsi="Times New Roman"/>
          <w:color w:val="000000" w:themeColor="text1"/>
          <w:sz w:val="24"/>
          <w:szCs w:val="24"/>
          <w:lang w:val="en-US" w:eastAsia="fr-FR"/>
        </w:rPr>
        <w:t>)</w:t>
      </w:r>
      <w:r w:rsidR="00AC602C" w:rsidRPr="00835E0A">
        <w:rPr>
          <w:rFonts w:ascii="Times New Roman" w:hAnsi="Times New Roman"/>
          <w:color w:val="000000" w:themeColor="text1"/>
          <w:sz w:val="24"/>
          <w:szCs w:val="24"/>
          <w:lang w:val="en-US" w:eastAsia="fr-FR"/>
        </w:rPr>
        <w:t xml:space="preserve"> </w:t>
      </w:r>
      <w:r w:rsidR="009B4EDF" w:rsidRPr="00835E0A">
        <w:rPr>
          <w:rFonts w:ascii="Times New Roman" w:hAnsi="Times New Roman"/>
          <w:color w:val="000000" w:themeColor="text1"/>
          <w:sz w:val="24"/>
          <w:szCs w:val="24"/>
          <w:lang w:val="en-US" w:eastAsia="fr-FR"/>
        </w:rPr>
        <w:fldChar w:fldCharType="begin"/>
      </w:r>
      <w:r w:rsidR="003D3F96">
        <w:rPr>
          <w:rFonts w:ascii="Times New Roman" w:hAnsi="Times New Roman"/>
          <w:color w:val="000000" w:themeColor="text1"/>
          <w:sz w:val="24"/>
          <w:szCs w:val="24"/>
          <w:lang w:val="en-US" w:eastAsia="fr-FR"/>
        </w:rPr>
        <w:instrText xml:space="preserve"> ADDIN ZOTERO_ITEM CSL_CITATION {"citationID":"a16nfdn5jlb","properties":{"formattedCitation":"(28)","plainCitation":"(28)"},"citationItems":[{"id":19,"uris":["http://zotero.org/users/local/rlsERk4q/items/IRPTB9KK"],"uri":["http://zotero.org/users/local/rlsERk4q/items/IRPTB9KK"],"itemData":{"id":19,"type":"article-journal","title":"Prevalence of Autism Spectrum Disorder in Nurseries in Lebanon: A Cross Sectional Study","container-title":"Journal of Autism and Developmental Disorders","page":"514-522","volume":"46","issue":"2","source":"PubMed","abstract":"In Lebanon, no estimate for autism prevalence exists. This cross-sectional study examines the prevalence of Autism spectrum disorder (ASD) in toddlers in nurseries in Beirut and Mount-Lebanon. The final sample included 998 toddlers (16-48 months) from 177 nurseries. We sent parents the Modified Checklist for Autism in Toddlers (M-CHAT) for screening, and a self-administered questionnaire (associated factors). We imputed missing M-CHAT data with successful answers. Since there were no follow-up interviews for the M-CHAT, we used the positive predictive value (0.058) from a large study for prevalence estimates. ASD prevalence was 1 in 66 children (comparable to US). Ratios were: male/female: 1.05; Beirut/Mount-Lebanon: 1.2. Using a more representative sample and ascertaining results are needed for better prevalence estimates in Lebanon.","DOI":"10.1007/s10803-015-2590-7","ISSN":"1573-3432","note":"PMID: 26362151","shortTitle":"Prevalence of Autism Spectrum Disorder in Nurseries in Lebanon","journalAbbreviation":"J Autism Dev Disord","language":"eng","author":[{"family":"Chaaya","given":"Monique"},{"family":"Saab","given":"Dahlia"},{"family":"Maalouf","given":"Fadi T."},{"family":"Boustany","given":"Rose-Mary"}],"issued":{"date-parts":[["2016",2]]}}}],"schema":"https://github.com/citation-style-language/schema/raw/master/csl-citation.json"} </w:instrText>
      </w:r>
      <w:r w:rsidR="009B4EDF" w:rsidRPr="00835E0A">
        <w:rPr>
          <w:rFonts w:ascii="Times New Roman" w:hAnsi="Times New Roman"/>
          <w:color w:val="000000" w:themeColor="text1"/>
          <w:sz w:val="24"/>
          <w:szCs w:val="24"/>
          <w:lang w:val="en-US" w:eastAsia="fr-FR"/>
        </w:rPr>
        <w:fldChar w:fldCharType="separate"/>
      </w:r>
      <w:r w:rsidR="003D3F96" w:rsidRPr="003D3F96">
        <w:rPr>
          <w:rFonts w:ascii="Times New Roman" w:hAnsi="Times New Roman"/>
          <w:sz w:val="24"/>
          <w:lang w:val="en-US"/>
        </w:rPr>
        <w:t>(28)</w:t>
      </w:r>
      <w:r w:rsidR="009B4EDF" w:rsidRPr="00835E0A">
        <w:rPr>
          <w:rFonts w:ascii="Times New Roman" w:hAnsi="Times New Roman"/>
          <w:color w:val="000000" w:themeColor="text1"/>
          <w:sz w:val="24"/>
          <w:szCs w:val="24"/>
          <w:lang w:val="en-US" w:eastAsia="fr-FR"/>
        </w:rPr>
        <w:fldChar w:fldCharType="end"/>
      </w:r>
      <w:r w:rsidR="00AC602C" w:rsidRPr="00835E0A">
        <w:rPr>
          <w:rFonts w:ascii="Times New Roman" w:hAnsi="Times New Roman"/>
          <w:color w:val="000000" w:themeColor="text1"/>
          <w:sz w:val="24"/>
          <w:szCs w:val="24"/>
          <w:lang w:val="en-US" w:eastAsia="fr-FR"/>
        </w:rPr>
        <w:t xml:space="preserve">, </w:t>
      </w:r>
      <w:r w:rsidR="00A33732" w:rsidRPr="00835E0A">
        <w:rPr>
          <w:rFonts w:ascii="Times New Roman" w:hAnsi="Times New Roman"/>
          <w:color w:val="000000" w:themeColor="text1"/>
          <w:sz w:val="24"/>
          <w:szCs w:val="24"/>
          <w:lang w:val="en-US" w:eastAsia="fr-FR"/>
        </w:rPr>
        <w:t xml:space="preserve">and </w:t>
      </w:r>
      <w:r w:rsidR="00AC602C" w:rsidRPr="00835E0A">
        <w:rPr>
          <w:rFonts w:ascii="Times New Roman" w:hAnsi="Times New Roman"/>
          <w:color w:val="000000" w:themeColor="text1"/>
          <w:sz w:val="24"/>
          <w:szCs w:val="24"/>
          <w:lang w:val="en-US" w:eastAsia="fr-FR"/>
        </w:rPr>
        <w:t>a</w:t>
      </w:r>
      <w:r w:rsidRPr="00835E0A">
        <w:rPr>
          <w:rFonts w:ascii="Times New Roman" w:hAnsi="Times New Roman"/>
          <w:color w:val="000000" w:themeColor="text1"/>
          <w:sz w:val="24"/>
          <w:szCs w:val="24"/>
          <w:lang w:val="en-US" w:eastAsia="fr-FR"/>
        </w:rPr>
        <w:t xml:space="preserve"> negative predictive value</w:t>
      </w:r>
      <w:r w:rsidR="00483545">
        <w:rPr>
          <w:rFonts w:ascii="Times New Roman" w:hAnsi="Times New Roman"/>
          <w:color w:val="000000" w:themeColor="text1"/>
          <w:sz w:val="24"/>
          <w:szCs w:val="24"/>
          <w:lang w:val="en-US" w:eastAsia="fr-FR"/>
        </w:rPr>
        <w:t xml:space="preserve"> (NPV)</w:t>
      </w:r>
      <w:r w:rsidRPr="00835E0A">
        <w:rPr>
          <w:rFonts w:ascii="Times New Roman" w:hAnsi="Times New Roman"/>
          <w:color w:val="000000" w:themeColor="text1"/>
          <w:sz w:val="24"/>
          <w:szCs w:val="24"/>
          <w:lang w:val="en-US" w:eastAsia="fr-FR"/>
        </w:rPr>
        <w:t xml:space="preserve"> of </w:t>
      </w:r>
      <w:r w:rsidR="007E0FCD">
        <w:rPr>
          <w:rFonts w:ascii="Times New Roman" w:hAnsi="Times New Roman"/>
          <w:color w:val="000000" w:themeColor="text1"/>
          <w:sz w:val="24"/>
          <w:szCs w:val="24"/>
          <w:lang w:val="en-US" w:eastAsia="fr-FR"/>
        </w:rPr>
        <w:t xml:space="preserve"> 99.7%</w:t>
      </w:r>
      <w:r w:rsidRPr="00835E0A">
        <w:rPr>
          <w:rFonts w:ascii="Times New Roman" w:hAnsi="Times New Roman"/>
          <w:color w:val="000000" w:themeColor="text1"/>
          <w:sz w:val="24"/>
          <w:szCs w:val="24"/>
          <w:lang w:val="en-US" w:eastAsia="fr-FR"/>
        </w:rPr>
        <w:t>. Area under the curve (AUC) for the validation set was 0.8</w:t>
      </w:r>
      <w:r w:rsidR="0044631A">
        <w:rPr>
          <w:rFonts w:ascii="Times New Roman" w:hAnsi="Times New Roman"/>
          <w:color w:val="000000" w:themeColor="text1"/>
          <w:sz w:val="24"/>
          <w:szCs w:val="24"/>
          <w:lang w:val="en-US" w:eastAsia="fr-FR"/>
        </w:rPr>
        <w:t xml:space="preserve">8 </w:t>
      </w:r>
      <w:r w:rsidR="00F15413" w:rsidRPr="00835E0A">
        <w:rPr>
          <w:rFonts w:ascii="Times New Roman" w:hAnsi="Times New Roman"/>
          <w:color w:val="000000" w:themeColor="text1"/>
          <w:sz w:val="24"/>
          <w:szCs w:val="24"/>
          <w:lang w:val="en-US" w:eastAsia="fr-FR"/>
        </w:rPr>
        <w:t>(</w:t>
      </w:r>
      <w:r w:rsidR="009E4410" w:rsidRPr="00835E0A">
        <w:rPr>
          <w:rFonts w:ascii="Times New Roman" w:hAnsi="Times New Roman"/>
          <w:color w:val="000000" w:themeColor="text1"/>
          <w:sz w:val="24"/>
          <w:szCs w:val="24"/>
          <w:lang w:val="en-US" w:eastAsia="fr-FR"/>
        </w:rPr>
        <w:t xml:space="preserve">see </w:t>
      </w:r>
      <w:r w:rsidR="00F15413" w:rsidRPr="00835E0A">
        <w:rPr>
          <w:rFonts w:ascii="Times New Roman" w:hAnsi="Times New Roman"/>
          <w:color w:val="000000" w:themeColor="text1"/>
          <w:sz w:val="24"/>
          <w:szCs w:val="24"/>
          <w:lang w:val="en-US" w:eastAsia="fr-FR"/>
        </w:rPr>
        <w:t>Fig. 3b).</w:t>
      </w:r>
    </w:p>
    <w:p w:rsidR="00430A88" w:rsidRPr="00835E0A" w:rsidRDefault="00430A88" w:rsidP="00FB2104">
      <w:pPr>
        <w:spacing w:after="0" w:line="480" w:lineRule="auto"/>
        <w:jc w:val="both"/>
        <w:rPr>
          <w:rFonts w:ascii="Times New Roman" w:hAnsi="Times New Roman"/>
          <w:color w:val="000000" w:themeColor="text1"/>
          <w:sz w:val="24"/>
          <w:szCs w:val="24"/>
          <w:lang w:val="en-US" w:eastAsia="fr-FR"/>
        </w:rPr>
      </w:pPr>
    </w:p>
    <w:p w:rsidR="00430A88" w:rsidRPr="00C93802" w:rsidRDefault="00430A88" w:rsidP="00FB2104">
      <w:pPr>
        <w:spacing w:after="0" w:line="480" w:lineRule="auto"/>
        <w:jc w:val="both"/>
        <w:rPr>
          <w:rFonts w:ascii="Times New Roman" w:hAnsi="Times New Roman"/>
          <w:i/>
          <w:iCs/>
          <w:color w:val="000000" w:themeColor="text1"/>
          <w:sz w:val="24"/>
          <w:szCs w:val="24"/>
          <w:lang w:val="en-US" w:eastAsia="fr-FR"/>
        </w:rPr>
      </w:pPr>
      <w:r w:rsidRPr="00C93802">
        <w:rPr>
          <w:rFonts w:ascii="Times New Roman" w:hAnsi="Times New Roman"/>
          <w:i/>
          <w:iCs/>
          <w:color w:val="000000" w:themeColor="text1"/>
          <w:sz w:val="24"/>
          <w:szCs w:val="24"/>
          <w:lang w:val="en-US" w:eastAsia="fr-FR"/>
        </w:rPr>
        <w:t>(Insert Fig. 3)</w:t>
      </w:r>
    </w:p>
    <w:p w:rsidR="00186E2C" w:rsidRPr="00835E0A" w:rsidRDefault="00186E2C" w:rsidP="00186E2C">
      <w:pPr>
        <w:spacing w:line="480" w:lineRule="auto"/>
        <w:jc w:val="both"/>
        <w:rPr>
          <w:rFonts w:ascii="Times New Roman" w:hAnsi="Times New Roman"/>
          <w:i/>
          <w:color w:val="000000" w:themeColor="text1"/>
          <w:sz w:val="24"/>
          <w:szCs w:val="24"/>
          <w:lang w:val="en-US"/>
        </w:rPr>
      </w:pPr>
    </w:p>
    <w:p w:rsidR="00AD4A3C" w:rsidRDefault="00430A88" w:rsidP="00CE3F87">
      <w:pPr>
        <w:spacing w:line="480" w:lineRule="auto"/>
        <w:jc w:val="both"/>
        <w:rPr>
          <w:rFonts w:asciiTheme="majorBidi" w:hAnsiTheme="majorBidi" w:cstheme="majorBidi"/>
          <w:i/>
          <w:iCs/>
          <w:color w:val="000000" w:themeColor="text1"/>
          <w:sz w:val="24"/>
          <w:szCs w:val="24"/>
          <w:lang w:val="en-US"/>
        </w:rPr>
      </w:pPr>
      <w:r w:rsidRPr="00835E0A">
        <w:rPr>
          <w:rFonts w:ascii="Times New Roman" w:hAnsi="Times New Roman"/>
          <w:color w:val="000000" w:themeColor="text1"/>
          <w:sz w:val="24"/>
          <w:szCs w:val="24"/>
          <w:lang w:val="en-US"/>
        </w:rPr>
        <w:t>T</w:t>
      </w:r>
      <w:r w:rsidR="00FB2104" w:rsidRPr="00835E0A">
        <w:rPr>
          <w:rFonts w:ascii="Times New Roman" w:hAnsi="Times New Roman"/>
          <w:color w:val="000000" w:themeColor="text1"/>
          <w:sz w:val="24"/>
          <w:szCs w:val="24"/>
          <w:lang w:val="en-US"/>
        </w:rPr>
        <w:t>he 27 most highly contributing metabolites</w:t>
      </w:r>
      <w:r w:rsidR="001C1C28">
        <w:rPr>
          <w:rFonts w:ascii="Times New Roman" w:hAnsi="Times New Roman"/>
          <w:color w:val="000000" w:themeColor="text1"/>
          <w:sz w:val="24"/>
          <w:szCs w:val="24"/>
          <w:lang w:val="en-US"/>
        </w:rPr>
        <w:t xml:space="preserve"> (VIP)</w:t>
      </w:r>
      <w:r w:rsidR="000A5534" w:rsidRPr="00835E0A">
        <w:rPr>
          <w:rFonts w:ascii="Times New Roman" w:hAnsi="Times New Roman"/>
          <w:color w:val="000000" w:themeColor="text1"/>
          <w:sz w:val="24"/>
          <w:szCs w:val="24"/>
          <w:lang w:val="en-US"/>
        </w:rPr>
        <w:t>, with their fold change,</w:t>
      </w:r>
      <w:r w:rsidR="00FB2104" w:rsidRPr="00835E0A">
        <w:rPr>
          <w:rFonts w:ascii="Times New Roman" w:hAnsi="Times New Roman"/>
          <w:color w:val="000000" w:themeColor="text1"/>
          <w:sz w:val="24"/>
          <w:szCs w:val="24"/>
          <w:lang w:val="en-US"/>
        </w:rPr>
        <w:t xml:space="preserve"> in the discrimination of the 2 populations found in the final OPLS-DA model and the associated metabolic pathways are shown in </w:t>
      </w:r>
      <w:r w:rsidR="000A5534" w:rsidRPr="00835E0A">
        <w:rPr>
          <w:rFonts w:ascii="Times New Roman" w:hAnsi="Times New Roman"/>
          <w:color w:val="000000" w:themeColor="text1"/>
          <w:sz w:val="24"/>
          <w:szCs w:val="24"/>
          <w:lang w:val="en-US"/>
        </w:rPr>
        <w:t>T</w:t>
      </w:r>
      <w:r w:rsidR="00FB2104" w:rsidRPr="00835E0A">
        <w:rPr>
          <w:rFonts w:ascii="Times New Roman" w:hAnsi="Times New Roman"/>
          <w:color w:val="000000" w:themeColor="text1"/>
          <w:sz w:val="24"/>
          <w:szCs w:val="24"/>
          <w:lang w:val="en-US"/>
        </w:rPr>
        <w:t>able 2.</w:t>
      </w:r>
    </w:p>
    <w:p w:rsidR="00C93802" w:rsidRDefault="00C93802" w:rsidP="00CE3F87">
      <w:pPr>
        <w:spacing w:line="480" w:lineRule="auto"/>
        <w:jc w:val="both"/>
        <w:rPr>
          <w:rFonts w:asciiTheme="majorBidi" w:hAnsiTheme="majorBidi" w:cstheme="majorBidi"/>
          <w:i/>
          <w:iCs/>
          <w:color w:val="000000" w:themeColor="text1"/>
          <w:sz w:val="24"/>
          <w:szCs w:val="24"/>
          <w:lang w:val="en-US"/>
        </w:rPr>
      </w:pPr>
      <w:r>
        <w:rPr>
          <w:rFonts w:asciiTheme="majorBidi" w:hAnsiTheme="majorBidi" w:cstheme="majorBidi"/>
          <w:i/>
          <w:iCs/>
          <w:color w:val="000000" w:themeColor="text1"/>
          <w:sz w:val="24"/>
          <w:szCs w:val="24"/>
          <w:lang w:val="en-US"/>
        </w:rPr>
        <w:t>(</w:t>
      </w:r>
      <w:r w:rsidRPr="00C93802">
        <w:rPr>
          <w:rFonts w:asciiTheme="majorBidi" w:hAnsiTheme="majorBidi" w:cstheme="majorBidi"/>
          <w:i/>
          <w:iCs/>
          <w:color w:val="000000" w:themeColor="text1"/>
          <w:sz w:val="24"/>
          <w:szCs w:val="24"/>
          <w:lang w:val="en-US"/>
        </w:rPr>
        <w:t>Insert Table 2</w:t>
      </w:r>
      <w:r>
        <w:rPr>
          <w:rFonts w:asciiTheme="majorBidi" w:hAnsiTheme="majorBidi" w:cstheme="majorBidi"/>
          <w:i/>
          <w:iCs/>
          <w:color w:val="000000" w:themeColor="text1"/>
          <w:sz w:val="24"/>
          <w:szCs w:val="24"/>
          <w:lang w:val="en-US"/>
        </w:rPr>
        <w:t>)</w:t>
      </w:r>
    </w:p>
    <w:p w:rsidR="00AD4A3C" w:rsidRPr="00C93802" w:rsidRDefault="00AD4A3C" w:rsidP="00CE3F87">
      <w:pPr>
        <w:spacing w:line="480" w:lineRule="auto"/>
        <w:jc w:val="both"/>
        <w:rPr>
          <w:rFonts w:asciiTheme="majorBidi" w:hAnsiTheme="majorBidi" w:cstheme="majorBidi"/>
          <w:i/>
          <w:iCs/>
          <w:color w:val="000000" w:themeColor="text1"/>
          <w:sz w:val="24"/>
          <w:szCs w:val="24"/>
          <w:lang w:val="en-US"/>
        </w:rPr>
      </w:pPr>
    </w:p>
    <w:p w:rsidR="000E3AB1" w:rsidRPr="00835E0A" w:rsidRDefault="00C209FA" w:rsidP="00CE3F87">
      <w:pPr>
        <w:spacing w:line="480" w:lineRule="auto"/>
        <w:jc w:val="both"/>
        <w:rPr>
          <w:rFonts w:ascii="Times New Roman" w:hAnsi="Times New Roman"/>
          <w:color w:val="000000" w:themeColor="text1"/>
          <w:sz w:val="24"/>
          <w:szCs w:val="24"/>
          <w:lang w:val="en-US"/>
        </w:rPr>
      </w:pPr>
      <w:r w:rsidRPr="00835E0A">
        <w:rPr>
          <w:rFonts w:asciiTheme="majorBidi" w:hAnsiTheme="majorBidi" w:cstheme="majorBidi"/>
          <w:color w:val="000000" w:themeColor="text1"/>
          <w:sz w:val="24"/>
          <w:szCs w:val="24"/>
          <w:lang w:val="en-US"/>
        </w:rPr>
        <w:t>To check the relevance of the results, we created from these 27 discriminants metabolites an unsupervised PCA analysis, where we have visualized three different scatter plots in order to confirm that no discrimination was caused by age and gender, compared to patient/control discrimination</w:t>
      </w:r>
      <w:r w:rsidRPr="00835E0A">
        <w:rPr>
          <w:rFonts w:ascii="Times New Roman" w:hAnsi="Times New Roman"/>
          <w:color w:val="000000" w:themeColor="text1"/>
          <w:sz w:val="24"/>
          <w:szCs w:val="24"/>
          <w:lang w:val="en-US"/>
        </w:rPr>
        <w:t xml:space="preserve"> </w:t>
      </w:r>
      <w:r w:rsidR="000E3AB1" w:rsidRPr="00835E0A">
        <w:rPr>
          <w:rFonts w:ascii="Times New Roman" w:hAnsi="Times New Roman"/>
          <w:color w:val="000000" w:themeColor="text1"/>
          <w:sz w:val="24"/>
          <w:szCs w:val="24"/>
          <w:lang w:val="en-US"/>
        </w:rPr>
        <w:t>(</w:t>
      </w:r>
      <w:r w:rsidR="00825204" w:rsidRPr="00835E0A">
        <w:rPr>
          <w:rFonts w:ascii="Times New Roman" w:hAnsi="Times New Roman"/>
          <w:color w:val="000000" w:themeColor="text1"/>
          <w:sz w:val="24"/>
          <w:szCs w:val="24"/>
          <w:lang w:val="en-US"/>
        </w:rPr>
        <w:t>Supplementary</w:t>
      </w:r>
      <w:r w:rsidR="006C7F09">
        <w:rPr>
          <w:rFonts w:ascii="Times New Roman" w:hAnsi="Times New Roman"/>
          <w:color w:val="000000" w:themeColor="text1"/>
          <w:sz w:val="24"/>
          <w:szCs w:val="24"/>
          <w:lang w:val="en-US"/>
        </w:rPr>
        <w:t xml:space="preserve"> Material</w:t>
      </w:r>
      <w:r w:rsidR="000E3AB1" w:rsidRPr="00835E0A">
        <w:rPr>
          <w:rFonts w:ascii="Times New Roman" w:hAnsi="Times New Roman"/>
          <w:color w:val="000000" w:themeColor="text1"/>
          <w:sz w:val="24"/>
          <w:szCs w:val="24"/>
          <w:lang w:val="en-US"/>
        </w:rPr>
        <w:t xml:space="preserve"> Fig</w:t>
      </w:r>
      <w:r w:rsidR="009E42F1" w:rsidRPr="00835E0A">
        <w:rPr>
          <w:rFonts w:ascii="Times New Roman" w:hAnsi="Times New Roman"/>
          <w:color w:val="000000" w:themeColor="text1"/>
          <w:sz w:val="24"/>
          <w:szCs w:val="24"/>
          <w:lang w:val="en-US"/>
        </w:rPr>
        <w:t xml:space="preserve">. </w:t>
      </w:r>
      <w:r w:rsidR="006C7F09">
        <w:rPr>
          <w:rFonts w:ascii="Times New Roman" w:hAnsi="Times New Roman"/>
          <w:color w:val="000000" w:themeColor="text1"/>
          <w:sz w:val="24"/>
          <w:szCs w:val="24"/>
          <w:lang w:val="en-US"/>
        </w:rPr>
        <w:t>S</w:t>
      </w:r>
      <w:r w:rsidR="000E3AB1" w:rsidRPr="00835E0A">
        <w:rPr>
          <w:rFonts w:ascii="Times New Roman" w:hAnsi="Times New Roman"/>
          <w:color w:val="000000" w:themeColor="text1"/>
          <w:sz w:val="24"/>
          <w:szCs w:val="24"/>
          <w:lang w:val="en-US"/>
        </w:rPr>
        <w:t>1</w:t>
      </w:r>
      <w:r w:rsidR="009E4410" w:rsidRPr="00835E0A">
        <w:rPr>
          <w:rFonts w:ascii="Times New Roman" w:hAnsi="Times New Roman"/>
          <w:color w:val="000000" w:themeColor="text1"/>
          <w:sz w:val="24"/>
          <w:szCs w:val="24"/>
          <w:lang w:val="en-US"/>
        </w:rPr>
        <w:t xml:space="preserve"> a-b-c</w:t>
      </w:r>
      <w:r w:rsidR="000E3AB1" w:rsidRPr="00835E0A">
        <w:rPr>
          <w:rFonts w:ascii="Times New Roman" w:hAnsi="Times New Roman"/>
          <w:color w:val="000000" w:themeColor="text1"/>
          <w:sz w:val="24"/>
          <w:szCs w:val="24"/>
          <w:lang w:val="en-US"/>
        </w:rPr>
        <w:t>)</w:t>
      </w:r>
      <w:r w:rsidR="00A73E86" w:rsidRPr="00835E0A">
        <w:rPr>
          <w:rFonts w:ascii="Times New Roman" w:hAnsi="Times New Roman"/>
          <w:color w:val="000000" w:themeColor="text1"/>
          <w:sz w:val="24"/>
          <w:szCs w:val="24"/>
          <w:lang w:val="en-US"/>
        </w:rPr>
        <w:t>.</w:t>
      </w:r>
    </w:p>
    <w:p w:rsidR="00430A88" w:rsidRDefault="0016001D"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To identify the metabolic pathways </w:t>
      </w:r>
      <w:r w:rsidR="00EE7721" w:rsidRPr="00835E0A">
        <w:rPr>
          <w:rFonts w:ascii="Times New Roman" w:hAnsi="Times New Roman"/>
          <w:color w:val="000000" w:themeColor="text1"/>
          <w:sz w:val="24"/>
          <w:szCs w:val="24"/>
          <w:lang w:val="en-US"/>
        </w:rPr>
        <w:t xml:space="preserve">associated with </w:t>
      </w:r>
      <w:r w:rsidR="001C1C28">
        <w:rPr>
          <w:rFonts w:ascii="Times New Roman" w:hAnsi="Times New Roman"/>
          <w:color w:val="000000" w:themeColor="text1"/>
          <w:sz w:val="24"/>
          <w:szCs w:val="24"/>
          <w:lang w:val="en-US"/>
        </w:rPr>
        <w:t>this</w:t>
      </w:r>
      <w:r w:rsidR="001C1C28" w:rsidRPr="00835E0A">
        <w:rPr>
          <w:rFonts w:ascii="Times New Roman" w:hAnsi="Times New Roman"/>
          <w:color w:val="000000" w:themeColor="text1"/>
          <w:sz w:val="24"/>
          <w:szCs w:val="24"/>
          <w:lang w:val="en-US"/>
        </w:rPr>
        <w:t xml:space="preserve"> </w:t>
      </w:r>
      <w:r w:rsidR="008C66B9" w:rsidRPr="00835E0A">
        <w:rPr>
          <w:rFonts w:ascii="Times New Roman" w:hAnsi="Times New Roman"/>
          <w:color w:val="000000" w:themeColor="text1"/>
          <w:sz w:val="24"/>
          <w:szCs w:val="24"/>
          <w:lang w:val="en-US"/>
        </w:rPr>
        <w:t>autistic</w:t>
      </w:r>
      <w:r w:rsidRPr="00835E0A">
        <w:rPr>
          <w:rFonts w:ascii="Times New Roman" w:hAnsi="Times New Roman"/>
          <w:color w:val="000000" w:themeColor="text1"/>
          <w:sz w:val="24"/>
          <w:szCs w:val="24"/>
          <w:lang w:val="en-US"/>
        </w:rPr>
        <w:t xml:space="preserve"> population, we </w:t>
      </w:r>
      <w:r w:rsidR="003C7345" w:rsidRPr="00835E0A">
        <w:rPr>
          <w:rFonts w:ascii="Times New Roman" w:hAnsi="Times New Roman"/>
          <w:color w:val="000000" w:themeColor="text1"/>
          <w:sz w:val="24"/>
          <w:szCs w:val="24"/>
          <w:lang w:val="en-US"/>
        </w:rPr>
        <w:t xml:space="preserve">created a listing </w:t>
      </w:r>
      <w:r w:rsidR="009E4410" w:rsidRPr="00835E0A">
        <w:rPr>
          <w:rFonts w:ascii="Times New Roman" w:hAnsi="Times New Roman"/>
          <w:color w:val="000000" w:themeColor="text1"/>
          <w:sz w:val="24"/>
          <w:szCs w:val="24"/>
          <w:lang w:val="en-US"/>
        </w:rPr>
        <w:t xml:space="preserve">of the significant metabolites coming from </w:t>
      </w:r>
      <w:r w:rsidRPr="00835E0A">
        <w:rPr>
          <w:rFonts w:ascii="Times New Roman" w:hAnsi="Times New Roman"/>
          <w:color w:val="000000" w:themeColor="text1"/>
          <w:sz w:val="24"/>
          <w:szCs w:val="24"/>
          <w:lang w:val="en-US"/>
        </w:rPr>
        <w:t>univariate analysis (</w:t>
      </w:r>
      <w:r w:rsidRPr="00835E0A">
        <w:rPr>
          <w:rFonts w:ascii="Times New Roman" w:hAnsi="Times New Roman"/>
          <w:i/>
          <w:color w:val="000000" w:themeColor="text1"/>
          <w:sz w:val="24"/>
          <w:szCs w:val="24"/>
          <w:lang w:val="en-US"/>
        </w:rPr>
        <w:t>p</w:t>
      </w:r>
      <w:r w:rsidRPr="00835E0A">
        <w:rPr>
          <w:rFonts w:ascii="Times New Roman" w:hAnsi="Times New Roman"/>
          <w:color w:val="000000" w:themeColor="text1"/>
          <w:sz w:val="24"/>
          <w:szCs w:val="24"/>
          <w:lang w:val="en-US"/>
        </w:rPr>
        <w:t>&lt;0.05) and</w:t>
      </w:r>
      <w:r w:rsidR="003C7345" w:rsidRPr="00835E0A">
        <w:rPr>
          <w:rFonts w:ascii="Times New Roman" w:hAnsi="Times New Roman"/>
          <w:color w:val="000000" w:themeColor="text1"/>
          <w:sz w:val="24"/>
          <w:szCs w:val="24"/>
          <w:lang w:val="en-US"/>
        </w:rPr>
        <w:t xml:space="preserve"> all the</w:t>
      </w:r>
      <w:r w:rsidR="00B73DC3" w:rsidRPr="00835E0A">
        <w:rPr>
          <w:rFonts w:ascii="Times New Roman" w:hAnsi="Times New Roman"/>
          <w:color w:val="000000" w:themeColor="text1"/>
          <w:sz w:val="24"/>
          <w:szCs w:val="24"/>
          <w:lang w:val="en-US"/>
        </w:rPr>
        <w:t xml:space="preserve"> VIP from </w:t>
      </w:r>
      <w:r w:rsidR="00B73DC3" w:rsidRPr="00835E0A">
        <w:rPr>
          <w:rFonts w:ascii="Times New Roman" w:hAnsi="Times New Roman"/>
          <w:color w:val="000000" w:themeColor="text1"/>
          <w:sz w:val="24"/>
          <w:szCs w:val="24"/>
          <w:lang w:val="en-US"/>
        </w:rPr>
        <w:lastRenderedPageBreak/>
        <w:t>multivariate analysis. From</w:t>
      </w:r>
      <w:r w:rsidR="00CE3F87" w:rsidRPr="00835E0A">
        <w:rPr>
          <w:rFonts w:ascii="Times New Roman" w:hAnsi="Times New Roman"/>
          <w:color w:val="000000" w:themeColor="text1"/>
          <w:sz w:val="24"/>
          <w:szCs w:val="24"/>
          <w:lang w:val="en-US"/>
        </w:rPr>
        <w:t xml:space="preserve"> this list, a pathway analysis </w:t>
      </w:r>
      <w:r w:rsidR="00CE3F87"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l2iugk9ri","properties":{"formattedCitation":"(24)","plainCitation":"(24)"},"citationItems":[{"id":90,"uris":["http://zotero.org/users/local/XReGY8EU/items/ZPKTKI9J"],"uri":["http://zotero.org/users/local/XReGY8EU/items/ZPKTKI9J"],"itemData":{"id":90,"type":"article-journal","title":"MetaboAnalyst 3.0--making metabolomics more meaningful","container-title":"Nucleic Acids Research","page":"W251-257","volume":"43","issue":"W1","source":"PubMed","abstract":"MetaboAnalyst (www.metaboanalyst.ca) is a web server designed to permit comprehensive metabolomic data analysis, visualization and interpretation. It supports a wide range of complex statistical calculations and high quality graphical rendering functions that require significant computational resources. First introduced in 2009, MetaboAnalyst has experienced more than a 50X growth in user traffic (&gt;50 000 jobs processed each month). In order to keep up with the rapidly increasing computational demands and a growing number of requests to support translational and systems biology applications, we performed a substantial rewrite and major feature upgrade of the server. The result is MetaboAnalyst 3.0. By completely re-implementing the MetaboAnalyst suite using the latest web framework technologies, we have been able substantially improve its performance, capacity and user interactivity. Three new modules have also been added including: (i) a module for biomarker analysis based on the calculation of receiver operating characteristic curves; (ii) a module for sample size estimation and power analysis for improved planning of metabolomics studies and (iii) a module to support integrative pathway analysis for both genes and metabolites. In addition, popular features found in existing modules have been significantly enhanced by upgrading the graphical output, expanding the compound libraries and by adding support for more diverse organisms.","DOI":"10.1093/nar/gkv380","ISSN":"1362-4962","note":"PMID: 25897128\nPMCID: PMC4489235","journalAbbreviation":"Nucleic Acids Res.","language":"eng","author":[{"family":"Xia","given":"Jianguo"},{"family":"Sinelnikov","given":"Igor V."},{"family":"Han","given":"Beomsoo"},{"family":"Wishart","given":"David S."}],"issued":{"date-parts":[["2015",7,1]]},"PMID":"25897128","PMCID":"PMC4489235"}}],"schema":"https://github.com/citation-style-language/schema/raw/master/csl-citation.json"} </w:instrText>
      </w:r>
      <w:r w:rsidR="00CE3F87"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4)</w:t>
      </w:r>
      <w:r w:rsidR="00CE3F87" w:rsidRPr="00835E0A">
        <w:rPr>
          <w:rFonts w:ascii="Times New Roman" w:hAnsi="Times New Roman"/>
          <w:color w:val="000000" w:themeColor="text1"/>
          <w:sz w:val="24"/>
          <w:szCs w:val="24"/>
          <w:lang w:val="en-US"/>
        </w:rPr>
        <w:fldChar w:fldCharType="end"/>
      </w:r>
      <w:r w:rsidR="00B73DC3" w:rsidRPr="00835E0A">
        <w:rPr>
          <w:rFonts w:ascii="Times New Roman" w:hAnsi="Times New Roman"/>
          <w:color w:val="000000" w:themeColor="text1"/>
          <w:sz w:val="24"/>
          <w:szCs w:val="24"/>
          <w:lang w:val="en-US"/>
        </w:rPr>
        <w:t xml:space="preserve"> was done and Fig. 4 represent</w:t>
      </w:r>
      <w:r w:rsidR="004A2D13" w:rsidRPr="00835E0A">
        <w:rPr>
          <w:rFonts w:ascii="Times New Roman" w:hAnsi="Times New Roman"/>
          <w:color w:val="000000" w:themeColor="text1"/>
          <w:sz w:val="24"/>
          <w:szCs w:val="24"/>
          <w:lang w:val="en-US"/>
        </w:rPr>
        <w:t>s</w:t>
      </w:r>
      <w:r w:rsidR="00B73DC3" w:rsidRPr="00835E0A">
        <w:rPr>
          <w:rFonts w:ascii="Times New Roman" w:hAnsi="Times New Roman"/>
          <w:color w:val="000000" w:themeColor="text1"/>
          <w:sz w:val="24"/>
          <w:szCs w:val="24"/>
          <w:lang w:val="en-US"/>
        </w:rPr>
        <w:t xml:space="preserve"> the most significant metabolic pathways having a </w:t>
      </w:r>
      <w:r w:rsidR="00B73DC3" w:rsidRPr="00835E0A">
        <w:rPr>
          <w:rFonts w:ascii="Times New Roman" w:hAnsi="Times New Roman"/>
          <w:i/>
          <w:color w:val="000000" w:themeColor="text1"/>
          <w:sz w:val="24"/>
          <w:szCs w:val="24"/>
          <w:lang w:val="en-US"/>
        </w:rPr>
        <w:t>p</w:t>
      </w:r>
      <w:r w:rsidR="00B73DC3" w:rsidRPr="00835E0A">
        <w:rPr>
          <w:rFonts w:ascii="Times New Roman" w:hAnsi="Times New Roman"/>
          <w:color w:val="000000" w:themeColor="text1"/>
          <w:sz w:val="24"/>
          <w:szCs w:val="24"/>
          <w:lang w:val="en-US"/>
        </w:rPr>
        <w:t>-value&lt;0.05 and an impact factor&gt;0.</w:t>
      </w:r>
    </w:p>
    <w:p w:rsidR="00862032" w:rsidRPr="00C93802" w:rsidRDefault="00430A88" w:rsidP="0044631A">
      <w:pPr>
        <w:spacing w:line="480" w:lineRule="auto"/>
        <w:rPr>
          <w:rFonts w:ascii="Times New Roman" w:hAnsi="Times New Roman"/>
          <w:b/>
          <w:i/>
          <w:iCs/>
          <w:color w:val="000000" w:themeColor="text1"/>
          <w:sz w:val="30"/>
          <w:szCs w:val="30"/>
          <w:lang w:val="en-US"/>
        </w:rPr>
      </w:pPr>
      <w:r w:rsidRPr="00C93802">
        <w:rPr>
          <w:rFonts w:ascii="Times New Roman" w:hAnsi="Times New Roman"/>
          <w:i/>
          <w:iCs/>
          <w:color w:val="000000" w:themeColor="text1"/>
          <w:sz w:val="24"/>
          <w:szCs w:val="24"/>
          <w:lang w:val="en-US"/>
        </w:rPr>
        <w:t>(Insert Fig. 4)</w:t>
      </w:r>
      <w:r w:rsidR="00FE44FA" w:rsidRPr="00C93802">
        <w:rPr>
          <w:rFonts w:ascii="Times New Roman" w:hAnsi="Times New Roman"/>
          <w:b/>
          <w:i/>
          <w:iCs/>
          <w:color w:val="000000" w:themeColor="text1"/>
          <w:sz w:val="30"/>
          <w:szCs w:val="30"/>
          <w:lang w:val="en-US"/>
        </w:rPr>
        <w:t xml:space="preserve"> </w:t>
      </w:r>
    </w:p>
    <w:p w:rsidR="001C1C28" w:rsidRPr="00835E0A" w:rsidRDefault="001C1C28" w:rsidP="0044631A">
      <w:pPr>
        <w:spacing w:line="480" w:lineRule="auto"/>
        <w:rPr>
          <w:rFonts w:ascii="Times New Roman" w:hAnsi="Times New Roman"/>
          <w:b/>
          <w:color w:val="000000" w:themeColor="text1"/>
          <w:sz w:val="30"/>
          <w:szCs w:val="30"/>
          <w:lang w:val="en-US"/>
        </w:rPr>
      </w:pPr>
    </w:p>
    <w:p w:rsidR="00186E2C" w:rsidRPr="00835E0A" w:rsidRDefault="00186E2C" w:rsidP="0016001D">
      <w:pPr>
        <w:spacing w:line="480" w:lineRule="auto"/>
        <w:jc w:val="center"/>
        <w:rPr>
          <w:rFonts w:ascii="Times New Roman" w:hAnsi="Times New Roman"/>
          <w:color w:val="000000" w:themeColor="text1"/>
          <w:lang w:val="en-US" w:eastAsia="fr-FR"/>
        </w:rPr>
      </w:pPr>
      <w:r w:rsidRPr="00835E0A">
        <w:rPr>
          <w:rFonts w:ascii="Times New Roman" w:hAnsi="Times New Roman"/>
          <w:b/>
          <w:color w:val="000000" w:themeColor="text1"/>
          <w:sz w:val="30"/>
          <w:szCs w:val="30"/>
          <w:lang w:val="en-US"/>
        </w:rPr>
        <w:t>Discussion</w:t>
      </w:r>
    </w:p>
    <w:p w:rsidR="00186E2C" w:rsidRPr="00835E0A"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Most of ASD urinary metabolomics studies have been achieved using 1 or 2 analytical platforms </w:t>
      </w:r>
      <w:r w:rsidR="00326145">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a2fukt1ftt6","properties":{"formattedCitation":"(13,35)","plainCitation":"(13,35)"},"citationItems":[{"id":22,"uris":["http://zotero.org/users/local/rlsERk4q/items/8WTSNURD"],"uri":["http://zotero.org/users/local/rlsERk4q/items/8WTSNURD"],"itemData":{"id":22,"type":"article-journal","title":"The urinary (1) H-NMR metabolomics profile of an italian autistic children population and their unaffected siblings","container-title":"Autism Research: Official Journal of the International Society for Autism Research","page":"1058-1066","volume":"10","issue":"6","source":"PubMed","abstract":"Autism spectrum disorders (ASD) make a dishomogeneous group of psychiatric diseases having either genetic and environmental components, including changes of the microbiota. The rate of diagnosis, based on a series of psychological tests and observed behavior, dramatically increased in the past few decades. Currently, no biological markers are available and the pathogenesis is not defined. The purpose of this study was to evaluate the potential use of (1) H-NMR metabolomics to analyze the global biochemical signature of ASD patients (n = 21) and controls (n = 21), these being siblings of autistic patients. A multivariate model has been used to extrapolate the variables of importance. The discriminating urinary metabolites were identified; in particular, significantly increased levels of hippurate, glycine, creatine, tryptophan, and d-threitol and decreased concentrations of glutamate, creatinine, lactate, valine, betaine, and taurine were observed in ASD patients. Based on the identified discriminant metabolites, the attention was focused on two possible mechanisms that could be involved in ASD: oxidative stress conditions and gut microflora modifications. In conclusion, nuclear magnetic resonance-based metabolomics analysis of the urine seems to have the potential for the identification of a metabolic fingerprint of ASD phenotypes and appears to be suitable for further investigation of the disease mechanisms. Autism Res 2017. © 2017 International Society for Autism Research, Wiley Periodicals, Inc. Autism Res 2017, 10: 1058-1066. © 2017 International Society for Autism Research, Wiley Periodicals, Inc.","DOI":"10.1002/aur.1748","ISSN":"1939-3806","note":"PMID: 28296209","journalAbbreviation":"Autism Res","language":"eng","author":[{"family":"Lussu","given":"Milena"},{"family":"Noto","given":"Antonio"},{"family":"Masili","given":"Alice"},{"family":"Rinaldi","given":"Andrea C."},{"family":"Dessì","given":"Angelica"},{"family":"De Angelis","given":"Maria"},{"family":"De Giacomo","given":"Andrea"},{"family":"Fanos","given":"Vassilios"},{"family":"Atzori","given":"Luigi"},{"family":"Francavilla","given":"Ruggiero"}],"issued":{"date-parts":[["2017",6]]}}},{"id":51,"uris":["http://zotero.org/users/local/rlsERk4q/items/6J4C6HCQ"],"uri":["http://zotero.org/users/local/rlsERk4q/items/6J4C6HCQ"],"itemData":{"id":51,"type":"article-journal","title":"Metabolomics of autism spectrum disorders: early insights regarding mammalian-microbial cometabolites","container-title":"Expert Review of Molecular Diagnostics","page":"869-881","volume":"16","issue":"8","source":"PubMed","abstract":"INTRODUCTION: Autism spectrum disorders (ASD) are a group of neurodevelopmental disorders consisting of delayed or impaired language development and difficulties in social interactions. The very high degree of phenotypic heterogeneity in ASD originates from the interaction between environmental risk factors and susceptible genetic loci, leading to epigenetic DNA methylation. Advances in system biology are becoming strategic for implementing knowledge on the ASD aetiology and for the early diagnosis of the disease after birth.\nAREAS COVERED: We overhauled the value of either targeted or untargeted metabolomics studies in autism for identifying the most relevant metabolic pathways and key metabolites implicated in the disease, with special emphasis to mammalian-microbial metabolites. The most discriminant metabolites in ASD belong to amino acid metabolism, antioxidant status, nicotinic acid metabolism, and mitochondrial metabolism. Expert commentary: Most published studies point out the role of metabolites derived from the gut microbiota: they can modulate the behavioral phenotype of the autistic children, greatly influencing host metabolic pathways and the immune system, shaping the individual susceptibility to the disease. Pitfalls and caveats in metabolomics results across studies have been additionally recognized and discussed leading to the conclusion that metabolomics studies in ASD are far to be definitive and univocal.","DOI":"10.1080/14737159.2016.1202765","ISSN":"1744-8352","note":"PMID: 27310602","shortTitle":"Metabolomics of autism spectrum disorders","journalAbbreviation":"Expert Rev. Mol. Diagn.","language":"eng","author":[{"family":"Mussap","given":"Michele"},{"family":"Noto","given":"Antonio"},{"family":"Fanos","given":"Vassilios"}],"issued":{"date-parts":[["2016",8]]}}}],"schema":"https://github.com/citation-style-language/schema/raw/master/csl-citation.json"} </w:instrText>
      </w:r>
      <w:r w:rsidR="00326145">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13,35)</w:t>
      </w:r>
      <w:r w:rsidR="00326145">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In the present study, we used a complementary multiplatform analytical approach</w:t>
      </w:r>
      <w:r w:rsidR="00AD4A3C">
        <w:rPr>
          <w:rFonts w:ascii="Times New Roman" w:hAnsi="Times New Roman"/>
          <w:color w:val="000000" w:themeColor="text1"/>
          <w:sz w:val="24"/>
          <w:szCs w:val="24"/>
          <w:lang w:val="en-US"/>
        </w:rPr>
        <w:t xml:space="preserve"> to improve </w:t>
      </w:r>
      <w:r w:rsidR="00AD4A3C" w:rsidRPr="00835E0A">
        <w:rPr>
          <w:rFonts w:ascii="Times New Roman" w:hAnsi="Times New Roman"/>
          <w:color w:val="000000" w:themeColor="text1"/>
          <w:sz w:val="24"/>
          <w:szCs w:val="24"/>
          <w:lang w:val="en-US"/>
        </w:rPr>
        <w:t xml:space="preserve">sensitivity and specificity </w:t>
      </w:r>
      <w:r w:rsidR="00AD4A3C" w:rsidRPr="00835E0A">
        <w:rPr>
          <w:rFonts w:ascii="Times New Roman" w:hAnsi="Times New Roman"/>
          <w:color w:val="000000" w:themeColor="text1"/>
          <w:sz w:val="24"/>
          <w:szCs w:val="24"/>
          <w:lang w:val="en-US"/>
        </w:rPr>
        <w:fldChar w:fldCharType="begin"/>
      </w:r>
      <w:r w:rsidR="00AD4A3C">
        <w:rPr>
          <w:rFonts w:ascii="Times New Roman" w:hAnsi="Times New Roman"/>
          <w:color w:val="000000" w:themeColor="text1"/>
          <w:sz w:val="24"/>
          <w:szCs w:val="24"/>
          <w:lang w:val="en-US"/>
        </w:rPr>
        <w:instrText xml:space="preserve"> ADDIN ZOTERO_ITEM CSL_CITATION {"citationID":"7bk9rbj3m","properties":{"formattedCitation":"(16,22)","plainCitation":"(16,22)"},"citationItems":[{"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00AD4A3C" w:rsidRPr="00835E0A">
        <w:rPr>
          <w:rFonts w:ascii="Times New Roman" w:hAnsi="Times New Roman"/>
          <w:color w:val="000000" w:themeColor="text1"/>
          <w:sz w:val="24"/>
          <w:szCs w:val="24"/>
          <w:lang w:val="en-US"/>
        </w:rPr>
        <w:fldChar w:fldCharType="separate"/>
      </w:r>
      <w:r w:rsidR="00AD4A3C" w:rsidRPr="003D3F96">
        <w:rPr>
          <w:rFonts w:ascii="Times New Roman" w:hAnsi="Times New Roman"/>
          <w:sz w:val="24"/>
          <w:lang w:val="en-US"/>
        </w:rPr>
        <w:t>(16,22)</w:t>
      </w:r>
      <w:r w:rsidR="00AD4A3C" w:rsidRPr="00835E0A">
        <w:rPr>
          <w:rFonts w:ascii="Times New Roman" w:hAnsi="Times New Roman"/>
          <w:color w:val="000000" w:themeColor="text1"/>
          <w:sz w:val="24"/>
          <w:szCs w:val="24"/>
          <w:lang w:val="en-US"/>
        </w:rPr>
        <w:fldChar w:fldCharType="end"/>
      </w:r>
      <w:r w:rsidR="00660010" w:rsidRPr="00835E0A">
        <w:rPr>
          <w:rFonts w:ascii="Times New Roman" w:hAnsi="Times New Roman"/>
          <w:color w:val="000000" w:themeColor="text1"/>
          <w:sz w:val="24"/>
          <w:szCs w:val="24"/>
          <w:lang w:val="en-US"/>
        </w:rPr>
        <w:t xml:space="preserve"> (Fig. </w:t>
      </w:r>
      <w:r w:rsidR="00F50F95" w:rsidRPr="00835E0A">
        <w:rPr>
          <w:rFonts w:ascii="Times New Roman" w:hAnsi="Times New Roman"/>
          <w:color w:val="000000" w:themeColor="text1"/>
          <w:sz w:val="24"/>
          <w:szCs w:val="24"/>
          <w:lang w:val="en-US"/>
        </w:rPr>
        <w:t>2</w:t>
      </w:r>
      <w:r w:rsidR="00660010" w:rsidRPr="00835E0A">
        <w:rPr>
          <w:rFonts w:ascii="Times New Roman" w:hAnsi="Times New Roman"/>
          <w:color w:val="000000" w:themeColor="text1"/>
          <w:sz w:val="24"/>
          <w:szCs w:val="24"/>
          <w:lang w:val="en-US"/>
        </w:rPr>
        <w:t>b</w:t>
      </w:r>
      <w:r w:rsidR="002E12A3" w:rsidRPr="00835E0A">
        <w:rPr>
          <w:rFonts w:ascii="Times New Roman" w:hAnsi="Times New Roman"/>
          <w:color w:val="000000" w:themeColor="text1"/>
          <w:sz w:val="24"/>
          <w:szCs w:val="24"/>
          <w:lang w:val="en-US"/>
        </w:rPr>
        <w:t xml:space="preserve">, 41% of metabolites </w:t>
      </w:r>
      <w:r w:rsidR="007C7C48" w:rsidRPr="00835E0A">
        <w:rPr>
          <w:rFonts w:ascii="Times New Roman" w:hAnsi="Times New Roman"/>
          <w:color w:val="000000" w:themeColor="text1"/>
          <w:sz w:val="24"/>
          <w:szCs w:val="24"/>
          <w:lang w:val="en-US"/>
        </w:rPr>
        <w:t xml:space="preserve">coming </w:t>
      </w:r>
      <w:r w:rsidR="002E12A3" w:rsidRPr="00835E0A">
        <w:rPr>
          <w:rFonts w:ascii="Times New Roman" w:hAnsi="Times New Roman"/>
          <w:color w:val="000000" w:themeColor="text1"/>
          <w:sz w:val="24"/>
          <w:szCs w:val="24"/>
          <w:lang w:val="en-US"/>
        </w:rPr>
        <w:t xml:space="preserve">from NMR and 59% </w:t>
      </w:r>
      <w:r w:rsidR="007C7C48" w:rsidRPr="00835E0A">
        <w:rPr>
          <w:rFonts w:ascii="Times New Roman" w:hAnsi="Times New Roman"/>
          <w:color w:val="000000" w:themeColor="text1"/>
          <w:sz w:val="24"/>
          <w:szCs w:val="24"/>
          <w:lang w:val="en-US"/>
        </w:rPr>
        <w:t xml:space="preserve">from </w:t>
      </w:r>
      <w:r w:rsidR="002E12A3" w:rsidRPr="00835E0A">
        <w:rPr>
          <w:rFonts w:ascii="Times New Roman" w:hAnsi="Times New Roman"/>
          <w:color w:val="000000" w:themeColor="text1"/>
          <w:sz w:val="24"/>
          <w:szCs w:val="24"/>
          <w:lang w:val="en-US"/>
        </w:rPr>
        <w:t>LC</w:t>
      </w:r>
      <w:r w:rsidR="0044631A">
        <w:rPr>
          <w:rFonts w:ascii="Times New Roman" w:hAnsi="Times New Roman"/>
          <w:color w:val="000000" w:themeColor="text1"/>
          <w:sz w:val="24"/>
          <w:szCs w:val="24"/>
          <w:lang w:val="en-US"/>
        </w:rPr>
        <w:t>-</w:t>
      </w:r>
      <w:r w:rsidR="002E12A3" w:rsidRPr="00835E0A">
        <w:rPr>
          <w:rFonts w:ascii="Times New Roman" w:hAnsi="Times New Roman"/>
          <w:color w:val="000000" w:themeColor="text1"/>
          <w:sz w:val="24"/>
          <w:szCs w:val="24"/>
          <w:lang w:val="en-US"/>
        </w:rPr>
        <w:t>MS</w:t>
      </w:r>
      <w:r w:rsidR="00F50F95" w:rsidRPr="00835E0A">
        <w:rPr>
          <w:rFonts w:ascii="Times New Roman" w:hAnsi="Times New Roman"/>
          <w:color w:val="000000" w:themeColor="text1"/>
          <w:sz w:val="24"/>
          <w:szCs w:val="24"/>
          <w:lang w:val="en-US"/>
        </w:rPr>
        <w:t>)</w:t>
      </w:r>
      <w:r w:rsidR="00AD4A3C">
        <w:rPr>
          <w:rFonts w:ascii="Times New Roman" w:hAnsi="Times New Roman"/>
          <w:color w:val="000000" w:themeColor="text1"/>
          <w:sz w:val="24"/>
          <w:szCs w:val="24"/>
          <w:lang w:val="en-US"/>
        </w:rPr>
        <w:t xml:space="preserve"> and</w:t>
      </w:r>
      <w:r w:rsidRPr="00835E0A">
        <w:rPr>
          <w:rFonts w:ascii="Times New Roman" w:hAnsi="Times New Roman"/>
          <w:color w:val="000000" w:themeColor="text1"/>
          <w:sz w:val="24"/>
          <w:szCs w:val="24"/>
          <w:lang w:val="en-US"/>
        </w:rPr>
        <w:t xml:space="preserve"> to cover the metabolic profile of urine in ASD Lebanese population in order to increase the number of analyzed molecules. Evaluating the performance of the classification model with a test </w:t>
      </w:r>
      <w:r w:rsidR="00660010" w:rsidRPr="00835E0A">
        <w:rPr>
          <w:rFonts w:ascii="Times New Roman" w:hAnsi="Times New Roman"/>
          <w:color w:val="000000" w:themeColor="text1"/>
          <w:sz w:val="24"/>
          <w:szCs w:val="24"/>
          <w:lang w:val="en-US"/>
        </w:rPr>
        <w:t>set is</w:t>
      </w:r>
      <w:r w:rsidRPr="00835E0A">
        <w:rPr>
          <w:rFonts w:ascii="Times New Roman" w:hAnsi="Times New Roman"/>
          <w:color w:val="000000" w:themeColor="text1"/>
          <w:sz w:val="24"/>
          <w:szCs w:val="24"/>
          <w:lang w:val="en-US"/>
        </w:rPr>
        <w:t xml:space="preserve"> important to confirm that the selected features have the robustness to separate the two groups (ASD </w:t>
      </w:r>
      <w:r w:rsidRPr="00835E0A">
        <w:rPr>
          <w:rFonts w:ascii="Times New Roman" w:hAnsi="Times New Roman"/>
          <w:i/>
          <w:color w:val="000000" w:themeColor="text1"/>
          <w:sz w:val="24"/>
          <w:szCs w:val="24"/>
          <w:lang w:val="en-US"/>
        </w:rPr>
        <w:t>vs</w:t>
      </w:r>
      <w:r w:rsidR="00E76832" w:rsidRPr="00835E0A">
        <w:rPr>
          <w:rFonts w:ascii="Times New Roman" w:hAnsi="Times New Roman"/>
          <w:color w:val="000000" w:themeColor="text1"/>
          <w:sz w:val="24"/>
          <w:szCs w:val="24"/>
          <w:lang w:val="en-US"/>
        </w:rPr>
        <w:t xml:space="preserve"> Controls)</w:t>
      </w:r>
      <w:r w:rsidRPr="00835E0A">
        <w:rPr>
          <w:rFonts w:ascii="Times New Roman" w:hAnsi="Times New Roman"/>
          <w:color w:val="000000" w:themeColor="text1"/>
          <w:sz w:val="24"/>
          <w:szCs w:val="24"/>
          <w:lang w:val="en-US"/>
        </w:rPr>
        <w:t xml:space="preserve">.  </w:t>
      </w:r>
    </w:p>
    <w:p w:rsidR="00186E2C" w:rsidRPr="003D3F96" w:rsidRDefault="00186E2C"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We compared our results of potential biomarkers with the findings from other studies of urine metabolic profiles in ASD</w:t>
      </w:r>
      <w:r w:rsidR="003A4D63">
        <w:rPr>
          <w:rFonts w:ascii="Times New Roman" w:hAnsi="Times New Roman"/>
          <w:color w:val="000000" w:themeColor="text1"/>
          <w:sz w:val="24"/>
          <w:szCs w:val="24"/>
          <w:lang w:val="en-US"/>
        </w:rPr>
        <w:t xml:space="preserve"> patients originating from different geographical regions</w:t>
      </w:r>
      <w:r w:rsidRPr="00835E0A">
        <w:rPr>
          <w:rFonts w:ascii="Times New Roman" w:hAnsi="Times New Roman"/>
          <w:color w:val="000000" w:themeColor="text1"/>
          <w:sz w:val="24"/>
          <w:szCs w:val="24"/>
          <w:lang w:val="en-US"/>
        </w:rPr>
        <w:t xml:space="preserve"> (Table 2). We found perturbations in the urinary metabolites of Lebanese ASD subjects compared to normal children, as previously shown in other studie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OvQq68ut","properties":{"formattedCitation":"{\\rtf (14,16,21,22,29\\uc0\\u8211{}32)}","plainCitation":"(14,16,21,22,29–32)"},"citationItems":[{"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id":10,"uris":["http://zotero.org/users/local/XReGY8EU/items/R6E6T63X"],"uri":["http://zotero.org/users/local/XReGY8EU/items/R6E6T63X"],"itemData":{"id":10,"type":"article-journal","title":"Urinary metabolic phenotyping differentiates children with autism from their unaffected siblings and age-matched controls","container-title":"Journal of Proteome Research","page":"2996-3004","volume":"9","issue":"6","source":"PubMed","abstract":"Autism is an early onset developmental disorder with a severe life-long impact on behavior and social functioning that has associated metabolic abnormalities. The urinary metabolic phenotypes of individuals (age range=3-9 years old) diagnosed with autism using the DSM-IV-TR criteria (n = 39; male = 35; female = 4), together with their nonautistic siblings (n = 28; male = 14; female = 14) and age-matched healthy volunteers (n = 34, male = 17; female = 17) have been characterized for the first time using (1)H NMR spectroscopy and pattern recognition methods. Novel findings associated with alterations in nicotinic acid metabolism within autistic individuals showing increased urinary excretion of N-methyl-2-pyridone-5-carboxamide, N-methyl nicotinic acid, and N-methyl nicotinamide indicate a perturbation in the tryptophan-nicotinic acid metabolic pathway. Multivariate statistical analysis indicated urinary patterns of the free amino acids, glutamate and taurine were significantly different between groups with the autistic children showing higher levels of urinary taurine and a lower level of urinary glutamate, indicating perturbation in sulfur and amino acid metabolism in these children. Additionally, metabolic phenotype (metabotype) differences were observed between autistic and control children, which were associated with perturbations in the relative patterns of urinary mammalian-microbial cometabolites including dimethylamine, hippurate, and phenyacetylglutamine. These biochemical changes are consistent with some of the known abnormalities of gut microbiota found in autistic individuals and the associated gastrointestinal dysfunction and may be of value in monitoring the success of therapeutic interventions.","DOI":"10.1021/pr901188e","ISSN":"1535-3907","note":"PMID: 20337404","journalAbbreviation":"J. Proteome Res.","language":"eng","author":[{"family":"Yap","given":"Ivan K. S."},{"family":"Angley","given":"Manya"},{"family":"Veselkov","given":"Kirill A."},{"family":"Holmes","given":"Elaine"},{"family":"Lindon","given":"John C."},{"family":"Nicholson","given":"Jeremy K."}],"issued":{"date-parts":[["2010",6,4]]},"PMID":"20337404"}},{"id":63,"uris":["http://zotero.org/users/local/XReGY8EU/items/GB9R8SSA"],"uri":["http://zotero.org/users/local/XReGY8EU/items/GB9R8SSA"],"itemData":{"id":63,"type":"article-journal","title":"The urinary metabolomics profile of an Italian autistic children population and their unaffected siblings","container-title":"The Journal of Maternal-Fetal &amp; Neonatal Medicine: The Official Journal of the European Association of Perinatal Medicine, the Federation of Asia and Oceania Perinatal Societies, the International Society of Perinatal Obstetricians","page":"46-52","volume":"27 Suppl 2","source":"PubMed","abstract":"OBJECTIVE: A supervised multivariate model to classify the metabolome alterations between autistic spectrum disorders (ASD) patients and controls, siblings of autistic patients, has been realized and used to realize a network model of the ASD patients' metabolome.\nMETHODS: In our experiment we propose a quantification of urinary metabolites with the Mass Spectroscopy technique couple to Gas Chromatography. A multivariate model has been used to extrapolate the variables of importance for a network model of interaction between metabolites. In this way we are able to propose a network-based approach to ASD description.\nRESULTS: Children with autistic disease composing our studied population showed elevated concentration of several organic acids and sugars. Interactions among diet, intestinal flora and genes may explain such findings. Among them, the 3-(3-hydroxyphenyl)-3-hydroxypropanoic acid has been previously described as altered in autistic subjects. Other metabolites increased are 3,4-dihydroxybutyric acid, glycolic acid and glycine, cis-aconitic acid; phenylalanine, tyrosine, p-hydroxyphenylacetic acid, and homovanillic acid are all involved in the tyrosine pathway leading to neurotransmitter cathecolamine.\nCONCLUSION: GC-MS-based metabolomic analysis of the urinary metabolome suggests to have the required sensitivity and specificity to gain insight into ASD phenotypes and aid a personalized network-based medicine approach.","DOI":"10.3109/14767058.2014.954784","ISSN":"1476-4954","note":"PMID: 25284177","journalAbbreviation":"J. Matern. Fetal. Neonatal. Med.","language":"eng","author":[{"family":"Noto","given":"Antonio"},{"family":"Fanos","given":"Vassilios"},{"family":"Barberini","given":"Luigi"},{"family":"Grapov","given":"Dmitry"},{"family":"Fattuoni","given":"Claudia"},{"family":"Zaffanello","given":"Marco"},{"family":"Casanova","given":"Andrea"},{"family":"Fenu","given":"Gianni"},{"family":"De Giacomo","given":"Andrea"},{"family":"De Angelis","given":"Maria"},{"family":"Moretti","given":"Corrado"},{"family":"Papoff","given":"Paola"},{"family":"Ditonno","given":"Raffaella"},{"family":"Francavilla","given":"Ruggiero"}],"issued":{"date-parts":[["2014",10]]},"PMID":"25284177"}},{"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id":16,"uris":["http://zotero.org/users/local/XReGY8EU/items/96WX3ABK"],"uri":["http://zotero.org/users/local/XReGY8EU/items/96WX3ABK"],"itemData":{"id":16,"type":"article-journal","title":"Metabolic perturbance in autism spectrum disorders: a metabolomics study","container-title":"Journal of Proteome Research","page":"5856-5862","volume":"11","issue":"12","source":"PubMed","abstract":"Autism spectrum disorders (ASD) are a group of biological disorders with associated metabolic derangement. This study aimed to identify a pattern of metabolic perturbance in ASD using metabolomics in urinary specimens from 48 children with ASD and 53 age matched controls. Using a combination of liquid- and gas-chromatography-based mass spectrometry, we detected the levels of 82 metabolites (53 of which were increased) that were significantly altered between the ASD and the control groups using osmolality normalized data. Pattern analysis showed that the levels of several amino acids such as glycine, serine, threonine, alanine, histidine, glutamyl amino acids and the organic acid, taurine were significantly (p≤0.05) lower in ASD children. The levels of antioxidants such as carnosine were also reduced in ASD (p=0.054). Furthermore, several gut bacterial metabolites were significantly altered in ASD children who had gastrointestinal dysfunction. Overall, this study detected abnormal amino acid metabolism, increased oxidative stress, and altered gut microbiomes in ASD. The relationship of altered gut microbial co-metabolism and the disrupted metabolisms requires further investigation.","DOI":"10.1021/pr300910n","ISSN":"1535-3907","note":"PMID: 23106572","shortTitle":"Metabolic perturbance in autism spectrum disorders","journalAbbreviation":"J. Proteome Res.","language":"eng","author":[{"family":"Ming","given":"Xue"},{"family":"Stein","given":"T. Peter"},{"family":"Barnes","given":"Virginia"},{"family":"Rhodes","given":"Nelson"},{"family":"Guo","given":"Lining"}],"issued":{"date-parts":[["2012",12,7]]},"PMID":"23106572"}},{"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szCs w:val="24"/>
          <w:lang w:val="en-US"/>
        </w:rPr>
        <w:t>(14,16,21,22,29–32)</w:t>
      </w:r>
      <w:r w:rsidRPr="00835E0A">
        <w:rPr>
          <w:rFonts w:ascii="Times New Roman" w:hAnsi="Times New Roman"/>
          <w:color w:val="000000" w:themeColor="text1"/>
          <w:sz w:val="24"/>
          <w:szCs w:val="24"/>
          <w:lang w:val="en-US"/>
        </w:rPr>
        <w:fldChar w:fldCharType="end"/>
      </w:r>
      <w:r w:rsidRPr="003D3F96">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However, these stu</w:t>
      </w:r>
      <w:r w:rsidR="008C66B9" w:rsidRPr="00835E0A">
        <w:rPr>
          <w:rFonts w:ascii="Times New Roman" w:hAnsi="Times New Roman"/>
          <w:color w:val="000000" w:themeColor="text1"/>
          <w:sz w:val="24"/>
          <w:szCs w:val="24"/>
          <w:lang w:val="en-US"/>
        </w:rPr>
        <w:t xml:space="preserve">dies have shown contradictions. </w:t>
      </w:r>
      <w:r w:rsidRPr="00835E0A">
        <w:rPr>
          <w:rFonts w:ascii="Times New Roman" w:hAnsi="Times New Roman"/>
          <w:color w:val="000000" w:themeColor="text1"/>
          <w:sz w:val="24"/>
          <w:szCs w:val="24"/>
          <w:lang w:val="en-US"/>
        </w:rPr>
        <w:t xml:space="preserve">For example, a study conducted on the urine of Italian autistic children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cho9neak4","properties":{"formattedCitation":"(32)","plainCitation":"(32)"},"citationItems":[{"id":63,"uris":["http://zotero.org/users/local/XReGY8EU/items/GB9R8SSA"],"uri":["http://zotero.org/users/local/XReGY8EU/items/GB9R8SSA"],"itemData":{"id":63,"type":"article-journal","title":"The urinary metabolomics profile of an Italian autistic children population and their unaffected siblings","container-title":"The Journal of Maternal-Fetal &amp; Neonatal Medicine: The Official Journal of the European Association of Perinatal Medicine, the Federation of Asia and Oceania Perinatal Societies, the International Society of Perinatal Obstetricians","page":"46-52","volume":"27 Suppl 2","source":"PubMed","abstract":"OBJECTIVE: A supervised multivariate model to classify the metabolome alterations between autistic spectrum disorders (ASD) patients and controls, siblings of autistic patients, has been realized and used to realize a network model of the ASD patients' metabolome.\nMETHODS: In our experiment we propose a quantification of urinary metabolites with the Mass Spectroscopy technique couple to Gas Chromatography. A multivariate model has been used to extrapolate the variables of importance for a network model of interaction between metabolites. In this way we are able to propose a network-based approach to ASD description.\nRESULTS: Children with autistic disease composing our studied population showed elevated concentration of several organic acids and sugars. Interactions among diet, intestinal flora and genes may explain such findings. Among them, the 3-(3-hydroxyphenyl)-3-hydroxypropanoic acid has been previously described as altered in autistic subjects. Other metabolites increased are 3,4-dihydroxybutyric acid, glycolic acid and glycine, cis-aconitic acid; phenylalanine, tyrosine, p-hydroxyphenylacetic acid, and homovanillic acid are all involved in the tyrosine pathway leading to neurotransmitter cathecolamine.\nCONCLUSION: GC-MS-based metabolomic analysis of the urinary metabolome suggests to have the required sensitivity and specificity to gain insight into ASD phenotypes and aid a personalized network-based medicine approach.","DOI":"10.3109/14767058.2014.954784","ISSN":"1476-4954","note":"PMID: 25284177","journalAbbreviation":"J. Matern. Fetal. Neonatal. Med.","language":"eng","author":[{"family":"Noto","given":"Antonio"},{"family":"Fanos","given":"Vassilios"},{"family":"Barberini","given":"Luigi"},{"family":"Grapov","given":"Dmitry"},{"family":"Fattuoni","given":"Claudia"},{"family":"Zaffanello","given":"Marco"},{"family":"Casanova","given":"Andrea"},{"family":"Fenu","given":"Gianni"},{"family":"De Giacomo","given":"Andrea"},{"family":"De Angelis","given":"Maria"},{"family":"Moretti","given":"Corrado"},{"family":"Papoff","given":"Paola"},{"family":"Ditonno","given":"Raffaella"},{"family":"Francavilla","given":"Ruggiero"}],"issued":{"date-parts":[["2014",10]]},"PMID":"25284177"}}],"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32)</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has shown perturbations in the metabolism of sugars in ASD subjects, whereas C. Evans </w:t>
      </w:r>
      <w:r w:rsidRPr="00835E0A">
        <w:rPr>
          <w:rFonts w:ascii="Times New Roman" w:hAnsi="Times New Roman"/>
          <w:i/>
          <w:color w:val="000000" w:themeColor="text1"/>
          <w:sz w:val="24"/>
          <w:szCs w:val="24"/>
          <w:lang w:val="en-US"/>
        </w:rPr>
        <w:t>et al</w:t>
      </w:r>
      <w:r w:rsidRPr="00835E0A">
        <w:rPr>
          <w:rFonts w:ascii="Times New Roman" w:hAnsi="Times New Roman"/>
          <w:color w:val="000000" w:themeColor="text1"/>
          <w:sz w:val="24"/>
          <w:szCs w:val="24"/>
          <w:lang w:val="en-US"/>
        </w:rPr>
        <w:t xml:space="preserve">., reported no significant differences in excretion of sugars between ASD and control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9e9qjs11i","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30)</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In fact, there are many factors that influence the metabolome and contribute to the variations in human urine metabolic profiles. Some of these factors include diet, different nutritional habits, age, gender, gut microflora and genetic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1mn8igogf","properties":{"formattedCitation":"(36)","plainCitation":"(36)"},"citationItems":[{"id":77,"uris":["http://zotero.org/users/local/XReGY8EU/items/JNG6MTDW"],"uri":["http://zotero.org/users/local/XReGY8EU/items/JNG6MTDW"],"itemData":{"id":77,"type":"article-journal","title":"Standardizing the experimental conditions for using urine in NMR-based metabolomic studies with a particular focus on diagnostic studies: a review","container-title":"Metabolomics: Official Journal of the Metabolomic Society","page":"872-894","volume":"11","issue":"4","source":"PubMed","abstract":"The metabolic composition of human biofluids can provide important diagnostic and prognostic information. Among the biofluids most commonly analyzed in metabolomic studies, urine appears to be particularly useful. It is abundant, readily available, easily stored and can be collected by simple, noninvasive techniques. Moreover, given its chemical complexity, urine is particularly rich in potential disease biomarkers. This makes it an ideal biofluid for detecting or monitoring disease processes. Among the metabolomic tools available for urine analysis, NMR spectroscopy has proven to be particularly well-suited, because the technique is highly reproducible and requires minimal sample handling. As it permits the identification and quantification of a wide range of compounds, independent of their chemical properties, NMR spectroscopy has been frequently used to detect or discover disease fingerprints and biomarkers in urine. Although protocols for NMR data acquisition and processing have been standardized, no consensus on protocols for urine sample selection, collection, storage and preparation in NMR-based metabolomic studies have been developed. This lack of consensus may be leading to spurious biomarkers being reported and may account for a general lack of reproducibility between laboratories. Here, we review a large number of published studies on NMR-based urine metabolic profiling with the aim of identifying key variables that may affect the results of metabolomics studies. From this survey, we identify a number of issues that require either standardization or careful accounting in experimental design and provide some recommendations for urine collection, sample preparation and data acquisition.","DOI":"10.1007/s11306-014-0746-7","ISSN":"1573-3882","note":"PMID: 26109927\nPMCID: PMC4475544","shortTitle":"Standardizing the experimental conditions for using urine in NMR-based metabolomic studies with a particular focus on diagnostic studies","journalAbbreviation":"Metabolomics","language":"ENG","author":[{"family":"Emwas","given":"Abdul-Hamid"},{"family":"Luchinat","given":"Claudio"},{"family":"Turano","given":"Paola"},{"family":"Tenori","given":"Leonardo"},{"family":"Roy","given":"Raja"},{"family":"Salek","given":"Reza M."},{"family":"Ryan","given":"Danielle"},{"family":"Merzaban","given":"Jasmeen S."},{"family":"Kaddurah-Daouk","given":"Rima"},{"family":"Zeri","given":"Ana Carolina"},{"family":"Nagana Gowda","given":"G. A."},{"family":"Raftery","given":"Daniel"},{"family":"Wang","given":"Yulan"},{"family":"Brennan","given":"Lorraine"},{"family":"Wishart","given":"David S."}],"issued":{"date-parts":[["2015"]]},"PMID":"26109927","PMCID":"PMC4475544"}}],"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36)</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r w:rsidR="00221794">
        <w:rPr>
          <w:rFonts w:ascii="Times New Roman" w:hAnsi="Times New Roman"/>
          <w:color w:val="000000" w:themeColor="text1"/>
          <w:sz w:val="24"/>
          <w:szCs w:val="24"/>
          <w:lang w:val="en-US"/>
        </w:rPr>
        <w:t xml:space="preserve">One of the aim of this study is to confirm the previous </w:t>
      </w:r>
      <w:r w:rsidR="00221794">
        <w:rPr>
          <w:rFonts w:ascii="Times New Roman" w:hAnsi="Times New Roman"/>
          <w:color w:val="000000" w:themeColor="text1"/>
          <w:sz w:val="24"/>
          <w:szCs w:val="24"/>
          <w:lang w:val="en-US"/>
        </w:rPr>
        <w:lastRenderedPageBreak/>
        <w:t xml:space="preserve">metabolomics studies.  </w:t>
      </w:r>
      <w:r w:rsidRPr="00835E0A">
        <w:rPr>
          <w:rFonts w:ascii="Times New Roman" w:hAnsi="Times New Roman"/>
          <w:color w:val="000000" w:themeColor="text1"/>
          <w:sz w:val="24"/>
          <w:szCs w:val="24"/>
          <w:lang w:val="en-US"/>
        </w:rPr>
        <w:t xml:space="preserve">Some of the biomarkers that we </w:t>
      </w:r>
      <w:r w:rsidR="00632B03" w:rsidRPr="00835E0A">
        <w:rPr>
          <w:rFonts w:ascii="Times New Roman" w:hAnsi="Times New Roman"/>
          <w:color w:val="000000" w:themeColor="text1"/>
          <w:sz w:val="24"/>
          <w:szCs w:val="24"/>
          <w:lang w:val="en-US"/>
        </w:rPr>
        <w:t>proposed</w:t>
      </w:r>
      <w:r w:rsidRPr="00835E0A">
        <w:rPr>
          <w:rFonts w:ascii="Times New Roman" w:hAnsi="Times New Roman"/>
          <w:color w:val="000000" w:themeColor="text1"/>
          <w:sz w:val="24"/>
          <w:szCs w:val="24"/>
          <w:lang w:val="en-US"/>
        </w:rPr>
        <w:t xml:space="preserve"> in this study have been already reported in the literature</w:t>
      </w:r>
      <w:r w:rsidR="008C66B9" w:rsidRPr="00835E0A">
        <w:rPr>
          <w:rFonts w:ascii="Times New Roman" w:hAnsi="Times New Roman"/>
          <w:color w:val="000000" w:themeColor="text1"/>
          <w:sz w:val="24"/>
          <w:szCs w:val="24"/>
          <w:lang w:val="en-US"/>
        </w:rPr>
        <w:t xml:space="preserve"> and may represent more robust marker of the disorder</w:t>
      </w:r>
      <w:r w:rsidR="00BE4B22">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Table 2)</w:t>
      </w:r>
      <w:r w:rsidR="00221794">
        <w:rPr>
          <w:rFonts w:ascii="Times New Roman" w:hAnsi="Times New Roman"/>
          <w:color w:val="000000" w:themeColor="text1"/>
          <w:sz w:val="24"/>
          <w:szCs w:val="24"/>
          <w:lang w:val="en-US"/>
        </w:rPr>
        <w:t xml:space="preserve">. </w:t>
      </w:r>
    </w:p>
    <w:p w:rsidR="00493886" w:rsidRPr="00835E0A" w:rsidRDefault="00493886" w:rsidP="0049388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 (Fig. 4). </w:t>
      </w:r>
    </w:p>
    <w:p w:rsidR="00EA4F7F" w:rsidRDefault="00EA4F7F" w:rsidP="00493886">
      <w:pPr>
        <w:spacing w:line="480" w:lineRule="auto"/>
        <w:jc w:val="both"/>
        <w:rPr>
          <w:rFonts w:ascii="Times New Roman" w:hAnsi="Times New Roman"/>
          <w:i/>
          <w:color w:val="000000" w:themeColor="text1"/>
          <w:sz w:val="24"/>
          <w:szCs w:val="24"/>
          <w:lang w:val="en-US"/>
        </w:rPr>
      </w:pPr>
    </w:p>
    <w:p w:rsidR="00802975" w:rsidRPr="00835E0A" w:rsidRDefault="00F15413" w:rsidP="00493886">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 xml:space="preserve">Oxidative stress </w:t>
      </w:r>
    </w:p>
    <w:p w:rsidR="00441134" w:rsidRPr="005D42FA" w:rsidRDefault="008850DF" w:rsidP="003D3F96">
      <w:pPr>
        <w:spacing w:line="480" w:lineRule="auto"/>
        <w:jc w:val="both"/>
        <w:rPr>
          <w:rFonts w:ascii="Times New Roman" w:hAnsi="Times New Roman"/>
          <w:sz w:val="24"/>
          <w:szCs w:val="24"/>
          <w:lang w:val="en-US"/>
        </w:rPr>
      </w:pPr>
      <w:r w:rsidRPr="00835E0A">
        <w:rPr>
          <w:rFonts w:ascii="Times New Roman" w:hAnsi="Times New Roman"/>
          <w:color w:val="000000" w:themeColor="text1"/>
          <w:sz w:val="24"/>
          <w:szCs w:val="24"/>
          <w:lang w:val="en-US"/>
        </w:rPr>
        <w:t xml:space="preserve">Multiple studies have reported evidence of oxidative stress in individuals with ASD </w:t>
      </w:r>
      <w:r>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asmnlsakut","properties":{"formattedCitation":"(35,38)","plainCitation":"(35,38)"},"citationItems":[{"id":53,"uris":["http://zotero.org/users/local/rlsERk4q/items/BCJVU8V8"],"uri":["http://zotero.org/users/local/rlsERk4q/items/BCJVU8V8"],"itemData":{"id":53,"type":"article-journal","title":"Predictive value of selected biomarkers related to metabolism and oxidative stress in children with autism spectrum disorder","container-title":"Metabolic Brain Disease","page":"1209-1221","volume":"32","issue":"4","source":"link.springer.com","abstract":"Autism spectrum disorder (ASD) as a neurodevelopmental disorder is characterized by impairments in social interaction, communication, and restricted, repetitive behavior. Several and reproducible studies have suggested that oxidative stress may represent one of the primary etiological mechanism of ASD that can be targeted for therapeutic intervention. In the present study, multiple regression and combined receiver operating characteristic (ROC) analysis were used to search for a relationship between impaired energy and oxidative metabolic pathways in the etiology of ASD and to find the linear combination that maximizes the partial area under a ROC curve for a pre-identified set of markers related to energy metabolism and oxidative stress. Thirty children with ASD and 30 age and gender matched controls were enrolled in the study. Using either spectrophotometric or ELISA-colorimetric assay, levels of lipid peroxides, vitamin E, vitamin C, glutathione (GSH)/glutathione disulfide (GSSG) together with the enzymatic activity of catalase, plasma glutathione peroxidase (GPx), and blood superoxide dismutase (SOD), were measured in peripheral blood samples, as biomarkers related to oxidative stress. Creatine kinase, ectonucleotidases (ADPase and ATPase) Na+/K+ (ATPase), lactate, inorganic phosphate, and levels of adenosine monophosphate (AMP), adenosine diphosphate (ADP), and adenosine triphosphate (ATP) together with adenylate energy charge, were also measured as markers of impaired energy metabolism. Statistical analysis using ROC curves, multiple and logistic regression were performed. A remarkable increase in the area under the curve for most of the combined markers, representing both energy impaired metabolism or oxidative stress, was observed by using combined ROC analyses. Moreover, higher specificity and sensitivity of the combined markers were also reported. The present study indicated that the measurement of the predictive value of selected biomarkers related to energy metabolism and oxidative stress in children with ASD using ROC analysis should lead to the better identification of the etiological mechanism of ASD associated with metabolism and diet. Agents with activity against the impaired metabolic pathway associated with ASD including the metabolic defects and involved enzymes hold a promise as a novel therapy for ASD.","DOI":"10.1007/s11011-017-0029-x","ISSN":"0885-7490, 1573-7365","journalAbbreviation":"Metab Brain Dis","language":"en","author":[{"family":"El-Ansary","given":"Afaf"},{"family":"Bjørklund","given":"Geir"},{"family":"Chirumbolo","given":"Salvatore"},{"family":"Alnakhli","given":"Osima M."}],"issued":{"date-parts":[["2017",8,1]]}}},{"id":51,"uris":["http://zotero.org/users/local/rlsERk4q/items/6J4C6HCQ"],"uri":["http://zotero.org/users/local/rlsERk4q/items/6J4C6HCQ"],"itemData":{"id":51,"type":"article-journal","title":"Metabolomics of autism spectrum disorders: early insights regarding mammalian-microbial cometabolites","container-title":"Expert Review of Molecular Diagnostics","page":"869-881","volume":"16","issue":"8","source":"PubMed","abstract":"INTRODUCTION: Autism spectrum disorders (ASD) are a group of neurodevelopmental disorders consisting of delayed or impaired language development and difficulties in social interactions. The very high degree of phenotypic heterogeneity in ASD originates from the interaction between environmental risk factors and susceptible genetic loci, leading to epigenetic DNA methylation. Advances in system biology are becoming strategic for implementing knowledge on the ASD aetiology and for the early diagnosis of the disease after birth.\nAREAS COVERED: We overhauled the value of either targeted or untargeted metabolomics studies in autism for identifying the most relevant metabolic pathways and key metabolites implicated in the disease, with special emphasis to mammalian-microbial metabolites. The most discriminant metabolites in ASD belong to amino acid metabolism, antioxidant status, nicotinic acid metabolism, and mitochondrial metabolism. Expert commentary: Most published studies point out the role of metabolites derived from the gut microbiota: they can modulate the behavioral phenotype of the autistic children, greatly influencing host metabolic pathways and the immune system, shaping the individual susceptibility to the disease. Pitfalls and caveats in metabolomics results across studies have been additionally recognized and discussed leading to the conclusion that metabolomics studies in ASD are far to be definitive and univocal.","DOI":"10.1080/14737159.2016.1202765","ISSN":"1744-8352","note":"PMID: 27310602","shortTitle":"Metabolomics of autism spectrum disorders","journalAbbreviation":"Expert Rev. Mol. Diagn.","language":"eng","author":[{"family":"Mussap","given":"Michele"},{"family":"Noto","given":"Antonio"},{"family":"Fanos","given":"Vassilios"}],"issued":{"date-parts":[["2016",8]]}}}],"schema":"https://github.com/citation-style-language/schema/raw/master/csl-citation.json"} </w:instrText>
      </w:r>
      <w:r>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35,38)</w:t>
      </w:r>
      <w:r>
        <w:rPr>
          <w:rFonts w:ascii="Times New Roman" w:hAnsi="Times New Roman"/>
          <w:color w:val="000000" w:themeColor="text1"/>
          <w:sz w:val="24"/>
          <w:szCs w:val="24"/>
          <w:lang w:val="en-US"/>
        </w:rPr>
        <w:fldChar w:fldCharType="end"/>
      </w:r>
      <w:r>
        <w:rPr>
          <w:rFonts w:ascii="Times New Roman" w:hAnsi="Times New Roman"/>
          <w:color w:val="000000" w:themeColor="text1"/>
          <w:sz w:val="24"/>
          <w:szCs w:val="24"/>
          <w:lang w:val="en-US"/>
        </w:rPr>
        <w:t>.</w:t>
      </w:r>
      <w:r w:rsidR="005F3B89">
        <w:rPr>
          <w:rFonts w:ascii="Times New Roman" w:hAnsi="Times New Roman"/>
          <w:color w:val="000000" w:themeColor="text1"/>
          <w:sz w:val="24"/>
          <w:szCs w:val="24"/>
          <w:lang w:val="en-US"/>
        </w:rPr>
        <w:t xml:space="preserve"> </w:t>
      </w:r>
      <w:r w:rsidR="00776216">
        <w:rPr>
          <w:rFonts w:ascii="Times New Roman" w:hAnsi="Times New Roman"/>
          <w:color w:val="000000" w:themeColor="text1"/>
          <w:sz w:val="24"/>
          <w:szCs w:val="24"/>
          <w:lang w:val="en-US"/>
        </w:rPr>
        <w:t>We found perturbations in metabolites implicated in glutathione metabolism</w:t>
      </w:r>
      <w:r w:rsidR="005D42FA">
        <w:rPr>
          <w:rFonts w:ascii="Times New Roman" w:hAnsi="Times New Roman"/>
          <w:color w:val="000000" w:themeColor="text1"/>
          <w:sz w:val="24"/>
          <w:szCs w:val="24"/>
          <w:lang w:val="en-US"/>
        </w:rPr>
        <w:t>,</w:t>
      </w:r>
      <w:r w:rsidR="00776216">
        <w:rPr>
          <w:rFonts w:ascii="Times New Roman" w:hAnsi="Times New Roman"/>
          <w:color w:val="000000" w:themeColor="text1"/>
          <w:sz w:val="24"/>
          <w:szCs w:val="24"/>
          <w:lang w:val="en-US"/>
        </w:rPr>
        <w:t xml:space="preserve"> as well as disturbances in the </w:t>
      </w:r>
      <w:r w:rsidR="005D42FA">
        <w:rPr>
          <w:rFonts w:ascii="Times New Roman" w:hAnsi="Times New Roman"/>
          <w:color w:val="000000" w:themeColor="text1"/>
          <w:sz w:val="24"/>
          <w:szCs w:val="24"/>
          <w:lang w:val="en-US"/>
        </w:rPr>
        <w:t xml:space="preserve">pathways of </w:t>
      </w:r>
      <w:r w:rsidR="00776216">
        <w:rPr>
          <w:rFonts w:ascii="Times New Roman" w:hAnsi="Times New Roman"/>
          <w:color w:val="000000" w:themeColor="text1"/>
          <w:sz w:val="24"/>
          <w:szCs w:val="24"/>
          <w:lang w:val="en-US"/>
        </w:rPr>
        <w:t>cysteine</w:t>
      </w:r>
      <w:r w:rsidR="005D42FA">
        <w:rPr>
          <w:rFonts w:ascii="Times New Roman" w:hAnsi="Times New Roman"/>
          <w:color w:val="000000" w:themeColor="text1"/>
          <w:sz w:val="24"/>
          <w:szCs w:val="24"/>
          <w:lang w:val="en-US"/>
        </w:rPr>
        <w:t xml:space="preserve">, </w:t>
      </w:r>
      <w:r w:rsidR="00776216">
        <w:rPr>
          <w:rFonts w:ascii="Times New Roman" w:hAnsi="Times New Roman"/>
          <w:color w:val="000000" w:themeColor="text1"/>
          <w:sz w:val="24"/>
          <w:szCs w:val="24"/>
          <w:lang w:val="en-US"/>
        </w:rPr>
        <w:t>methionine metabolism</w:t>
      </w:r>
      <w:r w:rsidR="005D42FA">
        <w:rPr>
          <w:rFonts w:ascii="Times New Roman" w:hAnsi="Times New Roman"/>
          <w:color w:val="000000" w:themeColor="text1"/>
          <w:sz w:val="24"/>
          <w:szCs w:val="24"/>
          <w:lang w:val="en-US"/>
        </w:rPr>
        <w:t xml:space="preserve"> and arginine and proline metabolism</w:t>
      </w:r>
      <w:r w:rsidR="00776216">
        <w:rPr>
          <w:rFonts w:ascii="Times New Roman" w:hAnsi="Times New Roman"/>
          <w:color w:val="000000" w:themeColor="text1"/>
          <w:sz w:val="24"/>
          <w:szCs w:val="24"/>
          <w:lang w:val="en-US"/>
        </w:rPr>
        <w:t xml:space="preserve"> </w:t>
      </w:r>
      <w:r w:rsidR="00497A89" w:rsidRPr="00D4102D">
        <w:rPr>
          <w:rFonts w:ascii="Times New Roman" w:hAnsi="Times New Roman"/>
          <w:color w:val="000000" w:themeColor="text1"/>
          <w:sz w:val="24"/>
          <w:szCs w:val="24"/>
          <w:lang w:val="en-US"/>
        </w:rPr>
        <w:t>(</w:t>
      </w:r>
      <w:r w:rsidR="00562A84" w:rsidRPr="00D4102D">
        <w:rPr>
          <w:rFonts w:ascii="Times New Roman" w:hAnsi="Times New Roman"/>
          <w:color w:val="000000" w:themeColor="text1"/>
          <w:sz w:val="24"/>
          <w:szCs w:val="24"/>
          <w:lang w:val="en-US"/>
        </w:rPr>
        <w:t>3-sulfinoalanine, cysteic acid, creatine, N-acetylalanine</w:t>
      </w:r>
      <w:r w:rsidR="00497A89" w:rsidRPr="00D4102D">
        <w:rPr>
          <w:rFonts w:ascii="Times New Roman" w:hAnsi="Times New Roman"/>
          <w:color w:val="000000" w:themeColor="text1"/>
          <w:sz w:val="24"/>
          <w:szCs w:val="24"/>
          <w:lang w:val="en-US"/>
        </w:rPr>
        <w:t>)</w:t>
      </w:r>
      <w:r w:rsidR="00562A84">
        <w:rPr>
          <w:rFonts w:ascii="Times New Roman" w:hAnsi="Times New Roman"/>
          <w:color w:val="000000" w:themeColor="text1"/>
          <w:sz w:val="24"/>
          <w:szCs w:val="24"/>
          <w:lang w:val="en-US"/>
        </w:rPr>
        <w:t xml:space="preserve"> (Fig 4)</w:t>
      </w:r>
      <w:r w:rsidR="00776216" w:rsidRPr="00D4102D">
        <w:rPr>
          <w:rFonts w:ascii="Times New Roman" w:hAnsi="Times New Roman"/>
          <w:color w:val="000000" w:themeColor="text1"/>
          <w:sz w:val="24"/>
          <w:szCs w:val="24"/>
          <w:lang w:val="en-US"/>
        </w:rPr>
        <w:t>.</w:t>
      </w:r>
      <w:r w:rsidR="00776216">
        <w:rPr>
          <w:rFonts w:ascii="Times New Roman" w:hAnsi="Times New Roman"/>
          <w:color w:val="000000" w:themeColor="text1"/>
          <w:sz w:val="24"/>
          <w:szCs w:val="24"/>
          <w:lang w:val="en-US"/>
        </w:rPr>
        <w:t xml:space="preserve"> </w:t>
      </w:r>
      <w:r w:rsidR="006B5FFE">
        <w:rPr>
          <w:rFonts w:ascii="Times New Roman" w:hAnsi="Times New Roman"/>
          <w:color w:val="000000" w:themeColor="text1"/>
          <w:sz w:val="24"/>
          <w:szCs w:val="24"/>
          <w:lang w:val="en-US"/>
        </w:rPr>
        <w:t>We also found perturbation of guanidinosuccin</w:t>
      </w:r>
      <w:r w:rsidR="00497A89">
        <w:rPr>
          <w:rFonts w:ascii="Times New Roman" w:hAnsi="Times New Roman"/>
          <w:color w:val="000000" w:themeColor="text1"/>
          <w:sz w:val="24"/>
          <w:szCs w:val="24"/>
          <w:lang w:val="en-US"/>
        </w:rPr>
        <w:t>ate</w:t>
      </w:r>
      <w:r w:rsidR="006B5FFE">
        <w:rPr>
          <w:rFonts w:ascii="Times New Roman" w:hAnsi="Times New Roman"/>
          <w:color w:val="000000" w:themeColor="text1"/>
          <w:sz w:val="24"/>
          <w:szCs w:val="24"/>
          <w:lang w:val="en-US"/>
        </w:rPr>
        <w:t xml:space="preserve"> which </w:t>
      </w:r>
      <w:r w:rsidR="006B5FFE" w:rsidRPr="005D42FA">
        <w:rPr>
          <w:rFonts w:ascii="Times New Roman" w:hAnsi="Times New Roman"/>
          <w:sz w:val="24"/>
          <w:szCs w:val="24"/>
          <w:lang w:val="en-US"/>
        </w:rPr>
        <w:t>is produced from oxidation of arginosuccin</w:t>
      </w:r>
      <w:r w:rsidR="00497A89">
        <w:rPr>
          <w:rFonts w:ascii="Times New Roman" w:hAnsi="Times New Roman"/>
          <w:sz w:val="24"/>
          <w:szCs w:val="24"/>
          <w:lang w:val="en-US"/>
        </w:rPr>
        <w:t>ate</w:t>
      </w:r>
      <w:r w:rsidR="006B5FFE" w:rsidRPr="005D42FA">
        <w:rPr>
          <w:rFonts w:ascii="Times New Roman" w:hAnsi="Times New Roman"/>
          <w:sz w:val="24"/>
          <w:szCs w:val="24"/>
          <w:lang w:val="en-US"/>
        </w:rPr>
        <w:t xml:space="preserve"> by free radicals</w:t>
      </w:r>
      <w:r w:rsidR="00ED3FA5" w:rsidRPr="005D42FA">
        <w:rPr>
          <w:rFonts w:ascii="Times New Roman" w:hAnsi="Times New Roman"/>
          <w:sz w:val="24"/>
          <w:szCs w:val="24"/>
          <w:lang w:val="en-US"/>
        </w:rPr>
        <w:t xml:space="preserve"> </w:t>
      </w:r>
      <w:r w:rsidR="00ED3FA5" w:rsidRPr="005D42FA">
        <w:rPr>
          <w:rFonts w:ascii="Times New Roman" w:hAnsi="Times New Roman"/>
          <w:sz w:val="24"/>
          <w:szCs w:val="24"/>
          <w:lang w:val="en-US"/>
        </w:rPr>
        <w:fldChar w:fldCharType="begin"/>
      </w:r>
      <w:r w:rsidR="003D3F96">
        <w:rPr>
          <w:rFonts w:ascii="Times New Roman" w:hAnsi="Times New Roman"/>
          <w:sz w:val="24"/>
          <w:szCs w:val="24"/>
          <w:lang w:val="en-US"/>
        </w:rPr>
        <w:instrText xml:space="preserve"> ADDIN ZOTERO_ITEM CSL_CITATION {"citationID":"av3mtpmrs5","properties":{"formattedCitation":"(39)","plainCitation":"(39)"},"citationItems":[{"id":56,"uris":["http://zotero.org/users/local/rlsERk4q/items/CS6BU4R3"],"uri":["http://zotero.org/users/local/rlsERk4q/items/CS6BU4R3"],"itemData":{"id":56,"type":"article-journal","title":"Transport characteristics of guanidino compounds at the blood-brain barrier and blood-cerebrospinal fluid barrier: relevance to neural disorders","container-title":"Fluids and barriers of the CNS","page":"13","volume":"8","issue":"1","source":"PubMed","abstract":"Guanidino compounds (GCs), such as creatine, phosphocreatine, guanidinoacetic acid, creatinine, methylguanidine, guanidinosuccinic acid, γ-guanidinobutyric acid, β-guanidinopropionic acid, guanidinoethane sulfonic acid and α-guanidinoglutaric acid, are present in the mammalian brain. Although creatine and phosphocreatine play important roles in energy homeostasis in the brain, accumulation of GCs may induce epileptic discharges and convulsions. This review focuses on how physiologically important and/or neurotoxic GCs are distributed in the brain under physiological and pathological conditions. Transporters for GCs at the blood-brain barrier (BBB) and the blood-cerebrospinal fluid (CSF) barrier (BCSFB) have emerged as substantial contributors to GCs distribution in the brain. Creatine transporter (CRT/solute carrier (SLC) 6A8) expressed at the BBB regulates creatine concentration in the brain, and represents a major pathway for supply of creatine from the circulating blood to the brain. CRT may be a key factor facilitating blood-to-brain guanidinoacetate transport in patients deficient in S-adenosylmethionine:guanidinoacetate N-methyltransferase, the creatine biosynthetic enzyme, resulting in cerebral accumulation of guanidinoacetate. CRT, taurine transporter (TauT/SLC6A6) and organic cation transporter (OCT3/SLC22A3) expressed at the BCSFB are involved in guanidinoacetic acid or creatinine efflux transport from CSF. Interestingly, BBB efflux transport of GCs, including guanidinoacetate and creatinine, is negligible, though the BBB has a variety of efflux transport systems for synthetic precursors of GCs, such as amino acids and neurotransmitters. Instead, the BCSFB functions as a major cerebral clearance system for GCs. In conclusion, transport of GCs at the BBB and BCSFB appears to be the key determinant of the cerebral levels of GCs, and changes in the transport characteristics may cause the abnormal distribution of GCs in the brain seen in patients with certain neurological disorders.","DOI":"10.1186/2045-8118-8-13","ISSN":"2045-8118","note":"PMID: 21352605\nPMCID: PMC3058069","shortTitle":"Transport characteristics of guanidino compounds at the blood-brain barrier and blood-cerebrospinal fluid barrier","journalAbbreviation":"Fluids Barriers CNS","language":"eng","author":[{"family":"Tachikawa","given":"Masanori"},{"family":"Hosoya","given":"Ken-Ichi"}],"issued":{"date-parts":[["2011",2,28]]}}}],"schema":"https://github.com/citation-style-language/schema/raw/master/csl-citation.json"} </w:instrText>
      </w:r>
      <w:r w:rsidR="00ED3FA5" w:rsidRPr="005D42FA">
        <w:rPr>
          <w:rFonts w:ascii="Times New Roman" w:hAnsi="Times New Roman"/>
          <w:sz w:val="24"/>
          <w:szCs w:val="24"/>
          <w:lang w:val="en-US"/>
        </w:rPr>
        <w:fldChar w:fldCharType="separate"/>
      </w:r>
      <w:r w:rsidR="003D3F96" w:rsidRPr="003D3F96">
        <w:rPr>
          <w:rFonts w:ascii="Times New Roman" w:hAnsi="Times New Roman"/>
          <w:sz w:val="24"/>
          <w:lang w:val="en-US"/>
        </w:rPr>
        <w:t>(39)</w:t>
      </w:r>
      <w:r w:rsidR="00ED3FA5" w:rsidRPr="005D42FA">
        <w:rPr>
          <w:rFonts w:ascii="Times New Roman" w:hAnsi="Times New Roman"/>
          <w:sz w:val="24"/>
          <w:szCs w:val="24"/>
          <w:lang w:val="en-US"/>
        </w:rPr>
        <w:fldChar w:fldCharType="end"/>
      </w:r>
      <w:r w:rsidR="006B5FFE" w:rsidRPr="005D42FA">
        <w:rPr>
          <w:rFonts w:ascii="Times New Roman" w:hAnsi="Times New Roman"/>
          <w:sz w:val="24"/>
          <w:szCs w:val="24"/>
          <w:lang w:val="en-US"/>
        </w:rPr>
        <w:t xml:space="preserve">. </w:t>
      </w:r>
    </w:p>
    <w:p w:rsidR="00F15413" w:rsidRPr="00835E0A" w:rsidRDefault="00F15413"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Energy metabolism</w:t>
      </w:r>
    </w:p>
    <w:p w:rsidR="00470913" w:rsidRPr="00835E0A" w:rsidRDefault="004716FB"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Creatine deficiency may have a role in the neurobiology of ASD as it plays an essential role in the transfer of energy in the central nervous system. Low levels of creatine have been reported in</w:t>
      </w:r>
      <w:r w:rsidR="00C00A9E" w:rsidRPr="00835E0A">
        <w:rPr>
          <w:rFonts w:ascii="Times New Roman" w:hAnsi="Times New Roman"/>
          <w:color w:val="000000" w:themeColor="text1"/>
          <w:sz w:val="24"/>
          <w:szCs w:val="24"/>
          <w:lang w:val="en-US"/>
        </w:rPr>
        <w:t xml:space="preserve"> some</w:t>
      </w:r>
      <w:r w:rsidRPr="00835E0A">
        <w:rPr>
          <w:rFonts w:ascii="Times New Roman" w:hAnsi="Times New Roman"/>
          <w:color w:val="000000" w:themeColor="text1"/>
          <w:sz w:val="24"/>
          <w:szCs w:val="24"/>
          <w:lang w:val="en-US"/>
        </w:rPr>
        <w:t xml:space="preserve"> regions of the brain of ASD patients</w:t>
      </w:r>
      <w:r w:rsidR="00BE02C6" w:rsidRPr="00835E0A">
        <w:rPr>
          <w:rFonts w:ascii="Times New Roman" w:hAnsi="Times New Roman"/>
          <w:color w:val="000000" w:themeColor="text1"/>
          <w:sz w:val="24"/>
          <w:szCs w:val="24"/>
          <w:lang w:val="en-US"/>
        </w:rPr>
        <w:t xml:space="preserve"> </w:t>
      </w:r>
      <w:r w:rsidR="00BE02C6"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8cvssu96s","properties":{"formattedCitation":"(40)","plainCitation":"(40)"},"citationItems":[{"id":120,"uris":["http://zotero.org/users/local/XReGY8EU/items/58464JWM"],"uri":["http://zotero.org/users/local/XReGY8EU/items/58464JWM"],"itemData":{"id":120,"type":"article-journal","title":"Prevalence of Creatine Deficiency Syndromes in Children With Nonsyndromic Autism","container-title":"Pediatrics","volume":"137","issue":"1","source":"PubMed","abstract":"BACKGROUND AND OBJECTIVE: Creatine deficiency may play a role in the neurobiology of autism and may represent a treatable cause of autism. The goal of the study was to ascertain the prevalence of creatine deficiency syndromes (CDSs) in children with autism spectrum disorder (ASD).\nMETHODS: In a prospective multicenter study, 443 children were investigated after a confirmed diagnosis of ASD. Random spot urine screening for creatine metabolites (creatine, guanidinoacetate, creatinine, and arginine) with liquid chromatography-tandem mass spectrometry and second-tier testing with high-performance liquid chromatography methodology was followed by recall testing in 24-hour urines and confirmatory testing by Sanger-based DNA sequencing of GAMT, GATM, and SLC6A8 genes. Additional diagnostic tests included plasma creatine metabolites and in vivo brain proton magnetic resonance spectroscopy. The creatine metabolites in spot urine in the autism group were compared with 128 healthy controls controlled for age.\nRESULTS: In 443 subjects with ASD investigated for CDS, we had 0 events (event: 0, 95% confidence interval 0-0.0068), therefore with 95% confidence the prevalence of CDS is &lt;7 in 1000 children with ASD. The autism and control groups did not vary in terms of creatine metabolites (P &gt; .0125) in urine.\nCONCLUSION: Our study revealed a very low prevalence of CDS in children with nonsyndromic ASD and no obvious association between creatine metabolites and autism. Unlike our study population, we expect more frequent CDS among children with severe developmental delay, speech impairment, seizures, and movement disorders in addition to impairments in social communication, restricted interests, and repetitive behaviors.","DOI":"10.1542/peds.2015-2672","ISSN":"1098-4275","note":"PMID: 26684475","journalAbbreviation":"Pediatrics","language":"eng","author":[{"family":"Schulze","given":"Andreas"},{"family":"Bauman","given":"Margaret"},{"family":"Tsai","given":"Anne Chun-Hui"},{"family":"Reynolds","given":"Ann"},{"family":"Roberts","given":"Wendy"},{"family":"Anagnostou","given":"Evdokia"},{"family":"Cameron","given":"Jessie"},{"family":"Nozzolillo","given":"Alixandra A."},{"family":"Chen","given":"Shiyi"},{"family":"Kyriakopoulou","given":"Lianna"},{"family":"Scherer","given":"Stephen W."},{"family":"Loh","given":"Alvin"}],"issued":{"date-parts":[["2016",1]]},"PMID":"26684475"}}],"schema":"https://github.com/citation-style-language/schema/raw/master/csl-citation.json"} </w:instrText>
      </w:r>
      <w:r w:rsidR="00BE02C6"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0)</w:t>
      </w:r>
      <w:r w:rsidR="00BE02C6"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r w:rsidR="00665108" w:rsidRPr="00835E0A">
        <w:rPr>
          <w:rFonts w:ascii="Times New Roman" w:hAnsi="Times New Roman"/>
          <w:color w:val="000000" w:themeColor="text1"/>
          <w:sz w:val="24"/>
          <w:szCs w:val="24"/>
          <w:lang w:val="en-US"/>
        </w:rPr>
        <w:t>Furthermore, d</w:t>
      </w:r>
      <w:r w:rsidR="009B47A1" w:rsidRPr="00835E0A">
        <w:rPr>
          <w:rFonts w:ascii="Times New Roman" w:hAnsi="Times New Roman"/>
          <w:color w:val="000000" w:themeColor="text1"/>
          <w:sz w:val="24"/>
          <w:szCs w:val="24"/>
          <w:lang w:val="en-US"/>
        </w:rPr>
        <w:t>eficiency in the levels of acetyl carnitine was found in the Lebanese ASD group compared to controls</w:t>
      </w:r>
      <w:r w:rsidRPr="00835E0A">
        <w:rPr>
          <w:rFonts w:ascii="Times New Roman" w:hAnsi="Times New Roman"/>
          <w:color w:val="000000" w:themeColor="text1"/>
          <w:sz w:val="24"/>
          <w:szCs w:val="24"/>
          <w:lang w:val="en-US"/>
        </w:rPr>
        <w:t xml:space="preserve"> (</w:t>
      </w:r>
      <w:r w:rsidR="00E512BC" w:rsidRPr="00835E0A">
        <w:rPr>
          <w:rFonts w:ascii="Times New Roman" w:hAnsi="Times New Roman"/>
          <w:color w:val="000000" w:themeColor="text1"/>
          <w:sz w:val="24"/>
          <w:szCs w:val="24"/>
          <w:lang w:val="en-US"/>
        </w:rPr>
        <w:t>See supplementary material</w:t>
      </w:r>
      <w:r w:rsidR="00861958">
        <w:rPr>
          <w:rFonts w:ascii="Times New Roman" w:hAnsi="Times New Roman"/>
          <w:color w:val="000000" w:themeColor="text1"/>
          <w:sz w:val="24"/>
          <w:szCs w:val="24"/>
          <w:lang w:val="en-US"/>
        </w:rPr>
        <w:t xml:space="preserve">, Table </w:t>
      </w:r>
      <w:r w:rsidR="00221794">
        <w:rPr>
          <w:rFonts w:ascii="Times New Roman" w:hAnsi="Times New Roman"/>
          <w:color w:val="000000" w:themeColor="text1"/>
          <w:sz w:val="24"/>
          <w:szCs w:val="24"/>
          <w:lang w:val="en-US"/>
        </w:rPr>
        <w:t>S2</w:t>
      </w:r>
      <w:r w:rsidRPr="00835E0A">
        <w:rPr>
          <w:rFonts w:ascii="Times New Roman" w:hAnsi="Times New Roman"/>
          <w:color w:val="000000" w:themeColor="text1"/>
          <w:sz w:val="24"/>
          <w:szCs w:val="24"/>
          <w:lang w:val="en-US"/>
        </w:rPr>
        <w:t>)</w:t>
      </w:r>
      <w:r w:rsidR="009B47A1" w:rsidRPr="00835E0A">
        <w:rPr>
          <w:rFonts w:ascii="Times New Roman" w:hAnsi="Times New Roman"/>
          <w:color w:val="000000" w:themeColor="text1"/>
          <w:sz w:val="24"/>
          <w:szCs w:val="24"/>
          <w:lang w:val="en-US"/>
        </w:rPr>
        <w:t xml:space="preserve">. </w:t>
      </w:r>
      <w:r w:rsidR="00E512BC" w:rsidRPr="00835E0A">
        <w:rPr>
          <w:rFonts w:ascii="Times New Roman" w:hAnsi="Times New Roman"/>
          <w:color w:val="000000" w:themeColor="text1"/>
          <w:sz w:val="24"/>
          <w:szCs w:val="24"/>
          <w:lang w:val="en-US"/>
        </w:rPr>
        <w:t>Acetyl carnitine</w:t>
      </w:r>
      <w:r w:rsidR="009B47A1" w:rsidRPr="00835E0A">
        <w:rPr>
          <w:rFonts w:ascii="Times New Roman" w:hAnsi="Times New Roman"/>
          <w:color w:val="000000" w:themeColor="text1"/>
          <w:sz w:val="24"/>
          <w:szCs w:val="24"/>
          <w:lang w:val="en-US"/>
        </w:rPr>
        <w:t xml:space="preserve"> </w:t>
      </w:r>
      <w:r w:rsidR="00846B15">
        <w:rPr>
          <w:rFonts w:ascii="Times New Roman" w:hAnsi="Times New Roman"/>
          <w:color w:val="000000" w:themeColor="text1"/>
          <w:sz w:val="24"/>
          <w:szCs w:val="24"/>
          <w:lang w:val="en-US"/>
        </w:rPr>
        <w:t xml:space="preserve">is </w:t>
      </w:r>
      <w:r w:rsidR="009B47A1" w:rsidRPr="00835E0A">
        <w:rPr>
          <w:rFonts w:ascii="Times New Roman" w:hAnsi="Times New Roman"/>
          <w:color w:val="000000" w:themeColor="text1"/>
          <w:sz w:val="24"/>
          <w:szCs w:val="24"/>
          <w:lang w:val="en-US"/>
        </w:rPr>
        <w:t>involved in mi</w:t>
      </w:r>
      <w:r w:rsidR="003A4D63">
        <w:rPr>
          <w:rFonts w:ascii="Times New Roman" w:hAnsi="Times New Roman"/>
          <w:color w:val="000000" w:themeColor="text1"/>
          <w:sz w:val="24"/>
          <w:szCs w:val="24"/>
          <w:lang w:val="en-US"/>
        </w:rPr>
        <w:t>tochondrial metabolism and play</w:t>
      </w:r>
      <w:r w:rsidR="00497A89">
        <w:rPr>
          <w:rFonts w:ascii="Times New Roman" w:hAnsi="Times New Roman"/>
          <w:color w:val="000000" w:themeColor="text1"/>
          <w:sz w:val="24"/>
          <w:szCs w:val="24"/>
          <w:lang w:val="en-US"/>
        </w:rPr>
        <w:t>s</w:t>
      </w:r>
      <w:r w:rsidR="009B47A1" w:rsidRPr="00835E0A">
        <w:rPr>
          <w:rFonts w:ascii="Times New Roman" w:hAnsi="Times New Roman"/>
          <w:color w:val="000000" w:themeColor="text1"/>
          <w:sz w:val="24"/>
          <w:szCs w:val="24"/>
          <w:lang w:val="en-US"/>
        </w:rPr>
        <w:t xml:space="preserve"> a role in fatty acid oxidation</w:t>
      </w:r>
      <w:r w:rsidR="00077457" w:rsidRPr="00835E0A">
        <w:rPr>
          <w:rFonts w:ascii="Times New Roman" w:hAnsi="Times New Roman"/>
          <w:color w:val="000000" w:themeColor="text1"/>
          <w:sz w:val="24"/>
          <w:szCs w:val="24"/>
          <w:lang w:val="en-US"/>
        </w:rPr>
        <w:t xml:space="preserve">. </w:t>
      </w:r>
      <w:r w:rsidR="00C00A9E" w:rsidRPr="00835E0A">
        <w:rPr>
          <w:rFonts w:ascii="Times New Roman" w:hAnsi="Times New Roman"/>
          <w:color w:val="000000" w:themeColor="text1"/>
          <w:sz w:val="24"/>
          <w:szCs w:val="24"/>
          <w:lang w:val="en-US"/>
        </w:rPr>
        <w:t>Studies have shown that supplementation with L-carnitine improves the behavioral features of ASD</w:t>
      </w:r>
      <w:r w:rsidR="008B7BB3" w:rsidRPr="00835E0A">
        <w:rPr>
          <w:rFonts w:ascii="Times New Roman" w:hAnsi="Times New Roman"/>
          <w:color w:val="000000" w:themeColor="text1"/>
          <w:sz w:val="24"/>
          <w:szCs w:val="24"/>
          <w:lang w:val="en-US"/>
        </w:rPr>
        <w:t xml:space="preserve"> </w:t>
      </w:r>
      <w:r w:rsidR="008B7BB3"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e2gqoq42l","properties":{"formattedCitation":"(41)","plainCitation":"(41)"},"citationItems":[{"id":129,"uris":["http://zotero.org/users/local/XReGY8EU/items/H29EJGDX"],"uri":["http://zotero.org/users/local/XReGY8EU/items/H29EJGDX"],"itemData":{"id":129,"type":"article-journal","title":"Metabolic and mitochondrial disorders associated with epilepsy in children with autism spectrum disorder","container-title":"Epilepsy &amp; Behavior: E&amp;B","page":"147-157","volume":"47","source":"PubMed","abstract":"Autism spectrum disorder (ASD) affects a significant number of individuals in the United States, with the prevalence continuing to grow. A significant proportion of individuals with ASD have comorbid medical conditions such as epilepsy. In fact, treatment-resistant epilepsy appears to have a higher prevalence in children with ASD than in children without ASD, suggesting that current antiepileptic treatments may be suboptimal in controlling seizures in many individuals with ASD. Many individuals with ASD also appear to have underlying metabolic conditions. Metabolic conditions such as mitochondrial disease and dysfunction and abnormalities in cerebral folate metabolism may affect a substantial number of children with ASD, while other metabolic conditions that have been associated with ASD such as disorders of creatine, cholesterol, pyridoxine, biotin, carnitine, γ-aminobutyric acid, purine, pyrimidine, and amino acid metabolism and urea cycle disorders have also been associated with ASD without the prevalence clearly known. Interestingly, all of these metabolic conditions have been associated with epilepsy in children with ASD. The identification and treatment of these disorders could improve the underlying metabolic derangements and potentially improve behavior and seizure frequency and/or severity in these individuals. This paper provides an overview of these metabolic disorders in the context of ASD and discusses their characteristics, diagnostic testing, and treatment with concentration on mitochondrial disorders. To this end, this paper aims to help optimize the diagnosis and treatment of children with ASD and epilepsy. This article is part of a Special Issue entitled \"Autism and Epilepsy\".","DOI":"10.1016/j.yebeh.2014.08.134","ISSN":"1525-5069","note":"PMID: 25440829","journalAbbreviation":"Epilepsy Behav","language":"eng","author":[{"family":"Frye","given":"Richard E."}],"issued":{"date-parts":[["2015",6]]},"PMID":"25440829"}}],"schema":"https://github.com/citation-style-language/schema/raw/master/csl-citation.json"} </w:instrText>
      </w:r>
      <w:r w:rsidR="008B7BB3"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1)</w:t>
      </w:r>
      <w:r w:rsidR="008B7BB3" w:rsidRPr="00835E0A">
        <w:rPr>
          <w:rFonts w:ascii="Times New Roman" w:hAnsi="Times New Roman"/>
          <w:color w:val="000000" w:themeColor="text1"/>
          <w:sz w:val="24"/>
          <w:szCs w:val="24"/>
          <w:lang w:val="en-US"/>
        </w:rPr>
        <w:fldChar w:fldCharType="end"/>
      </w:r>
      <w:r w:rsidR="00C00A9E" w:rsidRPr="00835E0A">
        <w:rPr>
          <w:rFonts w:ascii="Times New Roman" w:hAnsi="Times New Roman"/>
          <w:color w:val="000000" w:themeColor="text1"/>
          <w:sz w:val="24"/>
          <w:szCs w:val="24"/>
          <w:lang w:val="en-US"/>
        </w:rPr>
        <w:t>.</w:t>
      </w:r>
    </w:p>
    <w:p w:rsidR="004616F9" w:rsidRPr="004616F9" w:rsidRDefault="004616F9" w:rsidP="00441134">
      <w:pPr>
        <w:spacing w:line="480" w:lineRule="auto"/>
        <w:jc w:val="both"/>
        <w:rPr>
          <w:rFonts w:ascii="Times New Roman" w:hAnsi="Times New Roman"/>
          <w:i/>
          <w:iCs/>
          <w:color w:val="000000" w:themeColor="text1"/>
          <w:sz w:val="24"/>
          <w:szCs w:val="24"/>
          <w:lang w:val="en-US"/>
        </w:rPr>
      </w:pPr>
      <w:r w:rsidRPr="007F6269">
        <w:rPr>
          <w:rFonts w:ascii="Times New Roman" w:hAnsi="Times New Roman"/>
          <w:i/>
          <w:iCs/>
          <w:color w:val="000000" w:themeColor="text1"/>
          <w:sz w:val="24"/>
          <w:szCs w:val="24"/>
          <w:lang w:val="en-US"/>
        </w:rPr>
        <w:t>Carbohydrate metabolism</w:t>
      </w:r>
    </w:p>
    <w:p w:rsidR="008B7BB3" w:rsidRPr="00835E0A" w:rsidRDefault="00441134" w:rsidP="00441134">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Carbohydrates play an essential role as energy source for cells</w:t>
      </w:r>
      <w:r>
        <w:rPr>
          <w:rFonts w:ascii="Times New Roman" w:hAnsi="Times New Roman"/>
          <w:color w:val="000000" w:themeColor="text1"/>
          <w:sz w:val="24"/>
          <w:szCs w:val="24"/>
          <w:lang w:val="en-US"/>
        </w:rPr>
        <w:t>.</w:t>
      </w:r>
      <w:r w:rsidRPr="00835E0A">
        <w:rPr>
          <w:rFonts w:ascii="Times New Roman" w:hAnsi="Times New Roman"/>
          <w:color w:val="000000" w:themeColor="text1"/>
          <w:sz w:val="24"/>
          <w:szCs w:val="24"/>
          <w:lang w:val="en-US"/>
        </w:rPr>
        <w:t xml:space="preserve"> </w:t>
      </w:r>
      <w:r w:rsidR="00524BBC" w:rsidRPr="00835E0A">
        <w:rPr>
          <w:rFonts w:ascii="Times New Roman" w:hAnsi="Times New Roman"/>
          <w:color w:val="000000" w:themeColor="text1"/>
          <w:sz w:val="24"/>
          <w:szCs w:val="24"/>
          <w:lang w:val="en-US"/>
        </w:rPr>
        <w:t xml:space="preserve">Several metabolites implicated in the carbohydrate metabolism </w:t>
      </w:r>
      <w:r w:rsidR="00497A89" w:rsidRPr="00835E0A">
        <w:rPr>
          <w:rFonts w:ascii="Times New Roman" w:hAnsi="Times New Roman"/>
          <w:color w:val="000000" w:themeColor="text1"/>
          <w:sz w:val="24"/>
          <w:szCs w:val="24"/>
          <w:lang w:val="en-US"/>
        </w:rPr>
        <w:t>appear</w:t>
      </w:r>
      <w:r w:rsidR="00524BBC" w:rsidRPr="00835E0A">
        <w:rPr>
          <w:rFonts w:ascii="Times New Roman" w:hAnsi="Times New Roman"/>
          <w:color w:val="000000" w:themeColor="text1"/>
          <w:sz w:val="24"/>
          <w:szCs w:val="24"/>
          <w:lang w:val="en-US"/>
        </w:rPr>
        <w:t xml:space="preserve"> to be altered in </w:t>
      </w:r>
      <w:r w:rsidR="00861958">
        <w:rPr>
          <w:rFonts w:ascii="Times New Roman" w:hAnsi="Times New Roman"/>
          <w:color w:val="000000" w:themeColor="text1"/>
          <w:sz w:val="24"/>
          <w:szCs w:val="24"/>
          <w:lang w:val="en-US"/>
        </w:rPr>
        <w:t>this</w:t>
      </w:r>
      <w:r w:rsidR="00861958" w:rsidRPr="00835E0A">
        <w:rPr>
          <w:rFonts w:ascii="Times New Roman" w:hAnsi="Times New Roman"/>
          <w:color w:val="000000" w:themeColor="text1"/>
          <w:sz w:val="24"/>
          <w:szCs w:val="24"/>
          <w:lang w:val="en-US"/>
        </w:rPr>
        <w:t xml:space="preserve"> </w:t>
      </w:r>
      <w:r w:rsidR="00524BBC" w:rsidRPr="00835E0A">
        <w:rPr>
          <w:rFonts w:ascii="Times New Roman" w:hAnsi="Times New Roman"/>
          <w:color w:val="000000" w:themeColor="text1"/>
          <w:sz w:val="24"/>
          <w:szCs w:val="24"/>
          <w:lang w:val="en-US"/>
        </w:rPr>
        <w:t>ASD population.</w:t>
      </w:r>
      <w:r w:rsidR="004616F9">
        <w:rPr>
          <w:rFonts w:ascii="Times New Roman" w:hAnsi="Times New Roman"/>
          <w:color w:val="000000" w:themeColor="text1"/>
          <w:sz w:val="24"/>
          <w:szCs w:val="24"/>
          <w:lang w:val="en-US"/>
        </w:rPr>
        <w:t xml:space="preserve"> </w:t>
      </w:r>
      <w:r w:rsidR="00524BBC" w:rsidRPr="00835E0A">
        <w:rPr>
          <w:rFonts w:ascii="Times New Roman" w:hAnsi="Times New Roman"/>
          <w:color w:val="000000" w:themeColor="text1"/>
          <w:sz w:val="24"/>
          <w:szCs w:val="24"/>
          <w:lang w:val="en-US"/>
        </w:rPr>
        <w:t xml:space="preserve">We found perturbations </w:t>
      </w:r>
      <w:r w:rsidR="00524BBC" w:rsidRPr="00835E0A">
        <w:rPr>
          <w:rFonts w:ascii="Times New Roman" w:hAnsi="Times New Roman"/>
          <w:color w:val="000000" w:themeColor="text1"/>
          <w:sz w:val="24"/>
          <w:szCs w:val="24"/>
          <w:lang w:val="en-US"/>
        </w:rPr>
        <w:lastRenderedPageBreak/>
        <w:t>in the metabolism of propanoate (</w:t>
      </w:r>
      <w:r w:rsidR="00861958">
        <w:rPr>
          <w:rFonts w:ascii="Times New Roman" w:hAnsi="Times New Roman"/>
          <w:color w:val="000000" w:themeColor="text1"/>
          <w:sz w:val="24"/>
          <w:szCs w:val="24"/>
          <w:lang w:val="en-US"/>
        </w:rPr>
        <w:t xml:space="preserve">perturbation in </w:t>
      </w:r>
      <w:r w:rsidR="00524BBC" w:rsidRPr="00835E0A">
        <w:rPr>
          <w:rFonts w:ascii="Times New Roman" w:hAnsi="Times New Roman"/>
          <w:color w:val="000000" w:themeColor="text1"/>
          <w:sz w:val="24"/>
          <w:szCs w:val="24"/>
          <w:lang w:val="en-US"/>
        </w:rPr>
        <w:t>2-</w:t>
      </w:r>
      <w:r w:rsidR="00861958" w:rsidRPr="00835E0A">
        <w:rPr>
          <w:rFonts w:ascii="Times New Roman" w:hAnsi="Times New Roman"/>
          <w:color w:val="000000" w:themeColor="text1"/>
          <w:sz w:val="24"/>
          <w:szCs w:val="24"/>
          <w:lang w:val="en-US"/>
        </w:rPr>
        <w:t>hydroxybutyr</w:t>
      </w:r>
      <w:r w:rsidR="006C7F09">
        <w:rPr>
          <w:rFonts w:ascii="Times New Roman" w:hAnsi="Times New Roman"/>
          <w:color w:val="000000" w:themeColor="text1"/>
          <w:sz w:val="24"/>
          <w:szCs w:val="24"/>
          <w:lang w:val="en-US"/>
        </w:rPr>
        <w:t>ate</w:t>
      </w:r>
      <w:r w:rsidR="00861958">
        <w:rPr>
          <w:rFonts w:ascii="Times New Roman" w:hAnsi="Times New Roman"/>
          <w:color w:val="000000" w:themeColor="text1"/>
          <w:sz w:val="24"/>
          <w:szCs w:val="24"/>
          <w:lang w:val="en-US"/>
        </w:rPr>
        <w:t xml:space="preserve"> concentration</w:t>
      </w:r>
      <w:r w:rsidR="00524BBC" w:rsidRPr="00835E0A">
        <w:rPr>
          <w:rFonts w:ascii="Times New Roman" w:hAnsi="Times New Roman"/>
          <w:color w:val="000000" w:themeColor="text1"/>
          <w:sz w:val="24"/>
          <w:szCs w:val="24"/>
          <w:lang w:val="en-US"/>
        </w:rPr>
        <w:t>), citrate (</w:t>
      </w:r>
      <w:r w:rsidR="00861958">
        <w:rPr>
          <w:rFonts w:ascii="Times New Roman" w:hAnsi="Times New Roman"/>
          <w:color w:val="000000" w:themeColor="text1"/>
          <w:sz w:val="24"/>
          <w:szCs w:val="24"/>
          <w:lang w:val="en-US"/>
        </w:rPr>
        <w:t xml:space="preserve">perturbation in </w:t>
      </w:r>
      <w:r w:rsidR="00524BBC" w:rsidRPr="00835E0A">
        <w:rPr>
          <w:rFonts w:ascii="Times New Roman" w:hAnsi="Times New Roman"/>
          <w:color w:val="000000" w:themeColor="text1"/>
          <w:sz w:val="24"/>
          <w:szCs w:val="24"/>
          <w:lang w:val="en-US"/>
        </w:rPr>
        <w:t>citr</w:t>
      </w:r>
      <w:r w:rsidR="006C7F09">
        <w:rPr>
          <w:rFonts w:ascii="Times New Roman" w:hAnsi="Times New Roman"/>
          <w:color w:val="000000" w:themeColor="text1"/>
          <w:sz w:val="24"/>
          <w:szCs w:val="24"/>
          <w:lang w:val="en-US"/>
        </w:rPr>
        <w:t>ate</w:t>
      </w:r>
      <w:r w:rsidR="00524BBC" w:rsidRPr="00835E0A">
        <w:rPr>
          <w:rFonts w:ascii="Times New Roman" w:hAnsi="Times New Roman"/>
          <w:color w:val="000000" w:themeColor="text1"/>
          <w:sz w:val="24"/>
          <w:szCs w:val="24"/>
          <w:lang w:val="en-US"/>
        </w:rPr>
        <w:t>) and sugars (</w:t>
      </w:r>
      <w:r w:rsidR="00861958">
        <w:rPr>
          <w:rFonts w:ascii="Times New Roman" w:hAnsi="Times New Roman"/>
          <w:color w:val="000000" w:themeColor="text1"/>
          <w:sz w:val="24"/>
          <w:szCs w:val="24"/>
          <w:lang w:val="en-US"/>
        </w:rPr>
        <w:t>perturbation</w:t>
      </w:r>
      <w:r w:rsidR="00861958" w:rsidRPr="00835E0A">
        <w:rPr>
          <w:rFonts w:ascii="Times New Roman" w:hAnsi="Times New Roman"/>
          <w:color w:val="000000" w:themeColor="text1"/>
          <w:sz w:val="24"/>
          <w:szCs w:val="24"/>
          <w:lang w:val="en-US"/>
        </w:rPr>
        <w:t xml:space="preserve"> </w:t>
      </w:r>
      <w:r w:rsidR="00861958">
        <w:rPr>
          <w:rFonts w:ascii="Times New Roman" w:hAnsi="Times New Roman"/>
          <w:color w:val="000000" w:themeColor="text1"/>
          <w:sz w:val="24"/>
          <w:szCs w:val="24"/>
          <w:lang w:val="en-US"/>
        </w:rPr>
        <w:t xml:space="preserve">in </w:t>
      </w:r>
      <w:r w:rsidR="00524BBC" w:rsidRPr="00835E0A">
        <w:rPr>
          <w:rFonts w:ascii="Times New Roman" w:hAnsi="Times New Roman"/>
          <w:color w:val="000000" w:themeColor="text1"/>
          <w:sz w:val="24"/>
          <w:szCs w:val="24"/>
          <w:lang w:val="en-US"/>
        </w:rPr>
        <w:t xml:space="preserve">glucose-1-phosphate, fructose, glucuronate and glucosamine).  </w:t>
      </w:r>
    </w:p>
    <w:p w:rsidR="008B7BB3" w:rsidRPr="00835E0A" w:rsidRDefault="008B7BB3"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2-</w:t>
      </w:r>
      <w:r w:rsidR="00802975" w:rsidRPr="00835E0A">
        <w:rPr>
          <w:rFonts w:ascii="Times New Roman" w:hAnsi="Times New Roman"/>
          <w:color w:val="000000" w:themeColor="text1"/>
          <w:sz w:val="24"/>
          <w:szCs w:val="24"/>
          <w:lang w:val="en-US"/>
        </w:rPr>
        <w:t>H</w:t>
      </w:r>
      <w:r w:rsidRPr="00835E0A">
        <w:rPr>
          <w:rFonts w:ascii="Times New Roman" w:hAnsi="Times New Roman"/>
          <w:color w:val="000000" w:themeColor="text1"/>
          <w:sz w:val="24"/>
          <w:szCs w:val="24"/>
          <w:lang w:val="en-US"/>
        </w:rPr>
        <w:t>ydroxybutyr</w:t>
      </w:r>
      <w:r w:rsidR="00221794">
        <w:rPr>
          <w:rFonts w:ascii="Times New Roman" w:hAnsi="Times New Roman"/>
          <w:color w:val="000000" w:themeColor="text1"/>
          <w:sz w:val="24"/>
          <w:szCs w:val="24"/>
          <w:lang w:val="en-US"/>
        </w:rPr>
        <w:t>ate</w:t>
      </w:r>
      <w:r w:rsidRPr="00835E0A">
        <w:rPr>
          <w:rFonts w:ascii="Times New Roman" w:hAnsi="Times New Roman"/>
          <w:color w:val="000000" w:themeColor="text1"/>
          <w:sz w:val="24"/>
          <w:szCs w:val="24"/>
          <w:lang w:val="en-US"/>
        </w:rPr>
        <w:t>, an organic acid involved in propanoate metabolism, was found altered in ASD children</w:t>
      </w:r>
      <w:r w:rsidR="00802975" w:rsidRPr="00835E0A">
        <w:rPr>
          <w:rFonts w:ascii="Times New Roman" w:hAnsi="Times New Roman"/>
          <w:color w:val="000000" w:themeColor="text1"/>
          <w:sz w:val="24"/>
          <w:szCs w:val="24"/>
          <w:lang w:val="en-US"/>
        </w:rPr>
        <w:t xml:space="preserve"> as previously observed </w:t>
      </w:r>
      <w:r w:rsidR="00802975"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2pg38iu20s","properties":{"formattedCitation":"(31)","plainCitation":"(31)"},"citationItems":[{"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schema":"https://github.com/citation-style-language/schema/raw/master/csl-citation.json"} </w:instrText>
      </w:r>
      <w:r w:rsidR="00802975"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31)</w:t>
      </w:r>
      <w:r w:rsidR="00802975"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Butyrate is produced by bacteria in the colon and play</w:t>
      </w:r>
      <w:r w:rsidR="00E512BC" w:rsidRPr="00835E0A">
        <w:rPr>
          <w:rFonts w:ascii="Times New Roman" w:hAnsi="Times New Roman"/>
          <w:color w:val="000000" w:themeColor="text1"/>
          <w:sz w:val="24"/>
          <w:szCs w:val="24"/>
          <w:lang w:val="en-US"/>
        </w:rPr>
        <w:t>s</w:t>
      </w:r>
      <w:r w:rsidRPr="00835E0A">
        <w:rPr>
          <w:rFonts w:ascii="Times New Roman" w:hAnsi="Times New Roman"/>
          <w:color w:val="000000" w:themeColor="text1"/>
          <w:sz w:val="24"/>
          <w:szCs w:val="24"/>
          <w:lang w:val="en-US"/>
        </w:rPr>
        <w:t xml:space="preserve"> a role in the production of energy. Studies have shown that </w:t>
      </w:r>
      <w:r w:rsidR="00E512BC" w:rsidRPr="00835E0A">
        <w:rPr>
          <w:rFonts w:ascii="Times New Roman" w:hAnsi="Times New Roman"/>
          <w:color w:val="000000" w:themeColor="text1"/>
          <w:sz w:val="24"/>
          <w:szCs w:val="24"/>
          <w:lang w:val="en-US"/>
        </w:rPr>
        <w:t xml:space="preserve">a </w:t>
      </w:r>
      <w:r w:rsidRPr="00835E0A">
        <w:rPr>
          <w:rFonts w:ascii="Times New Roman" w:hAnsi="Times New Roman"/>
          <w:color w:val="000000" w:themeColor="text1"/>
          <w:sz w:val="24"/>
          <w:szCs w:val="24"/>
          <w:lang w:val="en-US"/>
        </w:rPr>
        <w:t xml:space="preserve">dietary source of butyrate has a beneficial effects in improving patients with brain disorder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mnugq5sqj","properties":{"formattedCitation":"(42)","plainCitation":"(42)"},"citationItems":[{"id":145,"uris":["http://zotero.org/users/local/XReGY8EU/items/DRVDP6KA"],"uri":["http://zotero.org/users/local/XReGY8EU/items/DRVDP6KA"],"itemData":{"id":145,"type":"article-journal","title":"Butyrate, neuroepigenetics and the gut microbiome: Can a high fiber diet improve brain health?","container-title":"Neuroscience Letters","page":"56-63","volume":"625","source":"PubMed","abstract":"As interest in the gut microbiome has grown in recent years, attention has turned to the impact of our diet on our brain. The benefits of a high fiber diet in the colon have been well documented in epidemiological studies, but its potential impact on the brain has largely been understudied. Here, we will review evidence that butyrate, a short-chain fatty acid (SCFA) produced by bacterial fermentation of fiber in the colon, can improve brain health. Butyrate has been extensively studied as a histone deacetylase (HDAC) inhibitor but also functions as a ligand for a subset of G protein-coupled receptors and as an energy metabolite. These diverse modes of action make it well suited for solving the wide array of imbalances frequently encountered in neurological disorders. In this review, we will integrate evidence from the disparate fields of gastroenterology and neuroscience to hypothesize that the metabolism of a high fiber diet in the gut can alter gene expression in the brain to prevent neurodegeneration and promote regeneration.","DOI":"10.1016/j.neulet.2016.02.009","ISSN":"1872-7972","note":"PMID: 26868600\nPMCID: PMC4903954","shortTitle":"Butyrate, neuroepigenetics and the gut microbiome","journalAbbreviation":"Neurosci. Lett.","language":"ENG","author":[{"family":"Bourassa","given":"Megan W."},{"family":"Alim","given":"Ishraq"},{"family":"Bultman","given":"Scott J."},{"family":"Ratan","given":"Rajiv R."}],"issued":{"date-parts":[["2016",6,20]]},"PMID":"26868600","PMCID":"PMC4903954"}}],"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2)</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p>
    <w:p w:rsidR="007F6269" w:rsidRPr="00835E0A" w:rsidRDefault="008B7BB3"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 xml:space="preserve"> Another metabolite whose level was altered in Lebanese ASD is citrate, already reported in </w:t>
      </w:r>
      <w:r w:rsidR="00221794">
        <w:rPr>
          <w:rFonts w:ascii="Times New Roman" w:hAnsi="Times New Roman"/>
          <w:color w:val="000000" w:themeColor="text1"/>
          <w:sz w:val="24"/>
          <w:szCs w:val="24"/>
          <w:lang w:val="en-US"/>
        </w:rPr>
        <w:t>literature</w:t>
      </w:r>
      <w:r w:rsidRPr="00835E0A">
        <w:rPr>
          <w:rFonts w:ascii="Times New Roman" w:hAnsi="Times New Roman"/>
          <w:color w:val="000000" w:themeColor="text1"/>
          <w:sz w:val="24"/>
          <w:szCs w:val="24"/>
          <w:lang w:val="en-US"/>
        </w:rPr>
        <w:t xml:space="preserve"> (Table </w:t>
      </w:r>
      <w:r w:rsidR="00E82404">
        <w:rPr>
          <w:rFonts w:ascii="Times New Roman" w:hAnsi="Times New Roman"/>
          <w:color w:val="000000" w:themeColor="text1"/>
          <w:sz w:val="24"/>
          <w:szCs w:val="24"/>
          <w:lang w:val="en-US"/>
        </w:rPr>
        <w:t>1</w:t>
      </w:r>
      <w:r w:rsidRPr="00835E0A">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TAjA9BoP","properties":{"formattedCitation":"(21,22,31,33,34)","plainCitation":"(21,22,31,33,34)"},"citationItems":[{"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id":72,"uris":["http://zotero.org/users/local/XReGY8EU/items/DDKKAIJ5"],"uri":["http://zotero.org/users/local/XReGY8EU/items/DDKKAIJ5"],"itemData":{"id":72,"type":"article-journal","title":"GC-MS-based urine metabolic profiling of autism spectrum disorders","container-title":"Analytical and Bioanalytical Chemistry","page":"5291-5300","volume":"405","issue":"15","source":"PubMed","abstract":"Autism spectrum disorders (ASD) are a group of neurodevelopmental disorders resulting from multiple factors. Diagnosis is based on behavioural and developmental signs detected before 3 years of age, and there is no reliable biological marker. The purpose of this study was to evaluate the value of gas chromatography combined with mass spectroscopy (GC-MS) associated with multivariate statistical modeling to capture the global biochemical signature of autistic individuals. GC-MS urinary metabolic profiles of 26 autistic and 24 healthy children were obtained by liq/liq extraction, and were or were not subjected to an oximation step, and then were subjected to a persilylation step. These metabolic profiles were then processed by multivariate analysis, in particular orthogonal partial least-squares discriminant analysis (OPLS-DA, R(2)Y(cum) = 0.97, Q(2)(cum) = 0.88). Discriminating metabolites were identified. The relative concentrations of the succinate and glycolate were higher for autistic than healthy children, whereas those of hippurate, 3-hydroxyphenylacetate, vanillylhydracrylate, 3-hydroxyhippurate, 4-hydroxyphenyl-2-hydroxyacetate, 1H-indole-3-acetate, phosphate, palmitate, stearate, and 3-methyladipate were lower. Eight other metabolites, which were not identified but characterized by a retention time plus a quantifier and its qualifier ion masses, were found to differ between the two groups. Comparison of statistical models leads to the conclusion that the combination of data obtained from both derivatization techniques leads to the model best discriminating between autistic and healthy groups of children.","DOI":"10.1007/s00216-013-6934-x","ISSN":"1618-2650","note":"PMID: 23571465","journalAbbreviation":"Anal Bioanal Chem","language":"eng","author":[{"family":"Emond","given":"Patrick"},{"family":"Mavel","given":"Sylvie"},{"family":"Aïdoud","given":"Nacima"},{"family":"Nadal-Desbarats","given":"Lydie"},{"family":"Montigny","given":"Frédéric"},{"family":"Bonnet-Brilhault","given":"Frédérique"},{"family":"Barthélémy","given":"Catherine"},{"family":"Merten","given":"Marc"},{"family":"Sarda","given":"Pierre"},{"family":"Laumonnier","given":"Frédéric"},{"family":"Vourc'h","given":"Patrick"},{"family":"Blasco","given":"Hélène"},{"family":"Andres","given":"Christian R."}],"issued":{"date-parts":[["2013",6]]},"PMID":"23571465"}},{"id":75,"uris":["http://zotero.org/users/local/XReGY8EU/items/4VUXGJED"],"uri":["http://zotero.org/users/local/XReGY8EU/items/4VUXGJED"],"itemData":{"id":75,"type":"article-journal","title":"Noninvasive urinary organic acids test to assess biochemical and nutritional individuality in autistic children","container-title":"Clinical Biochemistry","page":"686-691","volume":"44","issue":"8-9","source":"PubMed","abstract":"OBJECTIVES: Quantitative organic acid testing can give information about potential problems, especially with energy production, neurotransmitter metabolism, intestinal dysbiosis and nutritional individuality which is very important in autistic children. The aim of this study was to find out potential differences between the levels of organic acids in the urine of autistic and non-autistic children.\nDESIGN AND METHODS: The organic acids in the urine were determined by capillary gas chromatography/mass spectrometry (GC/MS). All overnight urine samples were collected from 35 autistic children and 36 neurologically normal children as healthy controls (4-10 years).\nRESULTS: Significant differences were found between the autistic children and the control group in organic acids: 2-oxoglutaric, isocitric, citric, 4-hydroxybenzoic, 4-hydroxyphenylacetic, hippuric, adipic, suberic (all with p&lt;0.05).\nCONCLUSION: Organic acids test can be used to assess an individual need for nutrient and biochemical abnormalities, especially important for autistic children.","DOI":"10.1016/j.clinbiochem.2011.01.015","ISSN":"1873-2933","note":"PMID: 21300048","journalAbbreviation":"Clin. Biochem.","language":"eng","author":[{"family":"Kałużna-Czaplińska","given":"Joanna"}],"issued":{"date-parts":[["2011",6]]},"PMID":"21300048"}}],"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21,22,31,33,34)</w:t>
      </w:r>
      <w:r w:rsidRPr="00835E0A">
        <w:rPr>
          <w:rFonts w:ascii="Times New Roman" w:hAnsi="Times New Roman"/>
          <w:color w:val="000000" w:themeColor="text1"/>
          <w:sz w:val="24"/>
          <w:szCs w:val="24"/>
          <w:lang w:val="en-US"/>
        </w:rPr>
        <w:fldChar w:fldCharType="end"/>
      </w:r>
      <w:r w:rsidRPr="003D3F96">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 xml:space="preserve">The primary energy source in the citric acid cycle is acetyl-CoA that derives from the glycolysis of pyruvate </w:t>
      </w:r>
      <w:r w:rsidRPr="00835E0A">
        <w:rPr>
          <w:rFonts w:ascii="Times New Roman" w:hAnsi="Times New Roman"/>
          <w:i/>
          <w:color w:val="000000" w:themeColor="text1"/>
          <w:sz w:val="24"/>
          <w:szCs w:val="24"/>
          <w:lang w:val="en-US"/>
        </w:rPr>
        <w:t>via</w:t>
      </w:r>
      <w:r w:rsidRPr="00835E0A">
        <w:rPr>
          <w:rFonts w:ascii="Times New Roman" w:hAnsi="Times New Roman"/>
          <w:color w:val="000000" w:themeColor="text1"/>
          <w:sz w:val="24"/>
          <w:szCs w:val="24"/>
          <w:lang w:val="en-US"/>
        </w:rPr>
        <w:t xml:space="preserve"> pyruvate dehydrogenase. Pyruvate dehydrogenase deficiency is a rare neurometabolic disorder which can lead to neurological problems associated with development of intellectual disability and seizures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86qt5dsc5","properties":{"formattedCitation":"(43)","plainCitation":"(43)"},"citationItems":[{"id":170,"uris":["http://zotero.org/users/local/XReGY8EU/items/QK7DFGXK"],"uri":["http://zotero.org/users/local/XReGY8EU/items/QK7DFGXK"],"itemData":{"id":170,"type":"article-journal","title":"Pyruvate dehydrogenase complex deficiency and its relationship with epilepsy frequency--An overview","container-title":"Epilepsy Research","page":"40-52","volume":"116","source":"PubMed","abstract":"The pyruvate dehydrogenase complex (PDHc) is a member of a family of multienzyme complexes that provides the link between glycolysis and the tricarboxylic acid (TCA) cycle by catalyzing the physiologically irreversible decarboxylation of various 2-oxoacid substrates to their corresponding acyl-CoA derivatives, NADH and CO2. PDHc deficiency is a metabolic disorder commonly associated with lactic acidosis, progressive neurological and neuromuscular degeneration that vary with age and gender. In this review, we aim to discuss the relationship between occurrence of epilepsy and PDHc deficiency associated with the pyruvate dehydrogenase complex (E1α subunit (PDHA1) and E1β subunit (PDHB)) and PDH phosphatase (PDP) deficiency. PDHc plays a crucial role in the aerobic carbohydrate metabolism and regulates the use of carbohydrate as the source of oxidative energy. In severe PDHc deficiency, the energy deficit impairs brain development in utero resulting in physiological and structural changes in the brain that contributes to the subsequent onset of epileptogenesis. Epileptogenesis in PDHc deficiency is linked to energy failure and abnormal neurotransmitter metabolism that progressively alters neuronal excitability. This metabolic blockage might be restricted via inclusion of ketogenic diet that is broken up by β-oxidation and directly converting it to acetyl-CoA, and thereby improving the patient's health condition. Genetic counseling is essential as PDHA1 deficiency is X-linked. The demonstration of the X-chromosome localization of PDHA1 resolved a number of questions concerning the variable phenotype displayed by patients with E1 deficiency. Most patients show a broad range of neurological abnormalities, with the severity showing some dependence on the nature of the mutation in the Elα gene, while PDHB and PDH phosphatase (PDP) deficiencies are of autosomal recessive inheritance. However, in females, the disorder is further complicated by the pattern of X-chromosome inactivation, i.e., unfavorable lyonization. Furthermore research should focus on epileptogenic animal models; this might pave a new way toward identification of the pathophysiology of this challenging disorder.","DOI":"10.1016/j.eplepsyres.2015.07.002","ISSN":"1872-6844","note":"PMID: 26354166","journalAbbreviation":"Epilepsy Res.","language":"ENG","author":[{"family":"Bhandary","given":"Suman"},{"family":"Aguan","given":"Kripamoy"}],"issued":{"date-parts":[["2015",10]]},"PMID":"26354166"}}],"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3)</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p>
    <w:p w:rsidR="00F15413" w:rsidRPr="00835E0A" w:rsidRDefault="00F64BA1" w:rsidP="00186E2C">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Amino acid metabolism</w:t>
      </w:r>
    </w:p>
    <w:p w:rsidR="00536A93" w:rsidRPr="00835E0A" w:rsidRDefault="00536A93" w:rsidP="007C689F">
      <w:pPr>
        <w:autoSpaceDE w:val="0"/>
        <w:autoSpaceDN w:val="0"/>
        <w:adjustRightInd w:val="0"/>
        <w:spacing w:after="0" w:line="480" w:lineRule="auto"/>
        <w:jc w:val="both"/>
        <w:rPr>
          <w:rFonts w:asciiTheme="majorBidi" w:hAnsiTheme="majorBidi" w:cstheme="majorBidi"/>
          <w:i/>
          <w:iCs/>
          <w:color w:val="000000" w:themeColor="text1"/>
          <w:sz w:val="24"/>
          <w:szCs w:val="24"/>
          <w:lang w:val="en-US"/>
        </w:rPr>
      </w:pPr>
      <w:r w:rsidRPr="00835E0A">
        <w:rPr>
          <w:rFonts w:asciiTheme="majorBidi" w:hAnsiTheme="majorBidi" w:cstheme="majorBidi"/>
          <w:color w:val="000000" w:themeColor="text1"/>
          <w:sz w:val="24"/>
          <w:szCs w:val="24"/>
          <w:lang w:val="en-US"/>
        </w:rPr>
        <w:t xml:space="preserve">On the other hand, our results showed altered urinary amino acid excretion (Table </w:t>
      </w:r>
      <w:r w:rsidR="00E82404">
        <w:rPr>
          <w:rFonts w:asciiTheme="majorBidi" w:hAnsiTheme="majorBidi" w:cstheme="majorBidi"/>
          <w:color w:val="000000" w:themeColor="text1"/>
          <w:sz w:val="24"/>
          <w:szCs w:val="24"/>
          <w:lang w:val="en-US"/>
        </w:rPr>
        <w:t>1</w:t>
      </w:r>
      <w:r w:rsidRPr="00835E0A">
        <w:rPr>
          <w:rFonts w:asciiTheme="majorBidi" w:hAnsiTheme="majorBidi" w:cstheme="majorBidi"/>
          <w:color w:val="000000" w:themeColor="text1"/>
          <w:sz w:val="24"/>
          <w:szCs w:val="24"/>
          <w:lang w:val="en-US"/>
        </w:rPr>
        <w:t>). The concentration of amino acids can be affected by many factors such as age, gender, developmental stage, diet, food habits</w:t>
      </w:r>
      <w:r w:rsidR="00E82404">
        <w:rPr>
          <w:rFonts w:asciiTheme="majorBidi" w:hAnsiTheme="majorBidi" w:cstheme="majorBidi"/>
          <w:color w:val="000000" w:themeColor="text1"/>
          <w:sz w:val="24"/>
          <w:szCs w:val="24"/>
          <w:lang w:val="en-US"/>
        </w:rPr>
        <w:t xml:space="preserve"> </w:t>
      </w:r>
      <w:r w:rsidR="00E82404" w:rsidRPr="00835E0A">
        <w:rPr>
          <w:rFonts w:asciiTheme="majorBidi" w:hAnsiTheme="majorBidi" w:cstheme="majorBidi"/>
          <w:color w:val="000000" w:themeColor="text1"/>
          <w:sz w:val="24"/>
          <w:szCs w:val="24"/>
        </w:rPr>
        <w:fldChar w:fldCharType="begin"/>
      </w:r>
      <w:r w:rsidR="00E82404">
        <w:rPr>
          <w:rFonts w:asciiTheme="majorBidi" w:hAnsiTheme="majorBidi" w:cstheme="majorBidi"/>
          <w:color w:val="000000" w:themeColor="text1"/>
          <w:sz w:val="24"/>
          <w:szCs w:val="24"/>
          <w:lang w:val="en-US"/>
        </w:rPr>
        <w:instrText xml:space="preserve"> ADDIN ZOTERO_ITEM CSL_CITATION {"citationID":"a10dko42kr3","properties":{"formattedCitation":"(44)","plainCitation":"(44)"},"citationItems":[{"id":"R0jPh6PR/rIEMwMWc","uris":["http://zotero.org/users/local/XReGY8EU/items/VPP5EVMU"],"uri":["http://zotero.org/users/local/XReGY8EU/items/VPP5EVMU"],"itemData":{"id":"R0jPh6PR/rIEMwMWc","type":"article-journal","title":"Metabolomics of autism spectrum disorders: early insights regarding mammalian-microbial cometabolites","container-title":"Expert Review of Molecular Diagnostics","page":"869-881","volume":"16","issue":"8","source":"PubMed","abstract":"INTRODUCTION: Autism spectrum disorders (ASD) are a group of neurodevelopmental disorders consisting of delayed or impaired language development and difficulties in social interactions. The very high degree of phenotypic heterogeneity in ASD originates from the interaction between environmental risk factors and susceptible genetic loci, leading to epigenetic DNA methylation. Advances in system biology are becoming strategic for implementing knowledge on the ASD aetiology and for the early diagnosis of the disease after birth.\nAREAS COVERED: We overhauled the value of either targeted or untargeted metabolomics studies in autism for identifying the most relevant metabolic pathways and key metabolites implicated in the disease, with special emphasis to mammalian-microbial metabolites. The most discriminant metabolites in ASD belong to amino acid metabolism, antioxidant status, nicotinic acid metabolism, and mitochondrial metabolism. Expert commentary: Most published studies point out the role of metabolites derived from the gut microbiota: they can modulate the behavioral phenotype of the autistic children, greatly influencing host metabolic pathways and the immune system, shaping the individual susceptibility to the disease. Pitfalls and caveats in metabolomics results across studies have been additionally recognized and discussed leading to the conclusion that metabolomics studies in ASD are far to be definitive and univocal.","DOI":"10.1080/14737159.2016.1202765","ISSN":"1744-8352","note":"PMID: 27310602","shortTitle":"Metabolomics of autism spectrum disorders","journalAbbreviation":"Expert Rev. Mol. Diagn.","language":"ENG","author":[{"family":"Mussap","given":"Michele"},{"family":"Noto","given":"Antonio"},{"family":"Fanos","given":"Vassilios"}],"issued":{"date-parts":[["2016",8]]},"PMID":"27310602"}}],"schema":"https://github.com/citation-style-language/schema/raw/master/csl-citation.json"} </w:instrText>
      </w:r>
      <w:r w:rsidR="00E82404" w:rsidRPr="00835E0A">
        <w:rPr>
          <w:rFonts w:asciiTheme="majorBidi" w:hAnsiTheme="majorBidi" w:cstheme="majorBidi"/>
          <w:color w:val="000000" w:themeColor="text1"/>
          <w:sz w:val="24"/>
          <w:szCs w:val="24"/>
        </w:rPr>
        <w:fldChar w:fldCharType="separate"/>
      </w:r>
      <w:r w:rsidR="00E82404" w:rsidRPr="003D3F96">
        <w:rPr>
          <w:rFonts w:ascii="Times New Roman" w:hAnsi="Times New Roman"/>
          <w:sz w:val="24"/>
          <w:lang w:val="en-US"/>
        </w:rPr>
        <w:t>(44)</w:t>
      </w:r>
      <w:r w:rsidR="00E82404" w:rsidRPr="00835E0A">
        <w:rPr>
          <w:rFonts w:asciiTheme="majorBidi" w:hAnsiTheme="majorBidi" w:cstheme="majorBidi"/>
          <w:color w:val="000000" w:themeColor="text1"/>
          <w:sz w:val="24"/>
          <w:szCs w:val="24"/>
        </w:rPr>
        <w:fldChar w:fldCharType="end"/>
      </w:r>
      <w:r w:rsidR="0084236A" w:rsidRPr="00835E0A">
        <w:rPr>
          <w:rFonts w:asciiTheme="majorBidi" w:hAnsiTheme="majorBidi" w:cstheme="majorBidi"/>
          <w:color w:val="000000" w:themeColor="text1"/>
          <w:sz w:val="24"/>
          <w:szCs w:val="24"/>
          <w:lang w:val="en-US"/>
        </w:rPr>
        <w:t>…</w:t>
      </w:r>
      <w:r w:rsidRPr="00835E0A">
        <w:rPr>
          <w:rFonts w:asciiTheme="majorBidi" w:hAnsiTheme="majorBidi" w:cstheme="majorBidi"/>
          <w:color w:val="000000" w:themeColor="text1"/>
          <w:sz w:val="24"/>
          <w:szCs w:val="24"/>
          <w:lang w:val="en-US"/>
        </w:rPr>
        <w:t xml:space="preserve"> However, the cause of fluctuations between studies is still unclear. Our results show</w:t>
      </w:r>
      <w:r w:rsidR="00F9531A">
        <w:rPr>
          <w:rFonts w:asciiTheme="majorBidi" w:hAnsiTheme="majorBidi" w:cstheme="majorBidi"/>
          <w:color w:val="000000" w:themeColor="text1"/>
          <w:sz w:val="24"/>
          <w:szCs w:val="24"/>
          <w:lang w:val="en-US"/>
        </w:rPr>
        <w:t>ed</w:t>
      </w:r>
      <w:r w:rsidRPr="00835E0A">
        <w:rPr>
          <w:rFonts w:asciiTheme="majorBidi" w:hAnsiTheme="majorBidi" w:cstheme="majorBidi"/>
          <w:color w:val="000000" w:themeColor="text1"/>
          <w:sz w:val="24"/>
          <w:szCs w:val="24"/>
          <w:lang w:val="en-US"/>
        </w:rPr>
        <w:t xml:space="preserve"> that several amino acids</w:t>
      </w:r>
      <w:r w:rsidR="00497A89">
        <w:rPr>
          <w:rFonts w:asciiTheme="majorBidi" w:hAnsiTheme="majorBidi" w:cstheme="majorBidi"/>
          <w:color w:val="000000" w:themeColor="text1"/>
          <w:sz w:val="24"/>
          <w:szCs w:val="24"/>
          <w:lang w:val="en-US"/>
        </w:rPr>
        <w:t xml:space="preserve"> </w:t>
      </w:r>
      <w:r w:rsidR="00F9531A" w:rsidRPr="00D4102D">
        <w:rPr>
          <w:rFonts w:asciiTheme="majorBidi" w:hAnsiTheme="majorBidi" w:cstheme="majorBidi"/>
          <w:color w:val="000000" w:themeColor="text1"/>
          <w:sz w:val="24"/>
          <w:szCs w:val="24"/>
          <w:lang w:val="en-US"/>
        </w:rPr>
        <w:t xml:space="preserve">such as </w:t>
      </w:r>
      <w:r w:rsidR="00E82404">
        <w:rPr>
          <w:rFonts w:asciiTheme="majorBidi" w:hAnsiTheme="majorBidi" w:cstheme="majorBidi"/>
          <w:color w:val="000000" w:themeColor="text1"/>
          <w:sz w:val="24"/>
          <w:szCs w:val="24"/>
          <w:lang w:val="en-US"/>
        </w:rPr>
        <w:t>s</w:t>
      </w:r>
      <w:r w:rsidR="00E82404" w:rsidRPr="00D4102D">
        <w:rPr>
          <w:rFonts w:asciiTheme="majorBidi" w:hAnsiTheme="majorBidi" w:cstheme="majorBidi"/>
          <w:color w:val="000000" w:themeColor="text1"/>
          <w:sz w:val="24"/>
          <w:szCs w:val="24"/>
          <w:lang w:val="en-US"/>
        </w:rPr>
        <w:t>erine</w:t>
      </w:r>
      <w:r w:rsidR="00EA4F7F" w:rsidRPr="00D4102D">
        <w:rPr>
          <w:rFonts w:asciiTheme="majorBidi" w:hAnsiTheme="majorBidi" w:cstheme="majorBidi"/>
          <w:color w:val="000000" w:themeColor="text1"/>
          <w:sz w:val="24"/>
          <w:szCs w:val="24"/>
          <w:lang w:val="en-US"/>
        </w:rPr>
        <w:t xml:space="preserve">, </w:t>
      </w:r>
      <w:r w:rsidR="00E82404">
        <w:rPr>
          <w:rFonts w:asciiTheme="majorBidi" w:hAnsiTheme="majorBidi" w:cstheme="majorBidi"/>
          <w:color w:val="000000" w:themeColor="text1"/>
          <w:sz w:val="24"/>
          <w:szCs w:val="24"/>
          <w:lang w:val="en-US"/>
        </w:rPr>
        <w:t>g</w:t>
      </w:r>
      <w:r w:rsidR="00E82404" w:rsidRPr="00D4102D">
        <w:rPr>
          <w:rFonts w:asciiTheme="majorBidi" w:hAnsiTheme="majorBidi" w:cstheme="majorBidi"/>
          <w:color w:val="000000" w:themeColor="text1"/>
          <w:sz w:val="24"/>
          <w:szCs w:val="24"/>
          <w:lang w:val="en-US"/>
        </w:rPr>
        <w:t>lutamate</w:t>
      </w:r>
      <w:r w:rsidR="00EA4F7F" w:rsidRPr="00D4102D">
        <w:rPr>
          <w:rFonts w:asciiTheme="majorBidi" w:hAnsiTheme="majorBidi" w:cstheme="majorBidi"/>
          <w:color w:val="000000" w:themeColor="text1"/>
          <w:sz w:val="24"/>
          <w:szCs w:val="24"/>
          <w:lang w:val="en-US"/>
        </w:rPr>
        <w:t xml:space="preserve">, </w:t>
      </w:r>
      <w:r w:rsidR="00E82404">
        <w:rPr>
          <w:rFonts w:asciiTheme="majorBidi" w:hAnsiTheme="majorBidi" w:cstheme="majorBidi"/>
          <w:color w:val="000000" w:themeColor="text1"/>
          <w:sz w:val="24"/>
          <w:szCs w:val="24"/>
          <w:lang w:val="en-US"/>
        </w:rPr>
        <w:t>t</w:t>
      </w:r>
      <w:r w:rsidR="00E82404" w:rsidRPr="00D4102D">
        <w:rPr>
          <w:rFonts w:asciiTheme="majorBidi" w:hAnsiTheme="majorBidi" w:cstheme="majorBidi"/>
          <w:color w:val="000000" w:themeColor="text1"/>
          <w:sz w:val="24"/>
          <w:szCs w:val="24"/>
          <w:lang w:val="en-US"/>
        </w:rPr>
        <w:t>yrosine</w:t>
      </w:r>
      <w:r w:rsidR="00F9531A" w:rsidRPr="00D4102D">
        <w:rPr>
          <w:rFonts w:asciiTheme="majorBidi" w:hAnsiTheme="majorBidi" w:cstheme="majorBidi"/>
          <w:color w:val="000000" w:themeColor="text1"/>
          <w:sz w:val="24"/>
          <w:szCs w:val="24"/>
          <w:lang w:val="en-US"/>
        </w:rPr>
        <w:t>, threonine</w:t>
      </w:r>
      <w:r w:rsidRPr="00835E0A">
        <w:rPr>
          <w:rFonts w:asciiTheme="majorBidi" w:hAnsiTheme="majorBidi" w:cstheme="majorBidi"/>
          <w:color w:val="000000" w:themeColor="text1"/>
          <w:sz w:val="24"/>
          <w:szCs w:val="24"/>
          <w:lang w:val="en-US"/>
        </w:rPr>
        <w:t xml:space="preserve"> </w:t>
      </w:r>
      <w:r w:rsidR="00D46568">
        <w:rPr>
          <w:rFonts w:asciiTheme="majorBidi" w:hAnsiTheme="majorBidi" w:cstheme="majorBidi"/>
          <w:color w:val="000000" w:themeColor="text1"/>
          <w:sz w:val="24"/>
          <w:szCs w:val="24"/>
          <w:lang w:val="en-US"/>
        </w:rPr>
        <w:t>we</w:t>
      </w:r>
      <w:r w:rsidR="00D46568" w:rsidRPr="00835E0A">
        <w:rPr>
          <w:rFonts w:asciiTheme="majorBidi" w:hAnsiTheme="majorBidi" w:cstheme="majorBidi"/>
          <w:color w:val="000000" w:themeColor="text1"/>
          <w:sz w:val="24"/>
          <w:szCs w:val="24"/>
          <w:lang w:val="en-US"/>
        </w:rPr>
        <w:t xml:space="preserve">re </w:t>
      </w:r>
      <w:r w:rsidRPr="00835E0A">
        <w:rPr>
          <w:rFonts w:asciiTheme="majorBidi" w:hAnsiTheme="majorBidi" w:cstheme="majorBidi"/>
          <w:color w:val="000000" w:themeColor="text1"/>
          <w:sz w:val="24"/>
          <w:szCs w:val="24"/>
          <w:lang w:val="en-US"/>
        </w:rPr>
        <w:t>altered in Lebanese A</w:t>
      </w:r>
      <w:r w:rsidR="000A7120" w:rsidRPr="00835E0A">
        <w:rPr>
          <w:rFonts w:asciiTheme="majorBidi" w:hAnsiTheme="majorBidi" w:cstheme="majorBidi"/>
          <w:color w:val="000000" w:themeColor="text1"/>
          <w:sz w:val="24"/>
          <w:szCs w:val="24"/>
          <w:lang w:val="en-US"/>
        </w:rPr>
        <w:t xml:space="preserve">SD, as previously described </w:t>
      </w:r>
      <w:r w:rsidR="000A7120" w:rsidRPr="00835E0A">
        <w:rPr>
          <w:rFonts w:asciiTheme="majorBidi" w:hAnsiTheme="majorBidi" w:cstheme="majorBidi"/>
          <w:color w:val="000000" w:themeColor="text1"/>
          <w:sz w:val="24"/>
          <w:szCs w:val="24"/>
        </w:rPr>
        <w:fldChar w:fldCharType="begin"/>
      </w:r>
      <w:r w:rsidR="003D3F96">
        <w:rPr>
          <w:rFonts w:asciiTheme="majorBidi" w:hAnsiTheme="majorBidi" w:cstheme="majorBidi"/>
          <w:color w:val="000000" w:themeColor="text1"/>
          <w:sz w:val="24"/>
          <w:szCs w:val="24"/>
          <w:lang w:val="en-US"/>
        </w:rPr>
        <w:instrText xml:space="preserve"> ADDIN ZOTERO_ITEM CSL_CITATION {"citationID":"a1i6igqk8ub","properties":{"formattedCitation":"(5)","plainCitation":"(5)"},"citationItems":[{"id":12,"uris":["http://zotero.org/users/local/rlsERk4q/items/6ZNZF2JA"],"uri":["http://zotero.org/users/local/rlsERk4q/items/6ZNZF2JA"],"itemData":{"id":12,"type":"article-journal","title":"Body fluid levels of neuroactive amino acids in autism spectrum disorders: a review of the literature","container-title":"Amino Acids","page":"57-65","volume":"49","issue":"1","source":"PubMed","abstract":"A review of studies on the body fluid levels of neuroactive amino acids, including glutamate, glutamine, taurine, gamma-aminobutyric acid (GABA), glycine, tryptophan, D-serine, and others, in autism spectrum disorders (ASD) is given. The results reported in the literature are generally inconclusive and contradictory, but there has been considerable variation among the previous studies in terms of factors such as age, gender, number of subjects, intelligence quotient, and psychoactive medication being taken. Future studies should include simultaneous analyses of a large number of amino acids [including D-serine and branched-chain amino acids (BCAAs)] and standardization of the factors mentioned above. It may also be appropriate to use saliva sampling to detect amino acids in ASD patients in the future-this is noninvasive testing that can be done easily more frequently than other sampling, thus providing more dynamic monitoring.","DOI":"10.1007/s00726-016-2332-y","ISSN":"1438-2199","note":"PMID: 27686223\nPMCID: PMC5241332","shortTitle":"Body fluid levels of neuroactive amino acids in autism spectrum disorders","journalAbbreviation":"Amino Acids","language":"eng","author":[{"family":"Zheng","given":"Hui-Fei"},{"family":"Wang","given":"Wen-Qiang"},{"family":"Li","given":"Xin-Min"},{"family":"Rauw","given":"Gail"},{"family":"Baker","given":"Glen B."}],"issued":{"date-parts":[["2017",1]]}}}],"schema":"https://github.com/citation-style-language/schema/raw/master/csl-citation.json"} </w:instrText>
      </w:r>
      <w:r w:rsidR="000A7120" w:rsidRPr="00835E0A">
        <w:rPr>
          <w:rFonts w:asciiTheme="majorBidi" w:hAnsiTheme="majorBidi" w:cstheme="majorBidi"/>
          <w:color w:val="000000" w:themeColor="text1"/>
          <w:sz w:val="24"/>
          <w:szCs w:val="24"/>
        </w:rPr>
        <w:fldChar w:fldCharType="separate"/>
      </w:r>
      <w:r w:rsidR="003D3F96" w:rsidRPr="003D3F96">
        <w:rPr>
          <w:rFonts w:ascii="Times New Roman" w:hAnsi="Times New Roman"/>
          <w:sz w:val="24"/>
          <w:lang w:val="en-US"/>
        </w:rPr>
        <w:t>(5)</w:t>
      </w:r>
      <w:r w:rsidR="000A7120" w:rsidRPr="00835E0A">
        <w:rPr>
          <w:rFonts w:asciiTheme="majorBidi" w:hAnsiTheme="majorBidi" w:cstheme="majorBidi"/>
          <w:color w:val="000000" w:themeColor="text1"/>
          <w:sz w:val="24"/>
          <w:szCs w:val="24"/>
        </w:rPr>
        <w:fldChar w:fldCharType="end"/>
      </w:r>
      <w:r w:rsidRPr="00835E0A">
        <w:rPr>
          <w:rFonts w:asciiTheme="majorBidi" w:hAnsiTheme="majorBidi" w:cstheme="majorBidi"/>
          <w:color w:val="000000" w:themeColor="text1"/>
          <w:sz w:val="24"/>
          <w:szCs w:val="24"/>
          <w:lang w:val="en-US"/>
        </w:rPr>
        <w:t>. For example, N-acetyl-L-phenylalanine, a metabolite of phenylalanine, and tyrosine, a product of the hydroxylation of phenylalanine, were found to be different in urines of Lebanese ASD. These pathways are greatly impaired in several metabolic diseases.</w:t>
      </w:r>
      <w:r w:rsidR="00E82404">
        <w:rPr>
          <w:rFonts w:asciiTheme="majorBidi" w:hAnsiTheme="majorBidi" w:cstheme="majorBidi"/>
          <w:color w:val="000000" w:themeColor="text1"/>
          <w:sz w:val="24"/>
          <w:szCs w:val="24"/>
          <w:lang w:val="en-US"/>
        </w:rPr>
        <w:t xml:space="preserve"> </w:t>
      </w:r>
      <w:r w:rsidRPr="00835E0A">
        <w:rPr>
          <w:rFonts w:asciiTheme="majorBidi" w:hAnsiTheme="majorBidi" w:cstheme="majorBidi"/>
          <w:color w:val="000000" w:themeColor="text1"/>
          <w:sz w:val="24"/>
          <w:szCs w:val="24"/>
          <w:lang w:val="en-US"/>
        </w:rPr>
        <w:t>L-glutam</w:t>
      </w:r>
      <w:r w:rsidR="006C7F09">
        <w:rPr>
          <w:rFonts w:asciiTheme="majorBidi" w:hAnsiTheme="majorBidi" w:cstheme="majorBidi"/>
          <w:color w:val="000000" w:themeColor="text1"/>
          <w:sz w:val="24"/>
          <w:szCs w:val="24"/>
          <w:lang w:val="en-US"/>
        </w:rPr>
        <w:t>ate</w:t>
      </w:r>
      <w:r w:rsidRPr="00835E0A">
        <w:rPr>
          <w:rFonts w:asciiTheme="majorBidi" w:hAnsiTheme="majorBidi" w:cstheme="majorBidi"/>
          <w:color w:val="000000" w:themeColor="text1"/>
          <w:sz w:val="24"/>
          <w:szCs w:val="24"/>
          <w:lang w:val="en-US"/>
        </w:rPr>
        <w:t xml:space="preserve"> is the major excitatory neurotransmitter in the brain, having functions in learning, memory and synaptic plasticity. Studies have shown an important role of </w:t>
      </w:r>
      <w:r w:rsidRPr="00835E0A">
        <w:rPr>
          <w:rFonts w:asciiTheme="majorBidi" w:hAnsiTheme="majorBidi" w:cstheme="majorBidi"/>
          <w:color w:val="000000" w:themeColor="text1"/>
          <w:sz w:val="24"/>
          <w:szCs w:val="24"/>
          <w:lang w:val="en-US"/>
        </w:rPr>
        <w:lastRenderedPageBreak/>
        <w:t>this amino acid in the pathophysiology of ASD</w:t>
      </w:r>
      <w:r w:rsidR="00767064" w:rsidRPr="00835E0A">
        <w:rPr>
          <w:rFonts w:asciiTheme="majorBidi" w:hAnsiTheme="majorBidi" w:cstheme="majorBidi"/>
          <w:color w:val="000000" w:themeColor="text1"/>
          <w:sz w:val="24"/>
          <w:szCs w:val="24"/>
          <w:lang w:val="en-US"/>
        </w:rPr>
        <w:t xml:space="preserve"> </w:t>
      </w:r>
      <w:r w:rsidR="00767064" w:rsidRPr="00835E0A">
        <w:rPr>
          <w:rFonts w:asciiTheme="majorBidi" w:hAnsiTheme="majorBidi" w:cstheme="majorBidi"/>
          <w:color w:val="000000" w:themeColor="text1"/>
          <w:sz w:val="24"/>
          <w:szCs w:val="24"/>
        </w:rPr>
        <w:fldChar w:fldCharType="begin"/>
      </w:r>
      <w:r w:rsidR="003D3F96">
        <w:rPr>
          <w:rFonts w:asciiTheme="majorBidi" w:hAnsiTheme="majorBidi" w:cstheme="majorBidi"/>
          <w:color w:val="000000" w:themeColor="text1"/>
          <w:sz w:val="24"/>
          <w:szCs w:val="24"/>
          <w:lang w:val="en-US"/>
        </w:rPr>
        <w:instrText xml:space="preserve"> ADDIN ZOTERO_ITEM CSL_CITATION {"citationID":"GW5Mx5Kc","properties":{"formattedCitation":"(5,45,46)","plainCitation":"(5,45,46)"},"citationItems":[{"id":16,"uris":["http://zotero.org/users/local/rlsERk4q/items/FE8UQCKC"],"uri":["http://zotero.org/users/local/rlsERk4q/items/FE8UQCKC"],"itemData":{"id":16,"type":"article-journal","title":"Increased glutamate and homocysteine and decreased glutamine levels in autism: a review and strategies for future studies of amino acids in autism","container-title":"Disease Markers","page":"281-286","volume":"35","issue":"5","source":"PubMed","abstract":"There are many reports about the significant roles of some amino acids in neurobiology and treatment of autism. This is a critical review of amino acids levels in autism. No published review article about the level of amino acids in autism was found. The levels of glutamate and homocystein are increased in autism while the levels of glutamine and tryptophan are decreased. Findings regarding the plasma levels of taurine and lysine are controversial. The urinary levels of homocysteine and essential amino acids in both the untreated and treated autistic children are significantly less than those in the controls. The current literature suffers from many methodological shortcomings which needed to be considered in future studies. Some of them are age, gender, developmental level, autism symptoms severity, type of autism spectrum disorders, medical comorbidities, intelligent quotient, diet, concomitant medications, body mass index, and technical method of assessment of amino acids.","DOI":"10.1155/2013/536521","ISSN":"1875-8630","note":"PMID: 24167375\nPMCID: PMC3787567","shortTitle":"Increased glutamate and homocysteine and decreased glutamine levels in autism","journalAbbreviation":"Dis. Markers","language":"eng","author":[{"family":"Ghanizadeh","given":"Ahmad"}],"issued":{"date-parts":[["2013"]]}}},{"id":14,"uris":["http://zotero.org/users/local/rlsERk4q/items/G86JV7HZ"],"uri":["http://zotero.org/users/local/rlsERk4q/items/G86JV7HZ"],"itemData":{"id":14,"type":"article-journal","title":"Glutamate-mediated signaling and autism spectrum disorders: emerging treatment targets","container-title":"Current Pharmaceutical Design","page":"5186-5193","volume":"20","issue":"32","source":"PubMed","abstract":"Autism spectrum disorders (ASD) are developmental disorders that are characterized by deficits in reciprocal social interactions and communication, as well as by the presence of impairing repetitive behaviors and restricted interests. Prior work examining human pathology, and model systems and genetic studies have all led to the current conceptualization of ASD as a disorder of synaptic formation and functioning (a \"synapsopathy\"). In this regard, glutamate, the major excitatory neurotransmitter in central nervous system synaptic transmission, with roles in learning, memory and synaptic plasticity, is hypothesized to play an important role in the pathophysiology of ASD. Molecules targeting glutamate signaling have been suggested to possess therapeutic potential for ASD treatment. This review focuses on the role of the structure and function of glutamate receptors, describes synaptic cell-adhesion molecule pathways related to glutamate and/or ASD, introduces a rare disease approach in the development of novel drugs for ASD treatment, and reports on glutamate- related clinical trials. We will also present promising new techniques using human-induced pluripotent stem cells, which may afford researchers the ability to study the relationships between clinical phenotypes, cellular responses and glutamate involvement in ASD.","ISSN":"1873-4286","note":"PMID: 24410563","shortTitle":"Glutamate-mediated signaling and autism spectrum disorders","journalAbbreviation":"Curr. Pharm. Des.","language":"eng","author":[{"family":"Yang","given":"Pinchen"},{"family":"Chang","given":"Chen-Lin"}],"issued":{"date-parts":[["2014"]]}}},{"id":12,"uris":["http://zotero.org/users/local/rlsERk4q/items/6ZNZF2JA"],"uri":["http://zotero.org/users/local/rlsERk4q/items/6ZNZF2JA"],"itemData":{"id":12,"type":"article-journal","title":"Body fluid levels of neuroactive amino acids in autism spectrum disorders: a review of the literature","container-title":"Amino Acids","page":"57-65","volume":"49","issue":"1","source":"PubMed","abstract":"A review of studies on the body fluid levels of neuroactive amino acids, including glutamate, glutamine, taurine, gamma-aminobutyric acid (GABA), glycine, tryptophan, D-serine, and others, in autism spectrum disorders (ASD) is given. The results reported in the literature are generally inconclusive and contradictory, but there has been considerable variation among the previous studies in terms of factors such as age, gender, number of subjects, intelligence quotient, and psychoactive medication being taken. Future studies should include simultaneous analyses of a large number of amino acids [including D-serine and branched-chain amino acids (BCAAs)] and standardization of the factors mentioned above. It may also be appropriate to use saliva sampling to detect amino acids in ASD patients in the future-this is noninvasive testing that can be done easily more frequently than other sampling, thus providing more dynamic monitoring.","DOI":"10.1007/s00726-016-2332-y","ISSN":"1438-2199","note":"PMID: 27686223\nPMCID: PMC5241332","shortTitle":"Body fluid levels of neuroactive amino acids in autism spectrum disorders","journalAbbreviation":"Amino Acids","language":"eng","author":[{"family":"Zheng","given":"Hui-Fei"},{"family":"Wang","given":"Wen-Qiang"},{"family":"Li","given":"Xin-Min"},{"family":"Rauw","given":"Gail"},{"family":"Baker","given":"Glen B."}],"issued":{"date-parts":[["2017",1]]}}}],"schema":"https://github.com/citation-style-language/schema/raw/master/csl-citation.json"} </w:instrText>
      </w:r>
      <w:r w:rsidR="00767064" w:rsidRPr="00835E0A">
        <w:rPr>
          <w:rFonts w:asciiTheme="majorBidi" w:hAnsiTheme="majorBidi" w:cstheme="majorBidi"/>
          <w:color w:val="000000" w:themeColor="text1"/>
          <w:sz w:val="24"/>
          <w:szCs w:val="24"/>
        </w:rPr>
        <w:fldChar w:fldCharType="separate"/>
      </w:r>
      <w:r w:rsidR="003D3F96" w:rsidRPr="003D3F96">
        <w:rPr>
          <w:rFonts w:ascii="Times New Roman" w:hAnsi="Times New Roman"/>
          <w:sz w:val="24"/>
          <w:lang w:val="en-US"/>
        </w:rPr>
        <w:t>(5,45,46)</w:t>
      </w:r>
      <w:r w:rsidR="00767064" w:rsidRPr="00835E0A">
        <w:rPr>
          <w:rFonts w:asciiTheme="majorBidi" w:hAnsiTheme="majorBidi" w:cstheme="majorBidi"/>
          <w:color w:val="000000" w:themeColor="text1"/>
          <w:sz w:val="24"/>
          <w:szCs w:val="24"/>
        </w:rPr>
        <w:fldChar w:fldCharType="end"/>
      </w:r>
      <w:r w:rsidRPr="00835E0A">
        <w:rPr>
          <w:rFonts w:asciiTheme="majorBidi" w:hAnsiTheme="majorBidi" w:cstheme="majorBidi"/>
          <w:color w:val="000000" w:themeColor="text1"/>
          <w:sz w:val="24"/>
          <w:szCs w:val="24"/>
          <w:lang w:val="en-US"/>
        </w:rPr>
        <w:t xml:space="preserve">. Levels of glutamate have been described to be higher </w:t>
      </w:r>
      <w:r w:rsidR="00767064" w:rsidRPr="00835E0A">
        <w:rPr>
          <w:rFonts w:asciiTheme="majorBidi" w:hAnsiTheme="majorBidi" w:cstheme="majorBidi"/>
          <w:color w:val="000000" w:themeColor="text1"/>
          <w:sz w:val="24"/>
          <w:szCs w:val="24"/>
          <w:lang w:val="en-US"/>
        </w:rPr>
        <w:t xml:space="preserve">in the brain and plasma of ASD </w:t>
      </w:r>
      <w:r w:rsidR="00767064" w:rsidRPr="00835E0A">
        <w:rPr>
          <w:rFonts w:asciiTheme="majorBidi" w:hAnsiTheme="majorBidi" w:cstheme="majorBidi"/>
          <w:color w:val="000000" w:themeColor="text1"/>
          <w:sz w:val="24"/>
          <w:szCs w:val="24"/>
        </w:rPr>
        <w:fldChar w:fldCharType="begin"/>
      </w:r>
      <w:r w:rsidR="003D3F96">
        <w:rPr>
          <w:rFonts w:asciiTheme="majorBidi" w:hAnsiTheme="majorBidi" w:cstheme="majorBidi"/>
          <w:color w:val="000000" w:themeColor="text1"/>
          <w:sz w:val="24"/>
          <w:szCs w:val="24"/>
          <w:lang w:val="en-US"/>
        </w:rPr>
        <w:instrText xml:space="preserve"> ADDIN ZOTERO_ITEM CSL_CITATION {"citationID":"88gSeDNH","properties":{"formattedCitation":"(5,44)","plainCitation":"(5,44)"},"citationItems":[{"id":"R0jPh6PR/rIEMwMWc","uris":["http://zotero.org/users/local/XReGY8EU/items/VPP5EVMU"],"uri":["http://zotero.org/users/local/XReGY8EU/items/VPP5EVMU"],"itemData":{"id":"R0jPh6PR/rIEMwMWc","type":"article-journal","title":"Metabolomics of autism spectrum disorders: early insights regarding mammalian-microbial cometabolites","container-title":"Expert Review of Molecular Diagnostics","page":"869-881","volume":"16","issue":"8","source":"PubMed","abstract":"INTRODUCTION: Autism spectrum disorders (ASD) are a group of neurodevelopmental disorders consisting of delayed or impaired language development and difficulties in social interactions. The very high degree of phenotypic heterogeneity in ASD originates from the interaction between environmental risk factors and susceptible genetic loci, leading to epigenetic DNA methylation. Advances in system biology are becoming strategic for implementing knowledge on the ASD aetiology and for the early diagnosis of the disease after birth.\nAREAS COVERED: We overhauled the value of either targeted or untargeted metabolomics studies in autism for identifying the most relevant metabolic pathways and key metabolites implicated in the disease, with special emphasis to mammalian-microbial metabolites. The most discriminant metabolites in ASD belong to amino acid metabolism, antioxidant status, nicotinic acid metabolism, and mitochondrial metabolism. Expert commentary: Most published studies point out the role of metabolites derived from the gut microbiota: they can modulate the behavioral phenotype of the autistic children, greatly influencing host metabolic pathways and the immune system, shaping the individual susceptibility to the disease. Pitfalls and caveats in metabolomics results across studies have been additionally recognized and discussed leading to the conclusion that metabolomics studies in ASD are far to be definitive and univocal.","DOI":"10.1080/14737159.2016.1202765","ISSN":"1744-8352","note":"PMID: 27310602","shortTitle":"Metabolomics of autism spectrum disorders","journalAbbreviation":"Expert Rev. Mol. Diagn.","language":"ENG","author":[{"family":"Mussap","given":"Michele"},{"family":"Noto","given":"Antonio"},{"family":"Fanos","given":"Vassilios"}],"issued":{"date-parts":[["2016",8]]},"PMID":"27310602"}},{"id":12,"uris":["http://zotero.org/users/local/rlsERk4q/items/6ZNZF2JA"],"uri":["http://zotero.org/users/local/rlsERk4q/items/6ZNZF2JA"],"itemData":{"id":12,"type":"article-journal","title":"Body fluid levels of neuroactive amino acids in autism spectrum disorders: a review of the literature","container-title":"Amino Acids","page":"57-65","volume":"49","issue":"1","source":"PubMed","abstract":"A review of studies on the body fluid levels of neuroactive amino acids, including glutamate, glutamine, taurine, gamma-aminobutyric acid (GABA), glycine, tryptophan, D-serine, and others, in autism spectrum disorders (ASD) is given. The results reported in the literature are generally inconclusive and contradictory, but there has been considerable variation among the previous studies in terms of factors such as age, gender, number of subjects, intelligence quotient, and psychoactive medication being taken. Future studies should include simultaneous analyses of a large number of amino acids [including D-serine and branched-chain amino acids (BCAAs)] and standardization of the factors mentioned above. It may also be appropriate to use saliva sampling to detect amino acids in ASD patients in the future-this is noninvasive testing that can be done easily more frequently than other sampling, thus providing more dynamic monitoring.","DOI":"10.1007/s00726-016-2332-y","ISSN":"1438-2199","note":"PMID: 27686223\nPMCID: PMC5241332","shortTitle":"Body fluid levels of neuroactive amino acids in autism spectrum disorders","journalAbbreviation":"Amino Acids","language":"eng","author":[{"family":"Zheng","given":"Hui-Fei"},{"family":"Wang","given":"Wen-Qiang"},{"family":"Li","given":"Xin-Min"},{"family":"Rauw","given":"Gail"},{"family":"Baker","given":"Glen B."}],"issued":{"date-parts":[["2017",1]]}}}],"schema":"https://github.com/citation-style-language/schema/raw/master/csl-citation.json"} </w:instrText>
      </w:r>
      <w:r w:rsidR="00767064" w:rsidRPr="00835E0A">
        <w:rPr>
          <w:rFonts w:asciiTheme="majorBidi" w:hAnsiTheme="majorBidi" w:cstheme="majorBidi"/>
          <w:color w:val="000000" w:themeColor="text1"/>
          <w:sz w:val="24"/>
          <w:szCs w:val="24"/>
        </w:rPr>
        <w:fldChar w:fldCharType="separate"/>
      </w:r>
      <w:r w:rsidR="003D3F96" w:rsidRPr="003D3F96">
        <w:rPr>
          <w:rFonts w:ascii="Times New Roman" w:hAnsi="Times New Roman"/>
          <w:sz w:val="24"/>
          <w:lang w:val="en-US"/>
        </w:rPr>
        <w:t>(5,44)</w:t>
      </w:r>
      <w:r w:rsidR="00767064" w:rsidRPr="00835E0A">
        <w:rPr>
          <w:rFonts w:asciiTheme="majorBidi" w:hAnsiTheme="majorBidi" w:cstheme="majorBidi"/>
          <w:color w:val="000000" w:themeColor="text1"/>
          <w:sz w:val="24"/>
          <w:szCs w:val="24"/>
        </w:rPr>
        <w:fldChar w:fldCharType="end"/>
      </w:r>
      <w:r w:rsidRPr="00835E0A">
        <w:rPr>
          <w:rFonts w:asciiTheme="majorBidi" w:hAnsiTheme="majorBidi" w:cstheme="majorBidi"/>
          <w:color w:val="000000" w:themeColor="text1"/>
          <w:sz w:val="24"/>
          <w:szCs w:val="24"/>
          <w:lang w:val="en-US"/>
        </w:rPr>
        <w:t>. The increase in the excretion of glutamate is not clear</w:t>
      </w:r>
      <w:r w:rsidR="00441134">
        <w:rPr>
          <w:rFonts w:asciiTheme="majorBidi" w:hAnsiTheme="majorBidi" w:cstheme="majorBidi"/>
          <w:color w:val="000000" w:themeColor="text1"/>
          <w:sz w:val="24"/>
          <w:szCs w:val="24"/>
          <w:lang w:val="en-US"/>
        </w:rPr>
        <w:t xml:space="preserve">ly </w:t>
      </w:r>
      <w:r w:rsidR="00D46568">
        <w:rPr>
          <w:rFonts w:asciiTheme="majorBidi" w:hAnsiTheme="majorBidi" w:cstheme="majorBidi"/>
          <w:color w:val="000000" w:themeColor="text1"/>
          <w:sz w:val="24"/>
          <w:szCs w:val="24"/>
          <w:lang w:val="en-US"/>
        </w:rPr>
        <w:t>understood</w:t>
      </w:r>
      <w:r w:rsidRPr="00835E0A">
        <w:rPr>
          <w:rFonts w:asciiTheme="majorBidi" w:hAnsiTheme="majorBidi" w:cstheme="majorBidi"/>
          <w:color w:val="000000" w:themeColor="text1"/>
          <w:sz w:val="24"/>
          <w:szCs w:val="24"/>
          <w:lang w:val="en-US"/>
        </w:rPr>
        <w:t xml:space="preserve"> but it could be due to drugs, diet, vitamin B6 involvement or impairments in glut</w:t>
      </w:r>
      <w:r w:rsidR="00767064" w:rsidRPr="00835E0A">
        <w:rPr>
          <w:rFonts w:asciiTheme="majorBidi" w:hAnsiTheme="majorBidi" w:cstheme="majorBidi"/>
          <w:color w:val="000000" w:themeColor="text1"/>
          <w:sz w:val="24"/>
          <w:szCs w:val="24"/>
          <w:lang w:val="en-US"/>
        </w:rPr>
        <w:t xml:space="preserve">amate transporters or receptors </w:t>
      </w:r>
      <w:r w:rsidR="00767064" w:rsidRPr="00835E0A">
        <w:rPr>
          <w:rFonts w:asciiTheme="majorBidi" w:hAnsiTheme="majorBidi" w:cstheme="majorBidi"/>
          <w:color w:val="000000" w:themeColor="text1"/>
          <w:sz w:val="24"/>
          <w:szCs w:val="24"/>
        </w:rPr>
        <w:fldChar w:fldCharType="begin"/>
      </w:r>
      <w:r w:rsidR="003D3F96">
        <w:rPr>
          <w:rFonts w:asciiTheme="majorBidi" w:hAnsiTheme="majorBidi" w:cstheme="majorBidi"/>
          <w:color w:val="000000" w:themeColor="text1"/>
          <w:sz w:val="24"/>
          <w:szCs w:val="24"/>
          <w:lang w:val="en-US"/>
        </w:rPr>
        <w:instrText xml:space="preserve"> ADDIN ZOTERO_ITEM CSL_CITATION {"citationID":"a1ndjqhuk7f","properties":{"formattedCitation":"(44)","plainCitation":"(44)"},"citationItems":[{"id":"R0jPh6PR/rIEMwMWc","uris":["http://zotero.org/users/local/XReGY8EU/items/VPP5EVMU"],"uri":["http://zotero.org/users/local/XReGY8EU/items/VPP5EVMU"],"itemData":{"id":"R0jPh6PR/rIEMwMWc","type":"article-journal","title":"Metabolomics of autism spectrum disorders: early insights regarding mammalian-microbial cometabolites","container-title":"Expert Review of Molecular Diagnostics","page":"869-881","volume":"16","issue":"8","source":"PubMed","abstract":"INTRODUCTION: Autism spectrum disorders (ASD) are a group of neurodevelopmental disorders consisting of delayed or impaired language development and difficulties in social interactions. The very high degree of phenotypic heterogeneity in ASD originates from the interaction between environmental risk factors and susceptible genetic loci, leading to epigenetic DNA methylation. Advances in system biology are becoming strategic for implementing knowledge on the ASD aetiology and for the early diagnosis of the disease after birth.\nAREAS COVERED: We overhauled the value of either targeted or untargeted metabolomics studies in autism for identifying the most relevant metabolic pathways and key metabolites implicated in the disease, with special emphasis to mammalian-microbial metabolites. The most discriminant metabolites in ASD belong to amino acid metabolism, antioxidant status, nicotinic acid metabolism, and mitochondrial metabolism. Expert commentary: Most published studies point out the role of metabolites derived from the gut microbiota: they can modulate the behavioral phenotype of the autistic children, greatly influencing host metabolic pathways and the immune system, shaping the individual susceptibility to the disease. Pitfalls and caveats in metabolomics results across studies have been additionally recognized and discussed leading to the conclusion that metabolomics studies in ASD are far to be definitive and univocal.","DOI":"10.1080/14737159.2016.1202765","ISSN":"1744-8352","note":"PMID: 27310602","shortTitle":"Metabolomics of autism spectrum disorders","journalAbbreviation":"Expert Rev. Mol. Diagn.","language":"ENG","author":[{"family":"Mussap","given":"Michele"},{"family":"Noto","given":"Antonio"},{"family":"Fanos","given":"Vassilios"}],"issued":{"date-parts":[["2016",8]]},"PMID":"27310602"}}],"schema":"https://github.com/citation-style-language/schema/raw/master/csl-citation.json"} </w:instrText>
      </w:r>
      <w:r w:rsidR="00767064" w:rsidRPr="00835E0A">
        <w:rPr>
          <w:rFonts w:asciiTheme="majorBidi" w:hAnsiTheme="majorBidi" w:cstheme="majorBidi"/>
          <w:color w:val="000000" w:themeColor="text1"/>
          <w:sz w:val="24"/>
          <w:szCs w:val="24"/>
        </w:rPr>
        <w:fldChar w:fldCharType="separate"/>
      </w:r>
      <w:r w:rsidR="003D3F96" w:rsidRPr="003D3F96">
        <w:rPr>
          <w:rFonts w:ascii="Times New Roman" w:hAnsi="Times New Roman"/>
          <w:sz w:val="24"/>
          <w:lang w:val="en-US"/>
        </w:rPr>
        <w:t>(44)</w:t>
      </w:r>
      <w:r w:rsidR="00767064" w:rsidRPr="00835E0A">
        <w:rPr>
          <w:rFonts w:asciiTheme="majorBidi" w:hAnsiTheme="majorBidi" w:cstheme="majorBidi"/>
          <w:color w:val="000000" w:themeColor="text1"/>
          <w:sz w:val="24"/>
          <w:szCs w:val="24"/>
        </w:rPr>
        <w:fldChar w:fldCharType="end"/>
      </w:r>
      <w:r w:rsidR="00767064" w:rsidRPr="00835E0A">
        <w:rPr>
          <w:rFonts w:asciiTheme="majorBidi" w:hAnsiTheme="majorBidi" w:cstheme="majorBidi"/>
          <w:color w:val="000000" w:themeColor="text1"/>
          <w:sz w:val="24"/>
          <w:szCs w:val="24"/>
          <w:lang w:val="en-US"/>
        </w:rPr>
        <w:t>.</w:t>
      </w:r>
    </w:p>
    <w:p w:rsidR="00F64BA1" w:rsidRPr="00835E0A" w:rsidRDefault="00F64BA1" w:rsidP="00536A93">
      <w:pPr>
        <w:spacing w:line="480" w:lineRule="auto"/>
        <w:jc w:val="both"/>
        <w:rPr>
          <w:rFonts w:ascii="Times New Roman" w:hAnsi="Times New Roman"/>
          <w:i/>
          <w:color w:val="000000" w:themeColor="text1"/>
          <w:sz w:val="24"/>
          <w:szCs w:val="24"/>
          <w:lang w:val="en-US"/>
        </w:rPr>
      </w:pPr>
      <w:r w:rsidRPr="00835E0A">
        <w:rPr>
          <w:rFonts w:ascii="Times New Roman" w:hAnsi="Times New Roman"/>
          <w:i/>
          <w:color w:val="000000" w:themeColor="text1"/>
          <w:sz w:val="24"/>
          <w:szCs w:val="24"/>
          <w:lang w:val="en-US"/>
        </w:rPr>
        <w:t>Purine metabolism</w:t>
      </w:r>
    </w:p>
    <w:p w:rsidR="00901F03" w:rsidRPr="00835E0A" w:rsidRDefault="006C19F7"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Our results also showed an alteration in the purine metabolism. 5-</w:t>
      </w:r>
      <w:r w:rsidR="00D46568">
        <w:rPr>
          <w:rFonts w:ascii="Times New Roman" w:hAnsi="Times New Roman"/>
          <w:color w:val="000000" w:themeColor="text1"/>
          <w:sz w:val="24"/>
          <w:szCs w:val="24"/>
          <w:lang w:val="en-US"/>
        </w:rPr>
        <w:t>A</w:t>
      </w:r>
      <w:r w:rsidR="00D46568" w:rsidRPr="00835E0A">
        <w:rPr>
          <w:rFonts w:ascii="Times New Roman" w:hAnsi="Times New Roman"/>
          <w:color w:val="000000" w:themeColor="text1"/>
          <w:sz w:val="24"/>
          <w:szCs w:val="24"/>
          <w:lang w:val="en-US"/>
        </w:rPr>
        <w:t>minoimidazole</w:t>
      </w:r>
      <w:r w:rsidRPr="00835E0A">
        <w:rPr>
          <w:rFonts w:ascii="Times New Roman" w:hAnsi="Times New Roman"/>
          <w:color w:val="000000" w:themeColor="text1"/>
          <w:sz w:val="24"/>
          <w:szCs w:val="24"/>
          <w:lang w:val="en-US"/>
        </w:rPr>
        <w:t>-4-carboxamide, an intermediate metabolite in purine synthesis</w:t>
      </w:r>
      <w:r w:rsidR="00CE3F87" w:rsidRPr="00835E0A">
        <w:rPr>
          <w:rFonts w:ascii="Times New Roman" w:hAnsi="Times New Roman"/>
          <w:color w:val="000000" w:themeColor="text1"/>
          <w:sz w:val="24"/>
          <w:szCs w:val="24"/>
          <w:lang w:val="en-US"/>
        </w:rPr>
        <w:t>, and</w:t>
      </w:r>
      <w:r w:rsidRPr="00835E0A">
        <w:rPr>
          <w:rFonts w:ascii="Times New Roman" w:hAnsi="Times New Roman"/>
          <w:color w:val="000000" w:themeColor="text1"/>
          <w:sz w:val="24"/>
          <w:szCs w:val="24"/>
          <w:lang w:val="en-US"/>
        </w:rPr>
        <w:t xml:space="preserve"> </w:t>
      </w:r>
      <w:r w:rsidR="00D46568">
        <w:rPr>
          <w:rFonts w:ascii="Times New Roman" w:hAnsi="Times New Roman"/>
          <w:color w:val="000000" w:themeColor="text1"/>
          <w:sz w:val="24"/>
          <w:szCs w:val="24"/>
          <w:lang w:val="en-US"/>
        </w:rPr>
        <w:t>g</w:t>
      </w:r>
      <w:r w:rsidR="00D46568" w:rsidRPr="00835E0A">
        <w:rPr>
          <w:rFonts w:ascii="Times New Roman" w:hAnsi="Times New Roman"/>
          <w:color w:val="000000" w:themeColor="text1"/>
          <w:sz w:val="24"/>
          <w:szCs w:val="24"/>
          <w:lang w:val="en-US"/>
        </w:rPr>
        <w:t xml:space="preserve">uanine </w:t>
      </w:r>
      <w:r w:rsidRPr="00835E0A">
        <w:rPr>
          <w:rFonts w:ascii="Times New Roman" w:hAnsi="Times New Roman"/>
          <w:color w:val="000000" w:themeColor="text1"/>
          <w:sz w:val="24"/>
          <w:szCs w:val="24"/>
          <w:lang w:val="en-US"/>
        </w:rPr>
        <w:t xml:space="preserve">were found altered in the urines of ASD. </w:t>
      </w:r>
      <w:r w:rsidR="00441134">
        <w:rPr>
          <w:rFonts w:ascii="Times New Roman" w:hAnsi="Times New Roman"/>
          <w:color w:val="000000" w:themeColor="text1"/>
          <w:sz w:val="24"/>
          <w:szCs w:val="24"/>
          <w:lang w:val="en-US"/>
        </w:rPr>
        <w:t>It is noteworthy that a</w:t>
      </w:r>
      <w:r w:rsidR="00901F03" w:rsidRPr="00835E0A">
        <w:rPr>
          <w:rFonts w:ascii="Times New Roman" w:hAnsi="Times New Roman"/>
          <w:color w:val="000000" w:themeColor="text1"/>
          <w:sz w:val="24"/>
          <w:szCs w:val="24"/>
          <w:lang w:val="en-US"/>
        </w:rPr>
        <w:t xml:space="preserve">denylosuccinase deficiency is an inborn error of purine metabolism, that results in accumulation of aminoimidazole carboxamide and succinyladenosine in body fluids </w:t>
      </w:r>
      <w:r w:rsidR="00901F03"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qtlo0gffr","properties":{"formattedCitation":"(47)","plainCitation":"(47)"},"citationItems":[{"id":84,"uris":["http://zotero.org/users/local/XReGY8EU/items/RT2F2RAU"],"uri":["http://zotero.org/users/local/XReGY8EU/items/RT2F2RAU"],"itemData":{"id":84,"type":"article-journal","title":"Neurometabolic disorders and dysfunction in autism spectrum disorders","container-title":"Current Neurology and Neuroscience Reports","page":"129-136","volume":"9","issue":"2","source":"PubMed","abstract":"The cause of autism remains largely unknown because it is likely multifactorial, arising from the interaction of biologic, genetic, and environmental factors. The specific role of metabolic abnormalities also is largely unknown, but current research may provide insight into the pathophysiologic underpinnings of autism, at least in some patients. We review a number of known neurometabolic disorders identified as having an autistic phenotype. We also discuss the possible involvement of mitochondrial disorders and dysfunction as well as a theory regarding an increased vulnerability to oxidative stress, by which various environmental toxins produce metabolic alterations that impair normal cellular function. Finally, we review various strategies for metabolic work-up and treatment. Accurate diagnosis of neurometabolic disorders and a broader understanding of underlying metabolic disturbance even in the absence of known disease have important implications both for individual patients and for research into the etiology of autism.","ISSN":"1534-6293","note":"PMID: 19268036","journalAbbreviation":"Curr Neurol Neurosci Rep","language":"eng","author":[{"family":"Zecavati","given":"Nassim"},{"family":"Spence","given":"Sarah J."}],"issued":{"date-parts":[["2009",3]]},"PMID":"19268036"}}],"schema":"https://github.com/citation-style-language/schema/raw/master/csl-citation.json"} </w:instrText>
      </w:r>
      <w:r w:rsidR="00901F03"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7)</w:t>
      </w:r>
      <w:r w:rsidR="00901F03" w:rsidRPr="00835E0A">
        <w:rPr>
          <w:rFonts w:ascii="Times New Roman" w:hAnsi="Times New Roman"/>
          <w:color w:val="000000" w:themeColor="text1"/>
          <w:sz w:val="24"/>
          <w:szCs w:val="24"/>
          <w:lang w:val="en-US"/>
        </w:rPr>
        <w:fldChar w:fldCharType="end"/>
      </w:r>
      <w:r w:rsidR="00901F03" w:rsidRPr="00835E0A">
        <w:rPr>
          <w:rFonts w:ascii="Times New Roman" w:hAnsi="Times New Roman"/>
          <w:color w:val="000000" w:themeColor="text1"/>
          <w:sz w:val="24"/>
          <w:szCs w:val="24"/>
          <w:lang w:val="en-US"/>
        </w:rPr>
        <w:t xml:space="preserve">. Symptoms include developmental delay, epilepsy and autism </w:t>
      </w:r>
      <w:r w:rsidR="00901F03"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3ulavkiev","properties":{"formattedCitation":"(47)","plainCitation":"(47)"},"citationItems":[{"id":84,"uris":["http://zotero.org/users/local/XReGY8EU/items/RT2F2RAU"],"uri":["http://zotero.org/users/local/XReGY8EU/items/RT2F2RAU"],"itemData":{"id":84,"type":"article-journal","title":"Neurometabolic disorders and dysfunction in autism spectrum disorders","container-title":"Current Neurology and Neuroscience Reports","page":"129-136","volume":"9","issue":"2","source":"PubMed","abstract":"The cause of autism remains largely unknown because it is likely multifactorial, arising from the interaction of biologic, genetic, and environmental factors. The specific role of metabolic abnormalities also is largely unknown, but current research may provide insight into the pathophysiologic underpinnings of autism, at least in some patients. We review a number of known neurometabolic disorders identified as having an autistic phenotype. We also discuss the possible involvement of mitochondrial disorders and dysfunction as well as a theory regarding an increased vulnerability to oxidative stress, by which various environmental toxins produce metabolic alterations that impair normal cellular function. Finally, we review various strategies for metabolic work-up and treatment. Accurate diagnosis of neurometabolic disorders and a broader understanding of underlying metabolic disturbance even in the absence of known disease have important implications both for individual patients and for research into the etiology of autism.","ISSN":"1534-6293","note":"PMID: 19268036","journalAbbreviation":"Curr Neurol Neurosci Rep","language":"eng","author":[{"family":"Zecavati","given":"Nassim"},{"family":"Spence","given":"Sarah J."}],"issued":{"date-parts":[["2009",3]]},"PMID":"19268036"}}],"schema":"https://github.com/citation-style-language/schema/raw/master/csl-citation.json"} </w:instrText>
      </w:r>
      <w:r w:rsidR="00901F03"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7)</w:t>
      </w:r>
      <w:r w:rsidR="00901F03" w:rsidRPr="00835E0A">
        <w:rPr>
          <w:rFonts w:ascii="Times New Roman" w:hAnsi="Times New Roman"/>
          <w:color w:val="000000" w:themeColor="text1"/>
          <w:sz w:val="24"/>
          <w:szCs w:val="24"/>
          <w:lang w:val="en-US"/>
        </w:rPr>
        <w:fldChar w:fldCharType="end"/>
      </w:r>
      <w:r w:rsidR="00901F03" w:rsidRPr="00835E0A">
        <w:rPr>
          <w:rFonts w:ascii="Times New Roman" w:hAnsi="Times New Roman"/>
          <w:color w:val="000000" w:themeColor="text1"/>
          <w:sz w:val="24"/>
          <w:szCs w:val="24"/>
          <w:lang w:val="en-US"/>
        </w:rPr>
        <w:t>.</w:t>
      </w:r>
      <w:r w:rsidR="00901F03" w:rsidRPr="00835E0A" w:rsidDel="004D37FE">
        <w:rPr>
          <w:rFonts w:ascii="Times New Roman" w:hAnsi="Times New Roman"/>
          <w:color w:val="000000" w:themeColor="text1"/>
          <w:sz w:val="24"/>
          <w:szCs w:val="24"/>
          <w:lang w:val="en-US"/>
        </w:rPr>
        <w:t xml:space="preserve"> </w:t>
      </w:r>
    </w:p>
    <w:p w:rsidR="00901F03" w:rsidRPr="00835E0A" w:rsidRDefault="00901F03" w:rsidP="003D3F96">
      <w:pPr>
        <w:spacing w:line="480" w:lineRule="auto"/>
        <w:jc w:val="both"/>
        <w:rPr>
          <w:rFonts w:ascii="Times New Roman" w:hAnsi="Times New Roman"/>
          <w:color w:val="000000" w:themeColor="text1"/>
          <w:sz w:val="24"/>
          <w:szCs w:val="24"/>
          <w:lang w:val="en-US"/>
        </w:rPr>
      </w:pPr>
      <w:r w:rsidRPr="00835E0A">
        <w:rPr>
          <w:rFonts w:ascii="Times New Roman" w:hAnsi="Times New Roman"/>
          <w:color w:val="000000" w:themeColor="text1"/>
          <w:sz w:val="24"/>
          <w:szCs w:val="24"/>
          <w:lang w:val="en-US"/>
        </w:rPr>
        <w:t>Deficiency in purine nucleoside phosphorylase</w:t>
      </w:r>
      <w:r w:rsidRPr="00835E0A">
        <w:rPr>
          <w:rStyle w:val="lev"/>
          <w:rFonts w:ascii="Times New Roman" w:hAnsi="Times New Roman"/>
          <w:color w:val="000000" w:themeColor="text1"/>
          <w:sz w:val="24"/>
          <w:szCs w:val="24"/>
          <w:lang w:val="en-US"/>
        </w:rPr>
        <w:t xml:space="preserve"> </w:t>
      </w:r>
      <w:r w:rsidRPr="00835E0A">
        <w:rPr>
          <w:rStyle w:val="lev"/>
          <w:rFonts w:ascii="Times New Roman" w:hAnsi="Times New Roman"/>
          <w:b w:val="0"/>
          <w:bCs w:val="0"/>
          <w:color w:val="000000" w:themeColor="text1"/>
          <w:sz w:val="24"/>
          <w:szCs w:val="24"/>
          <w:lang w:val="en-US"/>
        </w:rPr>
        <w:t>(PNP), the enzyme responsible for the metabolism of purine such as guanine,</w:t>
      </w:r>
      <w:r w:rsidRPr="00835E0A">
        <w:rPr>
          <w:rFonts w:ascii="Times New Roman" w:hAnsi="Times New Roman"/>
          <w:color w:val="000000" w:themeColor="text1"/>
          <w:sz w:val="24"/>
          <w:szCs w:val="24"/>
          <w:lang w:val="en-US"/>
        </w:rPr>
        <w:t xml:space="preserve"> could lead to neurological problems including developmental delay and intellectual disability </w:t>
      </w:r>
      <w:r w:rsidRPr="00835E0A">
        <w:rPr>
          <w:rFonts w:ascii="Times New Roman" w:hAnsi="Times New Roman"/>
          <w:color w:val="000000" w:themeColor="text1"/>
          <w:sz w:val="24"/>
          <w:szCs w:val="24"/>
          <w:lang w:val="en-US"/>
        </w:rPr>
        <w:fldChar w:fldCharType="begin"/>
      </w:r>
      <w:r w:rsidR="003D3F96">
        <w:rPr>
          <w:rFonts w:ascii="Times New Roman" w:hAnsi="Times New Roman"/>
          <w:color w:val="000000" w:themeColor="text1"/>
          <w:sz w:val="24"/>
          <w:szCs w:val="24"/>
          <w:lang w:val="en-US"/>
        </w:rPr>
        <w:instrText xml:space="preserve"> ADDIN ZOTERO_ITEM CSL_CITATION {"citationID":"1gd91l5kt6","properties":{"formattedCitation":"(48)","plainCitation":"(48)"},"citationItems":[{"id":173,"uris":["http://zotero.org/users/local/XReGY8EU/items/FK2DBSRT"],"uri":["http://zotero.org/users/local/XReGY8EU/items/FK2DBSRT"],"itemData":{"id":173,"type":"article-journal","title":"Purine nucleoside phosphorylase deficiency","container-title":"Immunodeficiency Reviews","page":"45-81","volume":"3","issue":"1","source":"PubMed","abstract":"Purine nucleoside phosphorylase (PNP) deficiency is a rare inherited disease accounting for approximately 4% of patients with severe combined immunodeficiency. Thirty-three patients have been reported. PNP-deficient patients suffer from recurrent infections, usually beginning in the first year of life. Two thirds of patients have evidence of neurologic disorders. Findings range from spasticity to developmental delay, to mental retardation. One third of patients develop autoimmune disease. The most common manifestation of this is autoimmune hemolytic anemia. Idiopathic thrombocytopenic purpura and systemic lupus erythematosis have also been reported. Patients usually present with infections but approximately one fourth have come to medical care initially for neurological problems. In PNP deficiency, T- and B-cell immunity are affected. T-cell function may be profoundly deficient, may be normal at birth and then decrease with time, or may fluctuate repeatedly between low and normal. B-cell function can be normal but is deficient in approximately one third of patients. PNP protein is a trimer of approximately 90,000 daltons. It is found in most tissues of the body but is at highest levels in lymphoid tissues. This tissue distribution explains why the lymphoid system is predominantly affected in PNP deficiency. Many mechanisms have been proposed to explain the metabolic toxicity in PNP deficiency. The elevated dGTP found in PNP deficiency is thought to inhibit ribonucleotide reductase and, thus, impede cell division. Depressed GTP levels may correlate with neurologic dysfunction. The gene for PNP has been cloned; it is located on the long arm of chromosome 14. Studies of a mutant PNP gene isolated from one patient showed that a point mutation resulting in an amino acid substitution was responsible for PNP deficiency. PNP deficiency has a grave prognosis. No patient has reached the third decade of life. Twenty-nine of the 33 reported patients have died from their disease. Prenatal diagnosis is currently available. Many different therapies have been utilized for PNP deficiency including bone marrow transplantation, red cell transfusions, and supplementation of the diet with purines and pyrimidines. None of these therapies has been consistently successful. In light of the poor prognosis for PNP deficiency, bone marrow transplantation should be considered for all patients. In the future, improved forms of therapy such as gene therapy may become available.","ISSN":"0893-5300","note":"PMID: 1931007","journalAbbreviation":"Immunodefic Rev","language":"ENG","author":[{"family":"Markert","given":"M. L."}],"issued":{"date-parts":[["1991"]]},"PMID":"1931007"}}],"schema":"https://github.com/citation-style-language/schema/raw/master/csl-citation.json"} </w:instrText>
      </w:r>
      <w:r w:rsidRPr="00835E0A">
        <w:rPr>
          <w:rFonts w:ascii="Times New Roman" w:hAnsi="Times New Roman"/>
          <w:color w:val="000000" w:themeColor="text1"/>
          <w:sz w:val="24"/>
          <w:szCs w:val="24"/>
          <w:lang w:val="en-US"/>
        </w:rPr>
        <w:fldChar w:fldCharType="separate"/>
      </w:r>
      <w:r w:rsidR="003D3F96" w:rsidRPr="003D3F96">
        <w:rPr>
          <w:rFonts w:ascii="Times New Roman" w:hAnsi="Times New Roman"/>
          <w:sz w:val="24"/>
          <w:lang w:val="en-US"/>
        </w:rPr>
        <w:t>(48)</w:t>
      </w:r>
      <w:r w:rsidRPr="00835E0A">
        <w:rPr>
          <w:rFonts w:ascii="Times New Roman" w:hAnsi="Times New Roman"/>
          <w:color w:val="000000" w:themeColor="text1"/>
          <w:sz w:val="24"/>
          <w:szCs w:val="24"/>
          <w:lang w:val="en-US"/>
        </w:rPr>
        <w:fldChar w:fldCharType="end"/>
      </w:r>
      <w:r w:rsidRPr="00835E0A">
        <w:rPr>
          <w:rFonts w:ascii="Times New Roman" w:hAnsi="Times New Roman"/>
          <w:color w:val="000000" w:themeColor="text1"/>
          <w:sz w:val="24"/>
          <w:szCs w:val="24"/>
          <w:lang w:val="en-US"/>
        </w:rPr>
        <w:t xml:space="preserve">.  </w:t>
      </w:r>
    </w:p>
    <w:p w:rsidR="00E82404" w:rsidRDefault="00E82404" w:rsidP="003D3F96">
      <w:pPr>
        <w:spacing w:line="480" w:lineRule="auto"/>
        <w:jc w:val="both"/>
        <w:rPr>
          <w:rFonts w:ascii="Times New Roman" w:hAnsi="Times New Roman"/>
          <w:color w:val="000000" w:themeColor="text1"/>
          <w:sz w:val="24"/>
          <w:szCs w:val="24"/>
          <w:lang w:val="en-US"/>
        </w:rPr>
      </w:pPr>
    </w:p>
    <w:p w:rsidR="00186E2C" w:rsidRPr="00835E0A" w:rsidRDefault="00186E2C" w:rsidP="00632B03">
      <w:pPr>
        <w:spacing w:line="480" w:lineRule="auto"/>
        <w:jc w:val="both"/>
        <w:rPr>
          <w:rFonts w:ascii="Times New Roman" w:hAnsi="Times New Roman"/>
          <w:b/>
          <w:color w:val="000000" w:themeColor="text1"/>
          <w:sz w:val="24"/>
          <w:szCs w:val="24"/>
          <w:lang w:val="en-US"/>
        </w:rPr>
      </w:pPr>
      <w:r w:rsidRPr="00835E0A">
        <w:rPr>
          <w:rFonts w:ascii="Times New Roman" w:hAnsi="Times New Roman"/>
          <w:color w:val="000000" w:themeColor="text1"/>
          <w:sz w:val="24"/>
          <w:szCs w:val="24"/>
          <w:lang w:val="en-US"/>
        </w:rPr>
        <w:t xml:space="preserve">In this work, we conducted a metabolomics study of urine on a Middle Eastern ASD population, using a training set, confirmed by a validation test set. </w:t>
      </w:r>
      <w:r w:rsidR="00E82404" w:rsidRPr="00835E0A">
        <w:rPr>
          <w:rFonts w:ascii="Times New Roman" w:hAnsi="Times New Roman"/>
          <w:color w:val="000000" w:themeColor="text1"/>
          <w:sz w:val="24"/>
          <w:szCs w:val="24"/>
          <w:lang w:val="en-US"/>
        </w:rPr>
        <w:t>Even if this study was realized on a small group (but simi</w:t>
      </w:r>
      <w:r w:rsidR="00E82404">
        <w:rPr>
          <w:rFonts w:ascii="Times New Roman" w:hAnsi="Times New Roman"/>
          <w:color w:val="000000" w:themeColor="text1"/>
          <w:sz w:val="24"/>
          <w:szCs w:val="24"/>
          <w:lang w:val="en-US"/>
        </w:rPr>
        <w:t xml:space="preserve">lar </w:t>
      </w:r>
      <w:r w:rsidR="00E82404" w:rsidRPr="00835E0A">
        <w:rPr>
          <w:rFonts w:ascii="Times New Roman" w:hAnsi="Times New Roman"/>
          <w:color w:val="000000" w:themeColor="text1"/>
          <w:sz w:val="24"/>
          <w:szCs w:val="24"/>
          <w:lang w:val="en-US"/>
        </w:rPr>
        <w:t>t</w:t>
      </w:r>
      <w:r w:rsidR="00E82404">
        <w:rPr>
          <w:rFonts w:ascii="Times New Roman" w:hAnsi="Times New Roman"/>
          <w:color w:val="000000" w:themeColor="text1"/>
          <w:sz w:val="24"/>
          <w:szCs w:val="24"/>
          <w:lang w:val="en-US"/>
        </w:rPr>
        <w:t>o</w:t>
      </w:r>
      <w:r w:rsidR="00E82404" w:rsidRPr="00835E0A">
        <w:rPr>
          <w:rFonts w:ascii="Times New Roman" w:hAnsi="Times New Roman"/>
          <w:color w:val="000000" w:themeColor="text1"/>
          <w:sz w:val="24"/>
          <w:szCs w:val="24"/>
          <w:lang w:val="en-US"/>
        </w:rPr>
        <w:t xml:space="preserve"> the literature </w:t>
      </w:r>
      <w:r w:rsidR="00E82404" w:rsidRPr="00835E0A">
        <w:rPr>
          <w:rFonts w:ascii="Times New Roman" w:hAnsi="Times New Roman"/>
          <w:color w:val="000000" w:themeColor="text1"/>
          <w:sz w:val="24"/>
          <w:szCs w:val="24"/>
          <w:lang w:val="en-US"/>
        </w:rPr>
        <w:fldChar w:fldCharType="begin"/>
      </w:r>
      <w:r w:rsidR="00E82404">
        <w:rPr>
          <w:rFonts w:ascii="Times New Roman" w:hAnsi="Times New Roman"/>
          <w:color w:val="000000" w:themeColor="text1"/>
          <w:sz w:val="24"/>
          <w:szCs w:val="24"/>
          <w:lang w:val="en-US"/>
        </w:rPr>
        <w:instrText xml:space="preserve"> ADDIN ZOTERO_ITEM CSL_CITATION {"citationID":"a7a43gv8fc","properties":{"formattedCitation":"(44)","plainCitation":"(44)"},"citationItems":[{"id":"2EmOwc4t/VvS9Vsf7","uris":["http://zotero.org/users/local/XReGY8EU/items/VPP5EVMU"],"uri":["http://zotero.org/users/local/XReGY8EU/items/VPP5EVMU"],"itemData":{"id":"2EmOwc4t/VvS9Vsf7","type":"article-journal","title":"Metabolomics of autism spectrum disorders: early insights regarding mammalian-microbial cometabolites","container-title":"Expert Review of Molecular Diagnostics","page":"869-881","volume":"16","issue":"8","source":"PubMed","abstract":"INTRODUCTION: Autism spectrum disorders (ASD) are a group of neurodevelopmental disorders consisting of delayed or impaired language development and difficulties in social interactions. The very high degree of phenotypic heterogeneity in ASD originates from the interaction between environmental risk factors and susceptible genetic loci, leading to epigenetic DNA methylation. Advances in system biology are becoming strategic for implementing knowledge on the ASD aetiology and for the early diagnosis of the disease after birth.\nAREAS COVERED: We overhauled the value of either targeted or untargeted metabolomics studies in autism for identifying the most relevant metabolic pathways and key metabolites implicated in the disease, with special emphasis to mammalian-microbial metabolites. The most discriminant metabolites in ASD belong to amino acid metabolism, antioxidant status, nicotinic acid metabolism, and mitochondrial metabolism. Expert commentary: Most published studies point out the role of metabolites derived from the gut microbiota: they can modulate the behavioral phenotype of the autistic children, greatly influencing host metabolic pathways and the immune system, shaping the individual susceptibility to the disease. Pitfalls and caveats in metabolomics results across studies have been additionally recognized and discussed leading to the conclusion that metabolomics studies in ASD are far to be definitive and univocal.","DOI":"10.1080/14737159.2016.1202765","ISSN":"1744-8352","note":"PMID: 27310602","shortTitle":"Metabolomics of autism spectrum disorders","journalAbbreviation":"Expert Rev. Mol. Diagn.","language":"ENG","author":[{"family":"Mussap","given":"Michele"},{"family":"Noto","given":"Antonio"},{"family":"Fanos","given":"Vassilios"}],"issued":{"date-parts":[["2016",8]]},"PMID":"27310602"}}],"schema":"https://github.com/citation-style-language/schema/raw/master/csl-citation.json"} </w:instrText>
      </w:r>
      <w:r w:rsidR="00E82404" w:rsidRPr="00835E0A">
        <w:rPr>
          <w:rFonts w:ascii="Times New Roman" w:hAnsi="Times New Roman"/>
          <w:color w:val="000000" w:themeColor="text1"/>
          <w:sz w:val="24"/>
          <w:szCs w:val="24"/>
          <w:lang w:val="en-US"/>
        </w:rPr>
        <w:fldChar w:fldCharType="separate"/>
      </w:r>
      <w:r w:rsidR="00E82404" w:rsidRPr="003D3F96">
        <w:rPr>
          <w:rFonts w:ascii="Times New Roman" w:hAnsi="Times New Roman"/>
          <w:sz w:val="24"/>
          <w:lang w:val="en-US"/>
        </w:rPr>
        <w:t>(44)</w:t>
      </w:r>
      <w:r w:rsidR="00E82404" w:rsidRPr="00835E0A">
        <w:rPr>
          <w:rFonts w:ascii="Times New Roman" w:hAnsi="Times New Roman"/>
          <w:color w:val="000000" w:themeColor="text1"/>
          <w:sz w:val="24"/>
          <w:szCs w:val="24"/>
          <w:lang w:val="en-US"/>
        </w:rPr>
        <w:fldChar w:fldCharType="end"/>
      </w:r>
      <w:r w:rsidR="00E82404" w:rsidRPr="00835E0A">
        <w:rPr>
          <w:rFonts w:ascii="Times New Roman" w:hAnsi="Times New Roman"/>
          <w:color w:val="000000" w:themeColor="text1"/>
          <w:sz w:val="24"/>
          <w:szCs w:val="24"/>
          <w:lang w:val="en-US"/>
        </w:rPr>
        <w:t xml:space="preserve">), </w:t>
      </w:r>
      <w:r w:rsidR="00992857">
        <w:rPr>
          <w:rFonts w:ascii="Times New Roman" w:hAnsi="Times New Roman"/>
          <w:color w:val="000000" w:themeColor="text1"/>
          <w:sz w:val="24"/>
          <w:szCs w:val="24"/>
          <w:lang w:val="en-US"/>
        </w:rPr>
        <w:t>w</w:t>
      </w:r>
      <w:r w:rsidR="00992857" w:rsidRPr="00835E0A">
        <w:rPr>
          <w:rFonts w:ascii="Times New Roman" w:hAnsi="Times New Roman"/>
          <w:color w:val="000000" w:themeColor="text1"/>
          <w:sz w:val="24"/>
          <w:szCs w:val="24"/>
          <w:lang w:val="en-US"/>
        </w:rPr>
        <w:t xml:space="preserve">e confirmed </w:t>
      </w:r>
      <w:r w:rsidR="00992857" w:rsidRPr="00835E0A">
        <w:rPr>
          <w:rFonts w:ascii="Times New Roman" w:hAnsi="Times New Roman"/>
          <w:color w:val="000000" w:themeColor="text1"/>
          <w:sz w:val="24"/>
          <w:szCs w:val="24"/>
          <w:lang w:val="en-US"/>
        </w:rPr>
        <w:t>that several metabolites were modified in the same direction in all studies such as serine, creatine, threonine, hydroxybenzoate, glucoronate, hydroxyproline and guanidinosuccinate. These metabolites should be validated as biomarkers by further studies (developing and validating quantitative assays on other cohorts) to be potentially used in the future for</w:t>
      </w:r>
      <w:r w:rsidR="00992857">
        <w:rPr>
          <w:rFonts w:ascii="Times New Roman" w:hAnsi="Times New Roman"/>
          <w:color w:val="000000" w:themeColor="text1"/>
          <w:sz w:val="24"/>
          <w:szCs w:val="24"/>
          <w:lang w:val="en-US"/>
        </w:rPr>
        <w:t xml:space="preserve"> improving</w:t>
      </w:r>
      <w:r w:rsidR="00992857" w:rsidRPr="00835E0A">
        <w:rPr>
          <w:rFonts w:ascii="Times New Roman" w:hAnsi="Times New Roman"/>
          <w:color w:val="000000" w:themeColor="text1"/>
          <w:sz w:val="24"/>
          <w:szCs w:val="24"/>
          <w:lang w:val="en-US"/>
        </w:rPr>
        <w:t xml:space="preserve"> the diagnosis of ASD. On the other hand, </w:t>
      </w:r>
      <w:r w:rsidR="00992857">
        <w:rPr>
          <w:rFonts w:ascii="Times New Roman" w:hAnsi="Times New Roman"/>
          <w:color w:val="000000" w:themeColor="text1"/>
          <w:sz w:val="24"/>
          <w:szCs w:val="24"/>
          <w:lang w:val="en-US"/>
        </w:rPr>
        <w:t xml:space="preserve">the </w:t>
      </w:r>
      <w:r w:rsidR="00992857" w:rsidRPr="00835E0A">
        <w:rPr>
          <w:rFonts w:ascii="Times New Roman" w:hAnsi="Times New Roman"/>
          <w:color w:val="000000" w:themeColor="text1"/>
          <w:sz w:val="24"/>
          <w:szCs w:val="24"/>
          <w:lang w:val="en-US"/>
        </w:rPr>
        <w:t>other metabolites</w:t>
      </w:r>
      <w:r w:rsidR="00992857">
        <w:rPr>
          <w:rFonts w:ascii="Times New Roman" w:hAnsi="Times New Roman"/>
          <w:color w:val="000000" w:themeColor="text1"/>
          <w:sz w:val="24"/>
          <w:szCs w:val="24"/>
          <w:lang w:val="en-US"/>
        </w:rPr>
        <w:t xml:space="preserve"> we found, none yet cited in the literature,</w:t>
      </w:r>
      <w:r w:rsidR="00992857" w:rsidRPr="00835E0A">
        <w:rPr>
          <w:rFonts w:ascii="Times New Roman" w:hAnsi="Times New Roman"/>
          <w:color w:val="000000" w:themeColor="text1"/>
          <w:sz w:val="24"/>
          <w:szCs w:val="24"/>
          <w:lang w:val="en-US"/>
        </w:rPr>
        <w:t xml:space="preserve"> could open perspective in identifying specific </w:t>
      </w:r>
      <w:r w:rsidR="00992857" w:rsidRPr="00835E0A">
        <w:rPr>
          <w:rFonts w:ascii="Times New Roman" w:hAnsi="Times New Roman"/>
          <w:color w:val="000000" w:themeColor="text1"/>
          <w:sz w:val="24"/>
          <w:szCs w:val="24"/>
          <w:lang w:val="en-US"/>
        </w:rPr>
        <w:lastRenderedPageBreak/>
        <w:t xml:space="preserve">pathophysiological pathways. </w:t>
      </w:r>
      <w:r w:rsidR="00992857">
        <w:rPr>
          <w:rFonts w:ascii="Times New Roman" w:hAnsi="Times New Roman"/>
          <w:color w:val="000000" w:themeColor="text1"/>
          <w:sz w:val="24"/>
          <w:szCs w:val="24"/>
          <w:lang w:val="en-US"/>
        </w:rPr>
        <w:t>W</w:t>
      </w:r>
      <w:r w:rsidR="00E82404" w:rsidRPr="00835E0A">
        <w:rPr>
          <w:rFonts w:ascii="Times New Roman" w:hAnsi="Times New Roman"/>
          <w:color w:val="000000" w:themeColor="text1"/>
          <w:sz w:val="24"/>
          <w:szCs w:val="24"/>
          <w:lang w:val="en-US"/>
        </w:rPr>
        <w:t xml:space="preserve">e </w:t>
      </w:r>
      <w:r w:rsidRPr="00835E0A">
        <w:rPr>
          <w:rFonts w:ascii="Times New Roman" w:hAnsi="Times New Roman"/>
          <w:color w:val="000000" w:themeColor="text1"/>
          <w:sz w:val="24"/>
          <w:szCs w:val="24"/>
          <w:lang w:val="en-US"/>
        </w:rPr>
        <w:t xml:space="preserve">confirmed in a robust way that several metabolic profiles associated with amino acids, purine metabolism, creatine metabolism, </w:t>
      </w:r>
      <w:r w:rsidR="00E512BC" w:rsidRPr="00835E0A">
        <w:rPr>
          <w:rFonts w:ascii="Times New Roman" w:hAnsi="Times New Roman"/>
          <w:color w:val="000000" w:themeColor="text1"/>
          <w:sz w:val="24"/>
          <w:szCs w:val="24"/>
          <w:lang w:val="en-US"/>
        </w:rPr>
        <w:t>intestinal microbiote</w:t>
      </w:r>
      <w:r w:rsidRPr="00835E0A">
        <w:rPr>
          <w:rFonts w:ascii="Times New Roman" w:hAnsi="Times New Roman"/>
          <w:color w:val="000000" w:themeColor="text1"/>
          <w:sz w:val="24"/>
          <w:szCs w:val="24"/>
          <w:lang w:val="en-US"/>
        </w:rPr>
        <w:t xml:space="preserve">, energy metabolism and oxidative stress </w:t>
      </w:r>
      <w:r w:rsidR="00632B03" w:rsidRPr="00835E0A">
        <w:rPr>
          <w:rFonts w:ascii="Times New Roman" w:hAnsi="Times New Roman"/>
          <w:color w:val="000000" w:themeColor="text1"/>
          <w:sz w:val="24"/>
          <w:szCs w:val="24"/>
          <w:lang w:val="en-US"/>
        </w:rPr>
        <w:t>could be</w:t>
      </w:r>
      <w:r w:rsidRPr="00835E0A">
        <w:rPr>
          <w:rFonts w:ascii="Times New Roman" w:hAnsi="Times New Roman"/>
          <w:color w:val="000000" w:themeColor="text1"/>
          <w:sz w:val="24"/>
          <w:szCs w:val="24"/>
          <w:lang w:val="en-US"/>
        </w:rPr>
        <w:t xml:space="preserve"> involved in ASD. These findings led us conclude </w:t>
      </w:r>
      <w:r w:rsidR="00650DD1" w:rsidRPr="00835E0A">
        <w:rPr>
          <w:rFonts w:ascii="Times New Roman" w:hAnsi="Times New Roman"/>
          <w:color w:val="000000" w:themeColor="text1"/>
          <w:sz w:val="24"/>
          <w:szCs w:val="24"/>
          <w:lang w:val="en-US"/>
        </w:rPr>
        <w:t xml:space="preserve">that it might be a common metabolic profile between Lebanese ASD and other studied population </w:t>
      </w:r>
      <w:r w:rsidRPr="00835E0A">
        <w:rPr>
          <w:rFonts w:ascii="Times New Roman" w:hAnsi="Times New Roman"/>
          <w:color w:val="000000" w:themeColor="text1"/>
          <w:sz w:val="24"/>
          <w:szCs w:val="24"/>
          <w:lang w:val="en-US"/>
        </w:rPr>
        <w:t>despite the differences in the nutritional habits and the environme</w:t>
      </w:r>
      <w:r w:rsidR="002F2E51">
        <w:rPr>
          <w:rFonts w:ascii="Times New Roman" w:hAnsi="Times New Roman"/>
          <w:color w:val="000000" w:themeColor="text1"/>
          <w:sz w:val="24"/>
          <w:szCs w:val="24"/>
          <w:lang w:val="en-US"/>
        </w:rPr>
        <w:t>ntal factors between countries.</w:t>
      </w:r>
    </w:p>
    <w:p w:rsidR="00041CB3" w:rsidRDefault="00041CB3" w:rsidP="00441134">
      <w:pPr>
        <w:spacing w:line="480" w:lineRule="auto"/>
        <w:jc w:val="both"/>
        <w:rPr>
          <w:rFonts w:ascii="Times New Roman" w:hAnsi="Times New Roman"/>
          <w:color w:val="000000" w:themeColor="text1"/>
          <w:sz w:val="24"/>
          <w:szCs w:val="24"/>
          <w:lang w:val="en-US"/>
        </w:rPr>
      </w:pPr>
    </w:p>
    <w:p w:rsidR="00041CB3" w:rsidRDefault="00041CB3"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705CE7" w:rsidRPr="00A73642" w:rsidRDefault="00705CE7" w:rsidP="00705CE7">
      <w:pPr>
        <w:spacing w:line="480" w:lineRule="auto"/>
        <w:jc w:val="center"/>
        <w:rPr>
          <w:rFonts w:ascii="Times New Roman" w:hAnsi="Times New Roman"/>
          <w:sz w:val="24"/>
          <w:szCs w:val="24"/>
          <w:lang w:val="en-US"/>
        </w:rPr>
      </w:pPr>
      <w:r w:rsidRPr="00166047">
        <w:rPr>
          <w:rFonts w:ascii="Times New Roman" w:hAnsi="Times New Roman"/>
          <w:b/>
          <w:sz w:val="30"/>
          <w:szCs w:val="30"/>
          <w:lang w:val="en-US"/>
        </w:rPr>
        <w:t>Figure</w:t>
      </w:r>
      <w:r>
        <w:rPr>
          <w:rFonts w:ascii="Times New Roman" w:hAnsi="Times New Roman"/>
          <w:b/>
          <w:sz w:val="30"/>
          <w:szCs w:val="30"/>
          <w:lang w:val="en-US"/>
        </w:rPr>
        <w:t xml:space="preserve"> legends</w:t>
      </w:r>
    </w:p>
    <w:p w:rsidR="00A674E4" w:rsidRDefault="00705CE7" w:rsidP="00A674E4">
      <w:pPr>
        <w:pStyle w:val="Standard"/>
        <w:spacing w:after="0" w:line="480" w:lineRule="auto"/>
        <w:jc w:val="both"/>
        <w:rPr>
          <w:rFonts w:ascii="Times New Roman" w:hAnsi="Times New Roman"/>
          <w:color w:val="000000" w:themeColor="text1"/>
          <w:sz w:val="24"/>
          <w:szCs w:val="24"/>
          <w:lang w:val="en-US"/>
        </w:rPr>
      </w:pPr>
      <w:r w:rsidRPr="00DD0CB2">
        <w:rPr>
          <w:rFonts w:ascii="Times New Roman" w:hAnsi="Times New Roman"/>
          <w:b/>
          <w:i/>
          <w:sz w:val="24"/>
          <w:szCs w:val="24"/>
          <w:lang w:val="en-US"/>
        </w:rPr>
        <w:t>Figure 1</w:t>
      </w:r>
      <w:r w:rsidRPr="00DD0CB2">
        <w:rPr>
          <w:rFonts w:ascii="Times New Roman" w:hAnsi="Times New Roman"/>
          <w:i/>
          <w:sz w:val="24"/>
          <w:szCs w:val="24"/>
          <w:lang w:val="en-US"/>
        </w:rPr>
        <w:t>:</w:t>
      </w:r>
      <w:r w:rsidRPr="002B2EAB">
        <w:rPr>
          <w:rFonts w:ascii="Times New Roman" w:hAnsi="Times New Roman"/>
          <w:sz w:val="24"/>
          <w:szCs w:val="24"/>
          <w:lang w:val="en-US"/>
        </w:rPr>
        <w:t xml:space="preserve"> </w:t>
      </w:r>
      <w:r w:rsidR="00A674E4" w:rsidRPr="00835E0A">
        <w:rPr>
          <w:rFonts w:ascii="Times New Roman" w:hAnsi="Times New Roman"/>
          <w:color w:val="000000" w:themeColor="text1"/>
          <w:sz w:val="24"/>
          <w:szCs w:val="24"/>
          <w:lang w:val="en-US"/>
        </w:rPr>
        <w:t xml:space="preserve">Workflow showing the methodology of </w:t>
      </w:r>
      <w:r w:rsidR="00A674E4">
        <w:rPr>
          <w:rFonts w:ascii="Times New Roman" w:hAnsi="Times New Roman"/>
          <w:color w:val="000000" w:themeColor="text1"/>
          <w:sz w:val="24"/>
          <w:szCs w:val="24"/>
          <w:lang w:val="en-US"/>
        </w:rPr>
        <w:t>discriminant metabolites</w:t>
      </w:r>
      <w:r w:rsidR="00A674E4" w:rsidRPr="00835E0A">
        <w:rPr>
          <w:rFonts w:ascii="Times New Roman" w:hAnsi="Times New Roman"/>
          <w:color w:val="000000" w:themeColor="text1"/>
          <w:sz w:val="24"/>
          <w:szCs w:val="24"/>
          <w:lang w:val="en-US"/>
        </w:rPr>
        <w:t xml:space="preserve"> and metabolic pathways identifications.</w:t>
      </w:r>
    </w:p>
    <w:p w:rsidR="00A674E4" w:rsidRDefault="00705CE7" w:rsidP="00A674E4">
      <w:pPr>
        <w:pStyle w:val="Standard"/>
        <w:spacing w:after="0" w:line="480" w:lineRule="auto"/>
        <w:jc w:val="both"/>
        <w:rPr>
          <w:rFonts w:ascii="Times New Roman" w:hAnsi="Times New Roman"/>
          <w:color w:val="000000" w:themeColor="text1"/>
          <w:sz w:val="24"/>
          <w:szCs w:val="24"/>
          <w:lang w:val="en-US"/>
        </w:rPr>
      </w:pPr>
      <w:r w:rsidRPr="00DD0CB2">
        <w:rPr>
          <w:rFonts w:ascii="Times New Roman" w:hAnsi="Times New Roman"/>
          <w:b/>
          <w:i/>
          <w:sz w:val="24"/>
          <w:szCs w:val="24"/>
          <w:lang w:val="en-US"/>
        </w:rPr>
        <w:t>Figure</w:t>
      </w:r>
      <w:r>
        <w:rPr>
          <w:rFonts w:ascii="Times New Roman" w:hAnsi="Times New Roman"/>
          <w:b/>
          <w:i/>
          <w:sz w:val="24"/>
          <w:szCs w:val="24"/>
          <w:lang w:val="en-US"/>
        </w:rPr>
        <w:t xml:space="preserve"> 2</w:t>
      </w:r>
      <w:r w:rsidRPr="00DD0CB2">
        <w:rPr>
          <w:rFonts w:ascii="Times New Roman" w:hAnsi="Times New Roman"/>
          <w:i/>
          <w:sz w:val="24"/>
          <w:szCs w:val="24"/>
          <w:lang w:val="en-US"/>
        </w:rPr>
        <w:t xml:space="preserve"> </w:t>
      </w:r>
      <w:r w:rsidRPr="00DD0CB2">
        <w:rPr>
          <w:rFonts w:ascii="Times New Roman" w:hAnsi="Times New Roman"/>
          <w:b/>
          <w:i/>
          <w:sz w:val="24"/>
          <w:szCs w:val="24"/>
          <w:lang w:val="en-US"/>
        </w:rPr>
        <w:t>a</w:t>
      </w:r>
      <w:r>
        <w:rPr>
          <w:rFonts w:ascii="Times New Roman" w:hAnsi="Times New Roman"/>
          <w:b/>
          <w:i/>
          <w:sz w:val="24"/>
          <w:szCs w:val="24"/>
          <w:lang w:val="en-US"/>
        </w:rPr>
        <w:t>)</w:t>
      </w:r>
      <w:r w:rsidRPr="002B2EAB">
        <w:rPr>
          <w:rFonts w:ascii="Times New Roman" w:hAnsi="Times New Roman"/>
          <w:b/>
          <w:sz w:val="24"/>
          <w:szCs w:val="24"/>
          <w:lang w:val="en-US"/>
        </w:rPr>
        <w:t xml:space="preserve"> </w:t>
      </w:r>
      <w:r w:rsidR="00A674E4" w:rsidRPr="00835E0A">
        <w:rPr>
          <w:rFonts w:ascii="Times New Roman" w:hAnsi="Times New Roman"/>
          <w:color w:val="000000" w:themeColor="text1"/>
          <w:sz w:val="24"/>
          <w:szCs w:val="24"/>
          <w:lang w:val="en-US"/>
        </w:rPr>
        <w:t xml:space="preserve">Venn diagram showing the number of common metabolites between NMR and LC-MS analyses, and the number of specific metabolites for each platform. </w:t>
      </w:r>
      <w:r w:rsidR="00A674E4" w:rsidRPr="00835E0A">
        <w:rPr>
          <w:rFonts w:ascii="Times New Roman" w:hAnsi="Times New Roman"/>
          <w:b/>
          <w:i/>
          <w:color w:val="000000" w:themeColor="text1"/>
          <w:sz w:val="24"/>
          <w:szCs w:val="24"/>
          <w:lang w:val="en-US"/>
        </w:rPr>
        <w:t>b)</w:t>
      </w:r>
      <w:r w:rsidR="00A674E4" w:rsidRPr="00835E0A">
        <w:rPr>
          <w:rFonts w:ascii="Times New Roman" w:hAnsi="Times New Roman"/>
          <w:b/>
          <w:color w:val="000000" w:themeColor="text1"/>
          <w:sz w:val="24"/>
          <w:szCs w:val="24"/>
          <w:lang w:val="en-US"/>
        </w:rPr>
        <w:t xml:space="preserve"> </w:t>
      </w:r>
      <w:r w:rsidR="00A674E4" w:rsidRPr="00835E0A">
        <w:rPr>
          <w:rFonts w:ascii="Times New Roman" w:hAnsi="Times New Roman"/>
          <w:color w:val="000000" w:themeColor="text1"/>
          <w:sz w:val="24"/>
          <w:szCs w:val="24"/>
          <w:lang w:val="en-US"/>
        </w:rPr>
        <w:t>Repartition of the 27 discriminants metabolites present in 80% of the 10 permutated OPLS-DA models.</w:t>
      </w:r>
    </w:p>
    <w:p w:rsidR="00705CE7" w:rsidRDefault="00705CE7" w:rsidP="00A674E4">
      <w:pPr>
        <w:pStyle w:val="Standard"/>
        <w:spacing w:after="0" w:line="480" w:lineRule="auto"/>
        <w:jc w:val="both"/>
        <w:rPr>
          <w:rFonts w:ascii="Times New Roman" w:hAnsi="Times New Roman"/>
          <w:sz w:val="24"/>
          <w:szCs w:val="24"/>
          <w:lang w:val="en-US"/>
        </w:rPr>
      </w:pPr>
      <w:r w:rsidRPr="00DD0CB2">
        <w:rPr>
          <w:rFonts w:ascii="Times New Roman" w:hAnsi="Times New Roman"/>
          <w:b/>
          <w:i/>
          <w:color w:val="000000" w:themeColor="text1"/>
          <w:sz w:val="24"/>
          <w:szCs w:val="24"/>
          <w:lang w:val="en-US"/>
        </w:rPr>
        <w:t>Figure 3</w:t>
      </w:r>
      <w:r w:rsidRPr="00DD0CB2">
        <w:rPr>
          <w:rFonts w:ascii="Times New Roman" w:hAnsi="Times New Roman"/>
          <w:i/>
          <w:color w:val="000000" w:themeColor="text1"/>
          <w:sz w:val="24"/>
          <w:szCs w:val="24"/>
          <w:lang w:val="en-US"/>
        </w:rPr>
        <w:t xml:space="preserve"> </w:t>
      </w:r>
      <w:r w:rsidRPr="00DD0CB2">
        <w:rPr>
          <w:rFonts w:ascii="Times New Roman" w:hAnsi="Times New Roman"/>
          <w:b/>
          <w:i/>
          <w:sz w:val="24"/>
          <w:szCs w:val="24"/>
          <w:lang w:val="en-US"/>
        </w:rPr>
        <w:t>a</w:t>
      </w:r>
      <w:r>
        <w:rPr>
          <w:rFonts w:ascii="Times New Roman" w:hAnsi="Times New Roman"/>
          <w:b/>
          <w:i/>
          <w:sz w:val="24"/>
          <w:szCs w:val="24"/>
          <w:lang w:val="en-US"/>
        </w:rPr>
        <w:t>)</w:t>
      </w:r>
      <w:r w:rsidRPr="002B2EAB">
        <w:rPr>
          <w:rFonts w:ascii="Times New Roman" w:hAnsi="Times New Roman"/>
          <w:sz w:val="24"/>
          <w:szCs w:val="24"/>
          <w:lang w:val="en-US"/>
        </w:rPr>
        <w:t xml:space="preserve"> Scatter plot of </w:t>
      </w:r>
      <w:r>
        <w:rPr>
          <w:rFonts w:ascii="Times New Roman" w:hAnsi="Times New Roman"/>
          <w:sz w:val="24"/>
          <w:szCs w:val="24"/>
          <w:lang w:val="en-US"/>
        </w:rPr>
        <w:t xml:space="preserve">the final </w:t>
      </w:r>
      <w:r w:rsidRPr="002B2EAB">
        <w:rPr>
          <w:rFonts w:ascii="Times New Roman" w:hAnsi="Times New Roman"/>
          <w:sz w:val="24"/>
          <w:szCs w:val="24"/>
          <w:lang w:val="en-US"/>
        </w:rPr>
        <w:t xml:space="preserve">OPLS-DA showing the training and the validation set. For the training set: dark blue dots= patients with ASD (n=25) and dark yellow dots= control patients </w:t>
      </w:r>
      <w:r w:rsidRPr="002B2EAB">
        <w:rPr>
          <w:rFonts w:ascii="Times New Roman" w:hAnsi="Times New Roman"/>
          <w:sz w:val="24"/>
          <w:szCs w:val="24"/>
          <w:lang w:val="en-US"/>
        </w:rPr>
        <w:lastRenderedPageBreak/>
        <w:t xml:space="preserve">(n=25). For the validation set: light blue dots= patients ASD (n=15) and light yellow dots= controls patients (n=15). </w:t>
      </w:r>
      <w:r>
        <w:rPr>
          <w:rFonts w:ascii="Times New Roman" w:hAnsi="Times New Roman"/>
          <w:b/>
          <w:i/>
          <w:sz w:val="24"/>
          <w:szCs w:val="24"/>
          <w:lang w:val="en-US"/>
        </w:rPr>
        <w:t>b)</w:t>
      </w:r>
      <w:r w:rsidRPr="002B2EAB">
        <w:rPr>
          <w:rFonts w:ascii="Times New Roman" w:hAnsi="Times New Roman"/>
          <w:sz w:val="24"/>
          <w:szCs w:val="24"/>
          <w:lang w:val="en-US"/>
        </w:rPr>
        <w:t xml:space="preserve"> Validation set ROC curve.</w:t>
      </w:r>
    </w:p>
    <w:p w:rsidR="00705CE7" w:rsidRPr="005F3FDA" w:rsidRDefault="00705CE7" w:rsidP="00705CE7">
      <w:pPr>
        <w:spacing w:line="480" w:lineRule="auto"/>
        <w:jc w:val="both"/>
        <w:rPr>
          <w:rFonts w:ascii="Times New Roman" w:hAnsi="Times New Roman"/>
          <w:sz w:val="24"/>
          <w:szCs w:val="24"/>
          <w:lang w:val="en-US"/>
        </w:rPr>
      </w:pPr>
      <w:r w:rsidRPr="00F373A3">
        <w:rPr>
          <w:rFonts w:ascii="Times New Roman" w:hAnsi="Times New Roman"/>
          <w:b/>
          <w:i/>
          <w:sz w:val="24"/>
          <w:szCs w:val="24"/>
          <w:lang w:val="en-US"/>
        </w:rPr>
        <w:t>Figure 4</w:t>
      </w:r>
      <w:r w:rsidRPr="00F373A3">
        <w:rPr>
          <w:rFonts w:ascii="Times New Roman" w:hAnsi="Times New Roman"/>
          <w:i/>
          <w:sz w:val="24"/>
          <w:szCs w:val="24"/>
          <w:lang w:val="en-US"/>
        </w:rPr>
        <w:t>:</w:t>
      </w:r>
      <w:r>
        <w:rPr>
          <w:rFonts w:ascii="Times New Roman" w:hAnsi="Times New Roman"/>
          <w:sz w:val="24"/>
          <w:szCs w:val="24"/>
          <w:lang w:val="en-US"/>
        </w:rPr>
        <w:t xml:space="preserve"> </w:t>
      </w:r>
      <w:r w:rsidRPr="005F3FDA">
        <w:rPr>
          <w:rFonts w:ascii="Times New Roman" w:hAnsi="Times New Roman"/>
          <w:sz w:val="24"/>
          <w:szCs w:val="24"/>
          <w:lang w:val="en-US"/>
        </w:rPr>
        <w:t xml:space="preserve">Metabolites interaction and pathway analysis (Impact factor &gt; 0 and </w:t>
      </w:r>
      <w:r w:rsidRPr="005F3FDA">
        <w:rPr>
          <w:rFonts w:ascii="Times New Roman" w:hAnsi="Times New Roman"/>
          <w:i/>
          <w:sz w:val="24"/>
          <w:szCs w:val="24"/>
          <w:lang w:val="en-US"/>
        </w:rPr>
        <w:t xml:space="preserve">p </w:t>
      </w:r>
      <w:r w:rsidRPr="005F3FDA">
        <w:rPr>
          <w:rStyle w:val="st"/>
          <w:rFonts w:ascii="Times New Roman" w:hAnsi="Times New Roman"/>
          <w:i/>
          <w:sz w:val="24"/>
          <w:szCs w:val="24"/>
          <w:lang w:val="en-US"/>
        </w:rPr>
        <w:t>≤</w:t>
      </w:r>
      <w:r w:rsidRPr="005F3FDA">
        <w:rPr>
          <w:rFonts w:ascii="Times New Roman" w:hAnsi="Times New Roman"/>
          <w:i/>
          <w:sz w:val="24"/>
          <w:szCs w:val="24"/>
          <w:lang w:val="en-US"/>
        </w:rPr>
        <w:t xml:space="preserve"> 0.05</w:t>
      </w:r>
      <w:r w:rsidRPr="005F3FDA">
        <w:rPr>
          <w:rFonts w:ascii="Times New Roman" w:hAnsi="Times New Roman"/>
          <w:sz w:val="24"/>
          <w:szCs w:val="24"/>
          <w:lang w:val="en-US"/>
        </w:rPr>
        <w:t>) based on VIP and significant metabolites between autistic and non- autistic Lebanese children. Green color =</w:t>
      </w:r>
      <w:r w:rsidRPr="005F3FDA">
        <w:rPr>
          <w:rFonts w:ascii="Times New Roman" w:hAnsi="Times New Roman"/>
          <w:color w:val="000000"/>
          <w:sz w:val="24"/>
          <w:szCs w:val="24"/>
          <w:lang w:val="en-US" w:eastAsia="fr-FR"/>
        </w:rPr>
        <w:t xml:space="preserve"> metabolites with higher level in ASD urines; blue color= metabolites with lower level in ASD urine. </w:t>
      </w:r>
    </w:p>
    <w:p w:rsidR="00705CE7" w:rsidRDefault="00705CE7"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705CE7" w:rsidRDefault="00705CE7" w:rsidP="00441134">
      <w:pPr>
        <w:spacing w:line="480" w:lineRule="auto"/>
        <w:jc w:val="both"/>
        <w:rPr>
          <w:rFonts w:ascii="Times New Roman" w:hAnsi="Times New Roman"/>
          <w:color w:val="000000" w:themeColor="text1"/>
          <w:sz w:val="24"/>
          <w:szCs w:val="24"/>
          <w:lang w:val="en-US"/>
        </w:rPr>
      </w:pPr>
    </w:p>
    <w:p w:rsidR="00C93802" w:rsidRDefault="00C93802" w:rsidP="00441134">
      <w:pPr>
        <w:spacing w:line="480" w:lineRule="auto"/>
        <w:jc w:val="both"/>
        <w:rPr>
          <w:rFonts w:ascii="Times New Roman" w:hAnsi="Times New Roman"/>
          <w:color w:val="000000" w:themeColor="text1"/>
          <w:sz w:val="24"/>
          <w:szCs w:val="24"/>
          <w:lang w:val="en-US"/>
        </w:rPr>
      </w:pPr>
    </w:p>
    <w:p w:rsidR="00705CE7" w:rsidRPr="00835E0A" w:rsidRDefault="00705CE7" w:rsidP="00705CE7">
      <w:pPr>
        <w:spacing w:line="480" w:lineRule="auto"/>
        <w:jc w:val="both"/>
        <w:rPr>
          <w:rFonts w:ascii="Times New Roman" w:hAnsi="Times New Roman"/>
          <w:color w:val="000000" w:themeColor="text1"/>
          <w:sz w:val="24"/>
          <w:szCs w:val="24"/>
          <w:lang w:val="en-US"/>
        </w:rPr>
      </w:pPr>
      <w:r w:rsidRPr="00835E0A">
        <w:rPr>
          <w:rFonts w:ascii="Times New Roman" w:hAnsi="Times New Roman"/>
          <w:b/>
          <w:color w:val="000000" w:themeColor="text1"/>
          <w:sz w:val="24"/>
          <w:szCs w:val="24"/>
          <w:lang w:val="en-US"/>
        </w:rPr>
        <w:t>Table 1</w:t>
      </w:r>
      <w:r>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Training and test set characteristics (median age and number of males and females)</w:t>
      </w:r>
    </w:p>
    <w:tbl>
      <w:tblPr>
        <w:tblW w:w="879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19"/>
        <w:gridCol w:w="1842"/>
        <w:gridCol w:w="1842"/>
        <w:gridCol w:w="1702"/>
        <w:gridCol w:w="1985"/>
      </w:tblGrid>
      <w:tr w:rsidR="00705CE7" w:rsidRPr="00835E0A" w:rsidTr="00705CE7">
        <w:trPr>
          <w:gridBefore w:val="1"/>
          <w:wBefore w:w="1419" w:type="dxa"/>
          <w:trHeight w:val="564"/>
        </w:trPr>
        <w:tc>
          <w:tcPr>
            <w:tcW w:w="3684" w:type="dxa"/>
            <w:gridSpan w:val="2"/>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Training set</w:t>
            </w:r>
          </w:p>
        </w:tc>
        <w:tc>
          <w:tcPr>
            <w:tcW w:w="3687" w:type="dxa"/>
            <w:gridSpan w:val="2"/>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rPr>
            </w:pPr>
            <w:r w:rsidRPr="00835E0A">
              <w:rPr>
                <w:rFonts w:ascii="Times New Roman" w:hAnsi="Times New Roman"/>
                <w:color w:val="000000" w:themeColor="text1"/>
              </w:rPr>
              <w:t>Test set</w:t>
            </w:r>
          </w:p>
        </w:tc>
      </w:tr>
      <w:tr w:rsidR="00705CE7" w:rsidRPr="00835E0A" w:rsidTr="00705CE7">
        <w:trPr>
          <w:gridBefore w:val="1"/>
          <w:wBefore w:w="1419" w:type="dxa"/>
          <w:trHeight w:val="460"/>
        </w:trPr>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ASD (n=25)</w:t>
            </w:r>
          </w:p>
        </w:tc>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Control (n=25)</w:t>
            </w:r>
          </w:p>
        </w:tc>
        <w:tc>
          <w:tcPr>
            <w:tcW w:w="170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ASD (n=15)</w:t>
            </w:r>
          </w:p>
        </w:tc>
        <w:tc>
          <w:tcPr>
            <w:tcW w:w="1985"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ind w:left="-71"/>
              <w:jc w:val="center"/>
              <w:rPr>
                <w:rFonts w:ascii="Times New Roman" w:hAnsi="Times New Roman"/>
                <w:color w:val="000000" w:themeColor="text1"/>
                <w:lang w:val="en-US"/>
              </w:rPr>
            </w:pPr>
            <w:r w:rsidRPr="00835E0A">
              <w:rPr>
                <w:rFonts w:ascii="Times New Roman" w:hAnsi="Times New Roman"/>
                <w:color w:val="000000" w:themeColor="text1"/>
                <w:lang w:val="en-US"/>
              </w:rPr>
              <w:t>Control (n=15)</w:t>
            </w:r>
          </w:p>
        </w:tc>
      </w:tr>
      <w:tr w:rsidR="00705CE7" w:rsidRPr="00835E0A" w:rsidTr="00705CE7">
        <w:trPr>
          <w:trHeight w:val="482"/>
        </w:trPr>
        <w:tc>
          <w:tcPr>
            <w:tcW w:w="1419"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rPr>
                <w:rFonts w:ascii="Times New Roman" w:hAnsi="Times New Roman"/>
                <w:color w:val="000000" w:themeColor="text1"/>
              </w:rPr>
            </w:pPr>
            <w:r w:rsidRPr="00835E0A">
              <w:rPr>
                <w:rFonts w:ascii="Times New Roman" w:hAnsi="Times New Roman"/>
                <w:color w:val="000000" w:themeColor="text1"/>
              </w:rPr>
              <w:t>Age (years)</w:t>
            </w:r>
          </w:p>
        </w:tc>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rPr>
            </w:pPr>
            <w:r w:rsidRPr="00835E0A">
              <w:rPr>
                <w:rFonts w:ascii="Times New Roman" w:hAnsi="Times New Roman"/>
                <w:color w:val="000000" w:themeColor="text1"/>
              </w:rPr>
              <w:t xml:space="preserve">8.44 </w:t>
            </w:r>
            <w:r w:rsidRPr="00835E0A">
              <w:rPr>
                <w:rFonts w:ascii="Times New Roman" w:eastAsia="Times New Roman" w:hAnsi="Times New Roman"/>
                <w:color w:val="000000" w:themeColor="text1"/>
                <w:lang w:eastAsia="fr-FR"/>
              </w:rPr>
              <w:t>[3-14]</w:t>
            </w:r>
          </w:p>
        </w:tc>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rPr>
            </w:pPr>
            <w:r w:rsidRPr="00835E0A">
              <w:rPr>
                <w:rFonts w:ascii="Times New Roman" w:eastAsia="Times New Roman" w:hAnsi="Times New Roman"/>
                <w:color w:val="000000" w:themeColor="text1"/>
                <w:lang w:eastAsia="fr-FR"/>
              </w:rPr>
              <w:t>8.2 [3-15]</w:t>
            </w:r>
          </w:p>
        </w:tc>
        <w:tc>
          <w:tcPr>
            <w:tcW w:w="170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rPr>
            </w:pPr>
            <w:r w:rsidRPr="00835E0A">
              <w:rPr>
                <w:rFonts w:ascii="Times New Roman" w:eastAsia="Times New Roman" w:hAnsi="Times New Roman"/>
                <w:color w:val="000000" w:themeColor="text1"/>
                <w:lang w:eastAsia="fr-FR"/>
              </w:rPr>
              <w:t>9.13 [4-15]</w:t>
            </w:r>
          </w:p>
        </w:tc>
        <w:tc>
          <w:tcPr>
            <w:tcW w:w="1985"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rPr>
            </w:pPr>
            <w:r w:rsidRPr="00835E0A">
              <w:rPr>
                <w:rFonts w:ascii="Times New Roman" w:eastAsia="Times New Roman" w:hAnsi="Times New Roman"/>
                <w:color w:val="000000" w:themeColor="text1"/>
                <w:lang w:eastAsia="fr-FR"/>
              </w:rPr>
              <w:t>9.6 [3-15]</w:t>
            </w:r>
          </w:p>
        </w:tc>
      </w:tr>
      <w:tr w:rsidR="00705CE7" w:rsidRPr="00835E0A" w:rsidTr="00705CE7">
        <w:trPr>
          <w:trHeight w:val="464"/>
        </w:trPr>
        <w:tc>
          <w:tcPr>
            <w:tcW w:w="1419"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rPr>
                <w:rFonts w:ascii="Times New Roman" w:hAnsi="Times New Roman"/>
                <w:color w:val="000000" w:themeColor="text1"/>
                <w:lang w:val="en-US"/>
              </w:rPr>
            </w:pPr>
            <w:r w:rsidRPr="00835E0A">
              <w:rPr>
                <w:rFonts w:ascii="Times New Roman" w:hAnsi="Times New Roman"/>
                <w:color w:val="000000" w:themeColor="text1"/>
                <w:lang w:val="en-US"/>
              </w:rPr>
              <w:t>no. of males</w:t>
            </w:r>
          </w:p>
        </w:tc>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16</w:t>
            </w:r>
          </w:p>
        </w:tc>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ind w:left="-70"/>
              <w:jc w:val="center"/>
              <w:rPr>
                <w:rFonts w:ascii="Times New Roman" w:hAnsi="Times New Roman"/>
                <w:color w:val="000000" w:themeColor="text1"/>
                <w:lang w:val="en-US"/>
              </w:rPr>
            </w:pPr>
            <w:r w:rsidRPr="00835E0A">
              <w:rPr>
                <w:rFonts w:ascii="Times New Roman" w:hAnsi="Times New Roman"/>
                <w:color w:val="000000" w:themeColor="text1"/>
                <w:lang w:val="en-US"/>
              </w:rPr>
              <w:t>19</w:t>
            </w:r>
          </w:p>
        </w:tc>
        <w:tc>
          <w:tcPr>
            <w:tcW w:w="170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12</w:t>
            </w:r>
          </w:p>
        </w:tc>
        <w:tc>
          <w:tcPr>
            <w:tcW w:w="1985"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12</w:t>
            </w:r>
          </w:p>
        </w:tc>
      </w:tr>
      <w:tr w:rsidR="00705CE7" w:rsidRPr="00835E0A" w:rsidTr="00705CE7">
        <w:trPr>
          <w:trHeight w:val="277"/>
        </w:trPr>
        <w:tc>
          <w:tcPr>
            <w:tcW w:w="1419"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rPr>
                <w:rFonts w:ascii="Times New Roman" w:hAnsi="Times New Roman"/>
                <w:color w:val="000000" w:themeColor="text1"/>
                <w:lang w:val="en-US"/>
              </w:rPr>
            </w:pPr>
            <w:r w:rsidRPr="00835E0A">
              <w:rPr>
                <w:rFonts w:ascii="Times New Roman" w:hAnsi="Times New Roman"/>
                <w:color w:val="000000" w:themeColor="text1"/>
                <w:lang w:val="en-US"/>
              </w:rPr>
              <w:t>no. of females</w:t>
            </w:r>
          </w:p>
        </w:tc>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9</w:t>
            </w:r>
          </w:p>
        </w:tc>
        <w:tc>
          <w:tcPr>
            <w:tcW w:w="184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6</w:t>
            </w:r>
          </w:p>
        </w:tc>
        <w:tc>
          <w:tcPr>
            <w:tcW w:w="1702"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3</w:t>
            </w:r>
          </w:p>
        </w:tc>
        <w:tc>
          <w:tcPr>
            <w:tcW w:w="1985" w:type="dxa"/>
            <w:tcBorders>
              <w:top w:val="single" w:sz="4" w:space="0" w:color="auto"/>
              <w:left w:val="single" w:sz="4" w:space="0" w:color="auto"/>
              <w:bottom w:val="single" w:sz="4" w:space="0" w:color="auto"/>
              <w:right w:val="single" w:sz="4" w:space="0" w:color="auto"/>
            </w:tcBorders>
            <w:hideMark/>
          </w:tcPr>
          <w:p w:rsidR="00705CE7" w:rsidRPr="00835E0A" w:rsidRDefault="00705CE7" w:rsidP="00705CE7">
            <w:pPr>
              <w:spacing w:line="480" w:lineRule="auto"/>
              <w:jc w:val="center"/>
              <w:rPr>
                <w:rFonts w:ascii="Times New Roman" w:hAnsi="Times New Roman"/>
                <w:color w:val="000000" w:themeColor="text1"/>
                <w:lang w:val="en-US"/>
              </w:rPr>
            </w:pPr>
            <w:r w:rsidRPr="00835E0A">
              <w:rPr>
                <w:rFonts w:ascii="Times New Roman" w:hAnsi="Times New Roman"/>
                <w:color w:val="000000" w:themeColor="text1"/>
                <w:lang w:val="en-US"/>
              </w:rPr>
              <w:t>3</w:t>
            </w:r>
          </w:p>
        </w:tc>
      </w:tr>
    </w:tbl>
    <w:p w:rsidR="00705CE7" w:rsidRPr="00835E0A" w:rsidRDefault="00705CE7" w:rsidP="00705CE7">
      <w:pPr>
        <w:pStyle w:val="Standard"/>
        <w:spacing w:after="0" w:line="480" w:lineRule="auto"/>
        <w:jc w:val="both"/>
        <w:rPr>
          <w:rFonts w:ascii="Times New Roman" w:hAnsi="Times New Roman"/>
          <w:b/>
          <w:color w:val="000000" w:themeColor="text1"/>
          <w:sz w:val="24"/>
          <w:szCs w:val="24"/>
          <w:lang w:val="en-US"/>
        </w:rPr>
      </w:pPr>
      <w:r w:rsidRPr="00835E0A" w:rsidDel="007F6269">
        <w:rPr>
          <w:rFonts w:ascii="Times New Roman" w:hAnsi="Times New Roman"/>
          <w:color w:val="000000" w:themeColor="text1"/>
          <w:sz w:val="24"/>
          <w:szCs w:val="24"/>
          <w:lang w:val="en-US"/>
        </w:rPr>
        <w:t xml:space="preserve"> </w:t>
      </w:r>
    </w:p>
    <w:p w:rsidR="00705CE7" w:rsidRDefault="00705CE7" w:rsidP="007C78B1">
      <w:pPr>
        <w:pStyle w:val="Standard"/>
        <w:spacing w:after="0" w:line="480" w:lineRule="auto"/>
        <w:jc w:val="center"/>
        <w:rPr>
          <w:rFonts w:asciiTheme="majorBidi" w:hAnsiTheme="majorBidi" w:cstheme="majorBidi"/>
          <w:b/>
          <w:color w:val="000000" w:themeColor="text1"/>
          <w:sz w:val="28"/>
          <w:szCs w:val="28"/>
          <w:lang w:val="en-US"/>
        </w:rPr>
      </w:pPr>
    </w:p>
    <w:p w:rsidR="00705CE7" w:rsidRDefault="00705CE7" w:rsidP="00705CE7">
      <w:pPr>
        <w:spacing w:line="480" w:lineRule="auto"/>
        <w:rPr>
          <w:rFonts w:ascii="Times New Roman" w:hAnsi="Times New Roman"/>
          <w:color w:val="000000" w:themeColor="text1"/>
          <w:sz w:val="24"/>
          <w:szCs w:val="24"/>
          <w:lang w:val="en-US"/>
        </w:rPr>
      </w:pPr>
      <w:r w:rsidRPr="00835E0A">
        <w:rPr>
          <w:rFonts w:ascii="Times New Roman" w:hAnsi="Times New Roman"/>
          <w:b/>
          <w:color w:val="000000" w:themeColor="text1"/>
          <w:sz w:val="24"/>
          <w:szCs w:val="24"/>
          <w:lang w:val="en-US"/>
        </w:rPr>
        <w:lastRenderedPageBreak/>
        <w:t xml:space="preserve">Table </w:t>
      </w:r>
      <w:r w:rsidR="00992857">
        <w:rPr>
          <w:rFonts w:ascii="Times New Roman" w:hAnsi="Times New Roman"/>
          <w:b/>
          <w:color w:val="000000" w:themeColor="text1"/>
          <w:sz w:val="24"/>
          <w:szCs w:val="24"/>
          <w:lang w:val="en-US"/>
        </w:rPr>
        <w:t>1</w:t>
      </w:r>
      <w:r>
        <w:rPr>
          <w:rFonts w:ascii="Times New Roman" w:hAnsi="Times New Roman"/>
          <w:color w:val="000000" w:themeColor="text1"/>
          <w:sz w:val="24"/>
          <w:szCs w:val="24"/>
          <w:lang w:val="en-US"/>
        </w:rPr>
        <w:t xml:space="preserve">. </w:t>
      </w:r>
      <w:r w:rsidRPr="00835E0A">
        <w:rPr>
          <w:rFonts w:ascii="Times New Roman" w:hAnsi="Times New Roman"/>
          <w:color w:val="000000" w:themeColor="text1"/>
          <w:sz w:val="24"/>
          <w:szCs w:val="24"/>
          <w:lang w:val="en-US"/>
        </w:rPr>
        <w:t>Metabolites of data fusion OPLS-DA with the corresponding metabolic pathway and comparison with published urine metabolomics studies.</w:t>
      </w:r>
    </w:p>
    <w:tbl>
      <w:tblPr>
        <w:tblStyle w:val="Grilledutableau"/>
        <w:tblW w:w="10378" w:type="dxa"/>
        <w:tblLook w:val="04A0" w:firstRow="1" w:lastRow="0" w:firstColumn="1" w:lastColumn="0" w:noHBand="0" w:noVBand="1"/>
      </w:tblPr>
      <w:tblGrid>
        <w:gridCol w:w="1627"/>
        <w:gridCol w:w="2444"/>
        <w:gridCol w:w="1439"/>
        <w:gridCol w:w="1414"/>
        <w:gridCol w:w="3454"/>
      </w:tblGrid>
      <w:tr w:rsidR="00705CE7" w:rsidRPr="00237096" w:rsidTr="00705CE7">
        <w:trPr>
          <w:trHeight w:val="476"/>
        </w:trPr>
        <w:tc>
          <w:tcPr>
            <w:tcW w:w="5513" w:type="dxa"/>
            <w:gridSpan w:val="3"/>
            <w:tcBorders>
              <w:top w:val="single" w:sz="4" w:space="0" w:color="auto"/>
              <w:left w:val="nil"/>
              <w:bottom w:val="single" w:sz="4" w:space="0" w:color="auto"/>
              <w:right w:val="single" w:sz="4" w:space="0" w:color="auto"/>
            </w:tcBorders>
            <w:vAlign w:val="center"/>
          </w:tcPr>
          <w:p w:rsidR="00705CE7" w:rsidRPr="00237096" w:rsidRDefault="00705CE7" w:rsidP="00705CE7">
            <w:pPr>
              <w:spacing w:before="200" w:line="276" w:lineRule="auto"/>
              <w:rPr>
                <w:rFonts w:ascii="Times New Roman" w:hAnsi="Times New Roman"/>
                <w:color w:val="000000" w:themeColor="text1"/>
                <w:lang w:val="en-US" w:eastAsia="fr-FR"/>
              </w:rPr>
            </w:pPr>
          </w:p>
        </w:tc>
        <w:tc>
          <w:tcPr>
            <w:tcW w:w="4865" w:type="dxa"/>
            <w:gridSpan w:val="2"/>
            <w:tcBorders>
              <w:top w:val="single" w:sz="4" w:space="0" w:color="auto"/>
              <w:left w:val="single" w:sz="4" w:space="0" w:color="auto"/>
              <w:bottom w:val="single" w:sz="4" w:space="0" w:color="auto"/>
              <w:right w:val="nil"/>
            </w:tcBorders>
            <w:vAlign w:val="center"/>
          </w:tcPr>
          <w:p w:rsidR="00705CE7" w:rsidRPr="00237096" w:rsidRDefault="00705CE7" w:rsidP="00705CE7">
            <w:pPr>
              <w:spacing w:before="200" w:line="276" w:lineRule="auto"/>
              <w:jc w:val="center"/>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Differentiation for ASD samples</w:t>
            </w:r>
          </w:p>
        </w:tc>
      </w:tr>
      <w:tr w:rsidR="00705CE7" w:rsidRPr="00237096" w:rsidTr="00705CE7">
        <w:trPr>
          <w:trHeight w:val="892"/>
        </w:trPr>
        <w:tc>
          <w:tcPr>
            <w:tcW w:w="1628" w:type="dxa"/>
            <w:tcBorders>
              <w:top w:val="single" w:sz="4" w:space="0" w:color="auto"/>
              <w:left w:val="nil"/>
              <w:bottom w:val="single" w:sz="4" w:space="0" w:color="auto"/>
              <w:right w:val="nil"/>
            </w:tcBorders>
            <w:vAlign w:val="center"/>
          </w:tcPr>
          <w:p w:rsidR="00705CE7" w:rsidRPr="00237096" w:rsidRDefault="00705CE7" w:rsidP="00705CE7">
            <w:pPr>
              <w:spacing w:before="2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Metabolic pathways</w:t>
            </w:r>
          </w:p>
        </w:tc>
        <w:tc>
          <w:tcPr>
            <w:tcW w:w="2445" w:type="dxa"/>
            <w:tcBorders>
              <w:top w:val="single" w:sz="4" w:space="0" w:color="auto"/>
              <w:left w:val="nil"/>
              <w:bottom w:val="single" w:sz="4" w:space="0" w:color="auto"/>
              <w:right w:val="nil"/>
            </w:tcBorders>
            <w:vAlign w:val="center"/>
          </w:tcPr>
          <w:p w:rsidR="00705CE7" w:rsidRPr="00237096" w:rsidRDefault="00705CE7" w:rsidP="00705CE7">
            <w:pPr>
              <w:spacing w:before="2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Metabolites</w:t>
            </w:r>
          </w:p>
        </w:tc>
        <w:tc>
          <w:tcPr>
            <w:tcW w:w="1439" w:type="dxa"/>
            <w:tcBorders>
              <w:top w:val="single" w:sz="4" w:space="0" w:color="auto"/>
              <w:left w:val="nil"/>
              <w:bottom w:val="single" w:sz="4" w:space="0" w:color="auto"/>
              <w:right w:val="single" w:sz="4" w:space="0" w:color="auto"/>
            </w:tcBorders>
            <w:vAlign w:val="center"/>
          </w:tcPr>
          <w:p w:rsidR="00705CE7" w:rsidRPr="00237096" w:rsidRDefault="00705CE7" w:rsidP="00705CE7">
            <w:pPr>
              <w:spacing w:before="2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Analytical platform</w:t>
            </w:r>
          </w:p>
        </w:tc>
        <w:tc>
          <w:tcPr>
            <w:tcW w:w="1404" w:type="dxa"/>
            <w:tcBorders>
              <w:top w:val="single" w:sz="4" w:space="0" w:color="auto"/>
              <w:left w:val="single" w:sz="4" w:space="0" w:color="auto"/>
              <w:bottom w:val="single" w:sz="4" w:space="0" w:color="auto"/>
              <w:right w:val="nil"/>
            </w:tcBorders>
            <w:vAlign w:val="center"/>
          </w:tcPr>
          <w:p w:rsidR="00705CE7" w:rsidRPr="00237096" w:rsidRDefault="00705CE7" w:rsidP="00705CE7">
            <w:pPr>
              <w:spacing w:before="20" w:line="276" w:lineRule="auto"/>
              <w:jc w:val="center"/>
              <w:rPr>
                <w:rFonts w:ascii="Times New Roman" w:hAnsi="Times New Roman"/>
                <w:color w:val="000000" w:themeColor="text1"/>
                <w:lang w:val="en-US"/>
              </w:rPr>
            </w:pPr>
            <w:r w:rsidRPr="00237096">
              <w:rPr>
                <w:rFonts w:ascii="Times New Roman" w:hAnsi="Times New Roman"/>
                <w:color w:val="000000" w:themeColor="text1"/>
                <w:lang w:val="en-US" w:eastAsia="fr-FR"/>
              </w:rPr>
              <w:t>Our findings(Fold change)</w:t>
            </w:r>
          </w:p>
        </w:tc>
        <w:tc>
          <w:tcPr>
            <w:tcW w:w="3460" w:type="dxa"/>
            <w:tcBorders>
              <w:top w:val="single" w:sz="4" w:space="0" w:color="auto"/>
              <w:left w:val="nil"/>
              <w:bottom w:val="single" w:sz="4" w:space="0" w:color="auto"/>
              <w:right w:val="nil"/>
            </w:tcBorders>
            <w:vAlign w:val="center"/>
          </w:tcPr>
          <w:p w:rsidR="00705CE7" w:rsidRPr="00237096" w:rsidRDefault="00705CE7" w:rsidP="00705CE7">
            <w:pPr>
              <w:spacing w:before="20" w:line="276" w:lineRule="auto"/>
              <w:jc w:val="center"/>
              <w:rPr>
                <w:rFonts w:ascii="Times New Roman" w:hAnsi="Times New Roman"/>
                <w:color w:val="000000" w:themeColor="text1"/>
                <w:lang w:val="en-US"/>
              </w:rPr>
            </w:pPr>
            <w:r w:rsidRPr="00237096">
              <w:rPr>
                <w:rFonts w:ascii="Times New Roman" w:hAnsi="Times New Roman"/>
                <w:color w:val="000000" w:themeColor="text1"/>
                <w:lang w:val="en-US" w:eastAsia="fr-FR"/>
              </w:rPr>
              <w:t>Published results</w:t>
            </w:r>
          </w:p>
        </w:tc>
      </w:tr>
      <w:tr w:rsidR="00705CE7" w:rsidRPr="00237096" w:rsidTr="00705CE7">
        <w:trPr>
          <w:trHeight w:val="1339"/>
        </w:trPr>
        <w:tc>
          <w:tcPr>
            <w:tcW w:w="1628" w:type="dxa"/>
            <w:tcBorders>
              <w:top w:val="single" w:sz="4" w:space="0" w:color="auto"/>
              <w:left w:val="nil"/>
              <w:bottom w:val="dotted" w:sz="4" w:space="0" w:color="auto"/>
              <w:right w:val="nil"/>
            </w:tcBorders>
          </w:tcPr>
          <w:p w:rsidR="00705CE7" w:rsidRPr="00237096" w:rsidRDefault="0012187D" w:rsidP="00705CE7">
            <w:pPr>
              <w:spacing w:before="200" w:line="276" w:lineRule="auto"/>
              <w:rPr>
                <w:rFonts w:ascii="Times New Roman" w:hAnsi="Times New Roman"/>
                <w:color w:val="000000" w:themeColor="text1"/>
                <w:lang w:val="en-US"/>
              </w:rPr>
            </w:pPr>
            <w:hyperlink r:id="rId9" w:history="1">
              <w:r w:rsidR="00705CE7" w:rsidRPr="00237096">
                <w:rPr>
                  <w:rFonts w:ascii="Times New Roman" w:hAnsi="Times New Roman"/>
                  <w:color w:val="000000" w:themeColor="text1"/>
                  <w:lang w:val="en-US" w:eastAsia="fr-FR"/>
                </w:rPr>
                <w:t>Glycine, serine and threonine metabolism</w:t>
              </w:r>
            </w:hyperlink>
          </w:p>
        </w:tc>
        <w:tc>
          <w:tcPr>
            <w:tcW w:w="2445" w:type="dxa"/>
            <w:tcBorders>
              <w:top w:val="single"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Threonine</w:t>
            </w:r>
            <w:r w:rsidRPr="00237096">
              <w:rPr>
                <w:rFonts w:ascii="Times New Roman" w:hAnsi="Times New Roman"/>
                <w:color w:val="000000" w:themeColor="text1"/>
                <w:lang w:val="en-US" w:eastAsia="fr-FR"/>
              </w:rPr>
              <w:br/>
              <w:t>Phosphoserine*</w:t>
            </w:r>
            <w:r w:rsidRPr="00237096">
              <w:rPr>
                <w:rFonts w:ascii="Times New Roman" w:hAnsi="Times New Roman"/>
                <w:color w:val="000000" w:themeColor="text1"/>
                <w:lang w:val="en-US" w:eastAsia="fr-FR"/>
              </w:rPr>
              <w:br/>
              <w:t>Creatine*</w:t>
            </w:r>
            <w:r w:rsidRPr="00237096">
              <w:rPr>
                <w:rFonts w:ascii="Times New Roman" w:hAnsi="Times New Roman"/>
                <w:color w:val="000000" w:themeColor="text1"/>
                <w:lang w:val="en-US" w:eastAsia="fr-FR"/>
              </w:rPr>
              <w:br/>
              <w:t>Serine*</w:t>
            </w:r>
          </w:p>
        </w:tc>
        <w:tc>
          <w:tcPr>
            <w:tcW w:w="1439" w:type="dxa"/>
            <w:tcBorders>
              <w:top w:val="single"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NMR2D</w:t>
            </w:r>
            <w:r w:rsidRPr="00237096">
              <w:rPr>
                <w:rFonts w:ascii="Times New Roman" w:hAnsi="Times New Roman"/>
                <w:color w:val="000000" w:themeColor="text1"/>
                <w:lang w:val="en-US" w:eastAsia="fr-FR"/>
              </w:rPr>
              <w:br/>
              <w:t>ESI- C18</w:t>
            </w:r>
            <w:r w:rsidRPr="00237096">
              <w:rPr>
                <w:rFonts w:ascii="Times New Roman" w:hAnsi="Times New Roman"/>
                <w:color w:val="000000" w:themeColor="text1"/>
                <w:lang w:val="en-US" w:eastAsia="fr-FR"/>
              </w:rPr>
              <w:br/>
              <w:t>NMR2D</w:t>
            </w:r>
            <w:r w:rsidRPr="00237096">
              <w:rPr>
                <w:rFonts w:ascii="Times New Roman" w:hAnsi="Times New Roman"/>
                <w:color w:val="000000" w:themeColor="text1"/>
                <w:lang w:val="en-US" w:eastAsia="fr-FR"/>
              </w:rPr>
              <w:br/>
              <w:t>NMR2D</w:t>
            </w:r>
          </w:p>
        </w:tc>
        <w:tc>
          <w:tcPr>
            <w:tcW w:w="1404" w:type="dxa"/>
            <w:tcBorders>
              <w:top w:val="single" w:sz="4" w:space="0" w:color="auto"/>
              <w:left w:val="nil"/>
              <w:bottom w:val="dotted" w:sz="4" w:space="0" w:color="auto"/>
              <w:right w:val="nil"/>
            </w:tcBorders>
          </w:tcPr>
          <w:p w:rsidR="00705CE7" w:rsidRPr="00237096" w:rsidRDefault="00705CE7" w:rsidP="00705CE7">
            <w:pPr>
              <w:spacing w:before="200" w:line="276" w:lineRule="auto"/>
              <w:ind w:right="-249"/>
              <w:rPr>
                <w:rFonts w:ascii="Times New Roman" w:hAnsi="Times New Roman"/>
                <w:color w:val="000000" w:themeColor="text1"/>
                <w:lang w:val="en-US"/>
              </w:rPr>
            </w:pPr>
            <w:r w:rsidRPr="00237096">
              <w:rPr>
                <w:rFonts w:ascii="Times New Roman" w:hAnsi="Times New Roman"/>
                <w:color w:val="000000" w:themeColor="text1"/>
                <w:lang w:val="en-US" w:eastAsia="fr-FR"/>
              </w:rPr>
              <w:t>↓ (0.6)</w:t>
            </w:r>
            <w:r w:rsidRPr="00237096">
              <w:rPr>
                <w:rFonts w:ascii="Times New Roman" w:hAnsi="Times New Roman"/>
                <w:color w:val="000000" w:themeColor="text1"/>
                <w:lang w:val="en-US" w:eastAsia="fr-FR"/>
              </w:rPr>
              <w:br/>
              <w:t>↑ (2.1)</w:t>
            </w:r>
            <w:r w:rsidRPr="00237096">
              <w:rPr>
                <w:rFonts w:ascii="Times New Roman" w:hAnsi="Times New Roman"/>
                <w:color w:val="000000" w:themeColor="text1"/>
                <w:lang w:val="en-US" w:eastAsia="fr-FR"/>
              </w:rPr>
              <w:br/>
              <w:t>↓ (0.7)</w:t>
            </w:r>
            <w:r w:rsidRPr="00237096">
              <w:rPr>
                <w:rFonts w:ascii="Times New Roman" w:hAnsi="Times New Roman"/>
                <w:color w:val="000000" w:themeColor="text1"/>
                <w:lang w:val="en-US" w:eastAsia="fr-FR"/>
              </w:rPr>
              <w:br/>
              <w:t>↓ (0.8)</w:t>
            </w:r>
            <w:r>
              <w:rPr>
                <w:rFonts w:ascii="Times New Roman" w:hAnsi="Times New Roman"/>
                <w:color w:val="000000" w:themeColor="text1"/>
                <w:lang w:val="en-US" w:eastAsia="fr-FR"/>
              </w:rPr>
              <w:t xml:space="preserve">                                       </w:t>
            </w:r>
          </w:p>
        </w:tc>
        <w:tc>
          <w:tcPr>
            <w:tcW w:w="3460" w:type="dxa"/>
            <w:tcBorders>
              <w:top w:val="single" w:sz="4" w:space="0" w:color="auto"/>
              <w:left w:val="nil"/>
              <w:bottom w:val="dotted" w:sz="4" w:space="0" w:color="auto"/>
              <w:right w:val="nil"/>
            </w:tcBorders>
          </w:tcPr>
          <w:p w:rsidR="00705CE7" w:rsidRPr="00237096" w:rsidRDefault="00705CE7" w:rsidP="00705CE7">
            <w:pPr>
              <w:spacing w:before="200" w:line="276" w:lineRule="auto"/>
              <w:ind w:right="-53"/>
              <w:rPr>
                <w:rFonts w:ascii="Times New Roman" w:hAnsi="Times New Roman"/>
                <w:color w:val="000000" w:themeColor="text1"/>
                <w:lang w:eastAsia="fr-FR"/>
              </w:rPr>
            </w:pPr>
            <w:r w:rsidRPr="00237096">
              <w:rPr>
                <w:rFonts w:ascii="Times New Roman" w:hAnsi="Times New Roman"/>
                <w:color w:val="000000" w:themeColor="text1"/>
                <w:lang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q6jnO03C","properties":{"formattedCitation":"(29)","plainCitation":"(29)"},"citationItems":[{"id":16,"uris":["http://zotero.org/users/local/XReGY8EU/items/96WX3ABK"],"uri":["http://zotero.org/users/local/XReGY8EU/items/96WX3ABK"],"itemData":{"id":16,"type":"article-journal","title":"Metabolic perturbance in autism spectrum disorders: a metabolomics study","container-title":"Journal of Proteome Research","page":"5856-5862","volume":"11","issue":"12","source":"PubMed","abstract":"Autism spectrum disorders (ASD) are a group of biological disorders with associated metabolic derangement. This study aimed to identify a pattern of metabolic perturbance in ASD using metabolomics in urinary specimens from 48 children with ASD and 53 age matched controls. Using a combination of liquid- and gas-chromatography-based mass spectrometry, we detected the levels of 82 metabolites (53 of which were increased) that were significantly altered between the ASD and the control groups using osmolality normalized data. Pattern analysis showed that the levels of several amino acids such as glycine, serine, threonine, alanine, histidine, glutamyl amino acids and the organic acid, taurine were significantly (p≤0.05) lower in ASD children. The levels of antioxidants such as carnosine were also reduced in ASD (p=0.054). Furthermore, several gut bacterial metabolites were significantly altered in ASD children who had gastrointestinal dysfunction. Overall, this study detected abnormal amino acid metabolism, increased oxidative stress, and altered gut microbiomes in ASD. The relationship of altered gut microbial co-metabolism and the disrupted metabolisms requires further investigation.","DOI":"10.1021/pr300910n","ISSN":"1535-3907","note":"PMID: 23106572","shortTitle":"Metabolic perturbance in autism spectrum disorders","journalAbbreviation":"J. Proteome Res.","language":"eng","author":[{"family":"Ming","given":"Xue"},{"family":"Stein","given":"T. Peter"},{"family":"Barnes","given":"Virginia"},{"family":"Rhodes","given":"Nelson"},{"family":"Guo","given":"Lining"}],"issued":{"date-parts":[["2012",12,7]]},"PMID":"23106572"}}],"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9)</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0LER2Fgl","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0)</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w:t>
            </w:r>
            <w:r w:rsidRPr="00237096">
              <w:rPr>
                <w:rFonts w:ascii="Times New Roman" w:hAnsi="Times New Roman"/>
                <w:color w:val="000000" w:themeColor="text1"/>
                <w:lang w:eastAsia="fr-FR"/>
              </w:rPr>
              <w:br/>
            </w:r>
            <w:r w:rsidRPr="00237096">
              <w:rPr>
                <w:rFonts w:ascii="Times New Roman" w:hAnsi="Times New Roman"/>
                <w:color w:val="000000" w:themeColor="text1"/>
                <w:lang w:eastAsia="fr-FR"/>
              </w:rPr>
              <w:b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c7vepmhi1","properties":{"formattedCitation":"(21)","plainCitation":"(21)"},"citationItems":[{"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682a6nc44","properties":{"formattedCitation":"(14)","plainCitation":"(14)"},"citationItems":[{"id":10,"uris":["http://zotero.org/users/local/XReGY8EU/items/R6E6T63X"],"uri":["http://zotero.org/users/local/XReGY8EU/items/R6E6T63X"],"itemData":{"id":10,"type":"article-journal","title":"Urinary metabolic phenotyping differentiates children with autism from their unaffected siblings and age-matched controls","container-title":"Journal of Proteome Research","page":"2996-3004","volume":"9","issue":"6","source":"PubMed","abstract":"Autism is an early onset developmental disorder with a severe life-long impact on behavior and social functioning that has associated metabolic abnormalities. The urinary metabolic phenotypes of individuals (age range=3-9 years old) diagnosed with autism using the DSM-IV-TR criteria (n = 39; male = 35; female = 4), together with their nonautistic siblings (n = 28; male = 14; female = 14) and age-matched healthy volunteers (n = 34, male = 17; female = 17) have been characterized for the first time using (1)H NMR spectroscopy and pattern recognition methods. Novel findings associated with alterations in nicotinic acid metabolism within autistic individuals showing increased urinary excretion of N-methyl-2-pyridone-5-carboxamide, N-methyl nicotinic acid, and N-methyl nicotinamide indicate a perturbation in the tryptophan-nicotinic acid metabolic pathway. Multivariate statistical analysis indicated urinary patterns of the free amino acids, glutamate and taurine were significantly different between groups with the autistic children showing higher levels of urinary taurine and a lower level of urinary glutamate, indicating perturbation in sulfur and amino acid metabolism in these children. Additionally, metabolic phenotype (metabotype) differences were observed between autistic and control children, which were associated with perturbations in the relative patterns of urinary mammalian-microbial cometabolites including dimethylamine, hippurate, and phenyacetylglutamine. These biochemical changes are consistent with some of the known abnormalities of gut microbiota found in autistic individuals and the associated gastrointestinal dysfunction and may be of value in monitoring the success of therapeutic interventions.","DOI":"10.1021/pr901188e","ISSN":"1535-3907","note":"PMID: 20337404","journalAbbreviation":"J. Proteome Res.","language":"eng","author":[{"family":"Yap","given":"Ivan K. S."},{"family":"Angley","given":"Manya"},{"family":"Veselkov","given":"Kirill A."},{"family":"Holmes","given":"Elaine"},{"family":"Lindon","given":"John C."},{"family":"Nicholson","given":"Jeremy K."}],"issued":{"date-parts":[["2010",6,4]]},"PMID":"20337404"}}],"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14)</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1hmc9rn35j","properties":{"formattedCitation":"(22)","plainCitation":"(22)"},"citationItems":[{"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2)</w:t>
            </w:r>
            <w:r w:rsidRPr="00237096">
              <w:rPr>
                <w:rFonts w:ascii="Times New Roman" w:hAnsi="Times New Roman"/>
                <w:color w:val="000000" w:themeColor="text1"/>
                <w:lang w:val="en-US" w:eastAsia="fr-FR"/>
              </w:rPr>
              <w:fldChar w:fldCharType="end"/>
            </w:r>
            <w:r w:rsidRPr="007F6269">
              <w:rPr>
                <w:rFonts w:ascii="Times New Roman" w:hAnsi="Times New Roman"/>
                <w:color w:val="000000" w:themeColor="text1"/>
                <w:lang w:eastAsia="fr-FR"/>
              </w:rPr>
              <w:t>, ↑</w:t>
            </w:r>
            <w:r>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a1dsekt8u03","properties":{"formattedCitation":"(13)","plainCitation":"(13)"},"citationItems":[{"id":22,"uris":["http://zotero.org/users/local/rlsERk4q/items/8WTSNURD"],"uri":["http://zotero.org/users/local/rlsERk4q/items/8WTSNURD"],"itemData":{"id":22,"type":"article-journal","title":"The urinary (1) H-NMR metabolomics profile of an italian autistic children population and their unaffected siblings","container-title":"Autism Research: Official Journal of the International Society for Autism Research","page":"1058-1066","volume":"10","issue":"6","source":"PubMed","abstract":"Autism spectrum disorders (ASD) make a dishomogeneous group of psychiatric diseases having either genetic and environmental components, including changes of the microbiota. The rate of diagnosis, based on a series of psychological tests and observed behavior, dramatically increased in the past few decades. Currently, no biological markers are available and the pathogenesis is not defined. The purpose of this study was to evaluate the potential use of (1) H-NMR metabolomics to analyze the global biochemical signature of ASD patients (n = 21) and controls (n = 21), these being siblings of autistic patients. A multivariate model has been used to extrapolate the variables of importance. The discriminating urinary metabolites were identified; in particular, significantly increased levels of hippurate, glycine, creatine, tryptophan, and d-threitol and decreased concentrations of glutamate, creatinine, lactate, valine, betaine, and taurine were observed in ASD patients. Based on the identified discriminant metabolites, the attention was focused on two possible mechanisms that could be involved in ASD: oxidative stress conditions and gut microflora modifications. In conclusion, nuclear magnetic resonance-based metabolomics analysis of the urine seems to have the potential for the identification of a metabolic fingerprint of ASD phenotypes and appears to be suitable for further investigation of the disease mechanisms. Autism Res 2017. © 2017 International Society for Autism Research, Wiley Periodicals, Inc. Autism Res 2017, 10: 1058-1066. © 2017 International Society for Autism Research, Wiley Periodicals, Inc.","DOI":"10.1002/aur.1748","ISSN":"1939-3806","note":"PMID: 28296209","journalAbbreviation":"Autism Res","language":"eng","author":[{"family":"Lussu","given":"Milena"},{"family":"Noto","given":"Antonio"},{"family":"Masili","given":"Alice"},{"family":"Rinaldi","given":"Andrea C."},{"family":"Dessì","given":"Angelica"},{"family":"De Angelis","given":"Maria"},{"family":"De Giacomo","given":"Andrea"},{"family":"Fanos","given":"Vassilios"},{"family":"Atzori","given":"Luigi"},{"family":"Francavilla","given":"Ruggiero"}],"issued":{"date-parts":[["2017",6]]}}}],"schema":"https://github.com/citation-style-language/schema/raw/master/csl-citation.json"} </w:instrText>
            </w:r>
            <w:r>
              <w:rPr>
                <w:rFonts w:ascii="Times New Roman" w:hAnsi="Times New Roman"/>
                <w:color w:val="000000" w:themeColor="text1"/>
                <w:lang w:val="en-US" w:eastAsia="fr-FR"/>
              </w:rPr>
              <w:fldChar w:fldCharType="separate"/>
            </w:r>
            <w:r w:rsidRPr="003D3F96">
              <w:rPr>
                <w:rFonts w:ascii="Times New Roman" w:hAnsi="Times New Roman"/>
              </w:rPr>
              <w:t>(13)</w:t>
            </w:r>
            <w:r>
              <w:rPr>
                <w:rFonts w:ascii="Times New Roman" w:hAnsi="Times New Roman"/>
                <w:color w:val="000000" w:themeColor="text1"/>
                <w:lang w:val="en-US" w:eastAsia="fr-FR"/>
              </w:rPr>
              <w:fldChar w:fldCharType="end"/>
            </w:r>
            <w:r>
              <w:rPr>
                <w:rFonts w:ascii="Times New Roman" w:hAnsi="Times New Roman"/>
                <w:color w:val="000000" w:themeColor="text1"/>
                <w:lang w:eastAsia="fr-FR"/>
              </w:rPr>
              <w:t xml:space="preserve">                                                                      </w:t>
            </w:r>
            <w:r w:rsidRPr="00237096">
              <w:rPr>
                <w:rFonts w:ascii="Times New Roman" w:hAnsi="Times New Roman"/>
                <w:color w:val="000000" w:themeColor="text1"/>
                <w:lang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R75y6TaV","properties":{"formattedCitation":"(29)","plainCitation":"(29)"},"citationItems":[{"id":16,"uris":["http://zotero.org/users/local/XReGY8EU/items/96WX3ABK"],"uri":["http://zotero.org/users/local/XReGY8EU/items/96WX3ABK"],"itemData":{"id":16,"type":"article-journal","title":"Metabolic perturbance in autism spectrum disorders: a metabolomics study","container-title":"Journal of Proteome Research","page":"5856-5862","volume":"11","issue":"12","source":"PubMed","abstract":"Autism spectrum disorders (ASD) are a group of biological disorders with associated metabolic derangement. This study aimed to identify a pattern of metabolic perturbance in ASD using metabolomics in urinary specimens from 48 children with ASD and 53 age matched controls. Using a combination of liquid- and gas-chromatography-based mass spectrometry, we detected the levels of 82 metabolites (53 of which were increased) that were significantly altered between the ASD and the control groups using osmolality normalized data. Pattern analysis showed that the levels of several amino acids such as glycine, serine, threonine, alanine, histidine, glutamyl amino acids and the organic acid, taurine were significantly (p≤0.05) lower in ASD children. The levels of antioxidants such as carnosine were also reduced in ASD (p=0.054). Furthermore, several gut bacterial metabolites were significantly altered in ASD children who had gastrointestinal dysfunction. Overall, this study detected abnormal amino acid metabolism, increased oxidative stress, and altered gut microbiomes in ASD. The relationship of altered gut microbial co-metabolism and the disrupted metabolisms requires further investigation.","DOI":"10.1021/pr300910n","ISSN":"1535-3907","note":"PMID: 23106572","shortTitle":"Metabolic perturbance in autism spectrum disorders","journalAbbreviation":"J. Proteome Res.","language":"eng","author":[{"family":"Ming","given":"Xue"},{"family":"Stein","given":"T. Peter"},{"family":"Barnes","given":"Virginia"},{"family":"Rhodes","given":"Nelson"},{"family":"Guo","given":"Lining"}],"issued":{"date-parts":[["2012",12,7]]},"PMID":"23106572"}}],"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9)</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xp58aQk2","properties":{"formattedCitation":"(31)","plainCitation":"(31)"},"citationItems":[{"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1NdK2IH5","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0)</w:t>
            </w:r>
            <w:r w:rsidRPr="00237096">
              <w:rPr>
                <w:rFonts w:ascii="Times New Roman" w:hAnsi="Times New Roman"/>
                <w:color w:val="000000" w:themeColor="text1"/>
                <w:lang w:val="en-US" w:eastAsia="fr-FR"/>
              </w:rPr>
              <w:fldChar w:fldCharType="end"/>
            </w:r>
          </w:p>
        </w:tc>
      </w:tr>
      <w:tr w:rsidR="00705CE7" w:rsidRPr="00237096" w:rsidTr="00705CE7">
        <w:trPr>
          <w:trHeight w:val="1057"/>
        </w:trPr>
        <w:tc>
          <w:tcPr>
            <w:tcW w:w="1628"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rPr>
            </w:pPr>
            <w:r w:rsidRPr="007F6269">
              <w:rPr>
                <w:rFonts w:ascii="Times New Roman" w:hAnsi="Times New Roman"/>
                <w:color w:val="000000" w:themeColor="text1"/>
              </w:rPr>
              <w:t>Phenylalanine metabolism</w:t>
            </w:r>
          </w:p>
        </w:tc>
        <w:tc>
          <w:tcPr>
            <w:tcW w:w="2445" w:type="dxa"/>
            <w:tcBorders>
              <w:top w:val="dotted" w:sz="4" w:space="0" w:color="auto"/>
              <w:left w:val="nil"/>
              <w:bottom w:val="dotted" w:sz="4" w:space="0" w:color="auto"/>
              <w:right w:val="nil"/>
            </w:tcBorders>
          </w:tcPr>
          <w:p w:rsidR="00705CE7" w:rsidRPr="003D3F96" w:rsidRDefault="00705CE7" w:rsidP="00705CE7">
            <w:pPr>
              <w:spacing w:before="200" w:line="276" w:lineRule="auto"/>
              <w:rPr>
                <w:rFonts w:ascii="Times New Roman" w:hAnsi="Times New Roman"/>
                <w:color w:val="000000" w:themeColor="text1"/>
                <w:lang w:val="en-US"/>
              </w:rPr>
            </w:pPr>
            <w:r w:rsidRPr="003D3F96">
              <w:rPr>
                <w:rFonts w:ascii="Times New Roman" w:hAnsi="Times New Roman"/>
                <w:color w:val="000000" w:themeColor="text1"/>
                <w:lang w:val="en-US" w:eastAsia="fr-FR"/>
              </w:rPr>
              <w:t>N-Acetylphenylalanine*</w:t>
            </w:r>
            <w:r w:rsidRPr="003D3F96">
              <w:rPr>
                <w:rFonts w:ascii="Times New Roman" w:hAnsi="Times New Roman"/>
                <w:color w:val="000000" w:themeColor="text1"/>
                <w:lang w:val="en-US" w:eastAsia="fr-FR"/>
              </w:rPr>
              <w:br/>
              <w:t>Tyrosine*</w:t>
            </w:r>
            <w:r w:rsidRPr="003D3F96">
              <w:rPr>
                <w:rFonts w:ascii="Times New Roman" w:hAnsi="Times New Roman"/>
                <w:color w:val="000000" w:themeColor="text1"/>
                <w:lang w:val="en-US" w:eastAsia="fr-FR"/>
              </w:rPr>
              <w:br/>
              <w:t>Hydroxybenzoic acid*</w:t>
            </w: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rPr>
            </w:pPr>
            <w:r w:rsidRPr="007F6269">
              <w:rPr>
                <w:rFonts w:ascii="Times New Roman" w:hAnsi="Times New Roman"/>
                <w:color w:val="000000" w:themeColor="text1"/>
                <w:lang w:eastAsia="fr-FR"/>
              </w:rPr>
              <w:t>ESI+ C18</w:t>
            </w:r>
            <w:r w:rsidRPr="007F6269">
              <w:rPr>
                <w:rFonts w:ascii="Times New Roman" w:hAnsi="Times New Roman"/>
                <w:color w:val="000000" w:themeColor="text1"/>
                <w:lang w:eastAsia="fr-FR"/>
              </w:rPr>
              <w:br/>
              <w:t>NMR1D</w:t>
            </w:r>
            <w:r w:rsidRPr="007F6269">
              <w:rPr>
                <w:rFonts w:ascii="Times New Roman" w:hAnsi="Times New Roman"/>
                <w:color w:val="000000" w:themeColor="text1"/>
                <w:lang w:eastAsia="fr-FR"/>
              </w:rPr>
              <w:br/>
              <w:t>NMR1D</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ind w:right="-249"/>
              <w:rPr>
                <w:rFonts w:ascii="Times New Roman" w:hAnsi="Times New Roman"/>
                <w:color w:val="000000" w:themeColor="text1"/>
              </w:rPr>
            </w:pPr>
            <w:r w:rsidRPr="007F6269">
              <w:rPr>
                <w:rFonts w:ascii="Times New Roman" w:hAnsi="Times New Roman"/>
                <w:color w:val="000000" w:themeColor="text1"/>
                <w:lang w:eastAsia="fr-FR"/>
              </w:rPr>
              <w:t xml:space="preserve">↓ (0.7) </w:t>
            </w:r>
            <w:r w:rsidRPr="007F6269">
              <w:rPr>
                <w:rFonts w:ascii="Times New Roman" w:hAnsi="Times New Roman"/>
                <w:color w:val="000000" w:themeColor="text1"/>
                <w:lang w:eastAsia="fr-FR"/>
              </w:rPr>
              <w:br/>
              <w:t xml:space="preserve">↓ (0.9) </w:t>
            </w:r>
            <w:r w:rsidRPr="007F6269">
              <w:rPr>
                <w:rFonts w:ascii="Times New Roman" w:hAnsi="Times New Roman"/>
                <w:color w:val="000000" w:themeColor="text1"/>
                <w:lang w:eastAsia="fr-FR"/>
              </w:rPr>
              <w:br/>
              <w:t>↓ (0.8)</w:t>
            </w:r>
          </w:p>
        </w:tc>
        <w:tc>
          <w:tcPr>
            <w:tcW w:w="3460" w:type="dxa"/>
            <w:tcBorders>
              <w:top w:val="dotted" w:sz="4" w:space="0" w:color="auto"/>
              <w:left w:val="nil"/>
              <w:bottom w:val="dotted" w:sz="4" w:space="0" w:color="auto"/>
              <w:right w:val="nil"/>
            </w:tcBorders>
          </w:tcPr>
          <w:p w:rsidR="00705CE7" w:rsidRPr="00705CE7"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eastAsia="fr-FR"/>
              </w:rPr>
              <w:b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vIY4A5n0","properties":{"formattedCitation":"(21)","plainCitation":"(21)"},"citationItems":[{"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xml:space="preserve"> ;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rMmmGfwH","properties":{"formattedCitation":"(31)","plainCitation":"(31)"},"citationItems":[{"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xml:space="preserve"> ;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gSgqpiVb","properties":{"formattedCitation":"(32)","plainCitation":"(32)"},"citationItems":[{"id":63,"uris":["http://zotero.org/users/local/XReGY8EU/items/GB9R8SSA"],"uri":["http://zotero.org/users/local/XReGY8EU/items/GB9R8SSA"],"itemData":{"id":63,"type":"article-journal","title":"The urinary metabolomics profile of an Italian autistic children population and their unaffected siblings","container-title":"The Journal of Maternal-Fetal &amp; Neonatal Medicine: The Official Journal of the European Association of Perinatal Medicine, the Federation of Asia and Oceania Perinatal Societies, the International Society of Perinatal Obstetricians","page":"46-52","volume":"27 Suppl 2","source":"PubMed","abstract":"OBJECTIVE: A supervised multivariate model to classify the metabolome alterations between autistic spectrum disorders (ASD) patients and controls, siblings of autistic patients, has been realized and used to realize a network model of the ASD patients' metabolome.\nMETHODS: In our experiment we propose a quantification of urinary metabolites with the Mass Spectroscopy technique couple to Gas Chromatography. A multivariate model has been used to extrapolate the variables of importance for a network model of interaction between metabolites. In this way we are able to propose a network-based approach to ASD description.\nRESULTS: Children with autistic disease composing our studied population showed elevated concentration of several organic acids and sugars. Interactions among diet, intestinal flora and genes may explain such findings. Among them, the 3-(3-hydroxyphenyl)-3-hydroxypropanoic acid has been previously described as altered in autistic subjects. Other metabolites increased are 3,4-dihydroxybutyric acid, glycolic acid and glycine, cis-aconitic acid; phenylalanine, tyrosine, p-hydroxyphenylacetic acid, and homovanillic acid are all involved in the tyrosine pathway leading to neurotransmitter cathecolamine.\nCONCLUSION: GC-MS-based metabolomic analysis of the urinary metabolome suggests to have the required sensitivity and specificity to gain insight into ASD phenotypes and aid a personalized network-based medicine approach.","DOI":"10.3109/14767058.2014.954784","ISSN":"1476-4954","note":"PMID: 25284177","journalAbbreviation":"J. Matern. Fetal. Neonatal. Med.","language":"eng","author":[{"family":"Noto","given":"Antonio"},{"family":"Fanos","given":"Vassilios"},{"family":"Barberini","given":"Luigi"},{"family":"Grapov","given":"Dmitry"},{"family":"Fattuoni","given":"Claudia"},{"family":"Zaffanello","given":"Marco"},{"family":"Casanova","given":"Andrea"},{"family":"Fenu","given":"Gianni"},{"family":"De Giacomo","given":"Andrea"},{"family":"De Angelis","given":"Maria"},{"family":"Moretti","given":"Corrado"},{"family":"Papoff","given":"Paola"},{"family":"Ditonno","given":"Raffaella"},{"family":"Francavilla","given":"Ruggiero"}],"issued":{"date-parts":[["2014",10]]},"PMID":"25284177"}}],"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2)</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val="en-US"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TBZHXaUA","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0)</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val="en-US" w:eastAsia="fr-FR"/>
              </w:rPr>
              <w:b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25l806n4to","properties":{"formattedCitation":"(33)","plainCitation":"(33)"},"citationItems":[{"id":75,"uris":["http://zotero.org/users/local/XReGY8EU/items/4VUXGJED"],"uri":["http://zotero.org/users/local/XReGY8EU/items/4VUXGJED"],"itemData":{"id":75,"type":"article-journal","title":"Noninvasive urinary organic acids test to assess biochemical and nutritional individuality in autistic children","container-title":"Clinical Biochemistry","page":"686-691","volume":"44","issue":"8-9","source":"PubMed","abstract":"OBJECTIVES: Quantitative organic acid testing can give information about potential problems, especially with energy production, neurotransmitter metabolism, intestinal dysbiosis and nutritional individuality which is very important in autistic children. The aim of this study was to find out potential differences between the levels of organic acids in the urine of autistic and non-autistic children.\nDESIGN AND METHODS: The organic acids in the urine were determined by capillary gas chromatography/mass spectrometry (GC/MS). All overnight urine samples were collected from 35 autistic children and 36 neurologically normal children as healthy controls (4-10 years).\nRESULTS: Significant differences were found between the autistic children and the control group in organic acids: 2-oxoglutaric, isocitric, citric, 4-hydroxybenzoic, 4-hydroxyphenylacetic, hippuric, adipic, suberic (all with p&lt;0.05).\nCONCLUSION: Organic acids test can be used to assess an individual need for nutrient and biochemical abnormalities, especially important for autistic children.","DOI":"10.1016/j.clinbiochem.2011.01.015","ISSN":"1873-2933","note":"PMID: 21300048","journalAbbreviation":"Clin. Biochem.","language":"eng","author":[{"family":"Kałużna-Czaplińska","given":"Joanna"}],"issued":{"date-parts":[["2011",6]]},"PMID":"2130004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3)</w:t>
            </w:r>
            <w:r w:rsidRPr="00237096">
              <w:rPr>
                <w:rFonts w:ascii="Times New Roman" w:hAnsi="Times New Roman"/>
                <w:color w:val="000000" w:themeColor="text1"/>
                <w:lang w:val="en-US" w:eastAsia="fr-FR"/>
              </w:rPr>
              <w:fldChar w:fldCharType="end"/>
            </w:r>
          </w:p>
        </w:tc>
      </w:tr>
      <w:tr w:rsidR="00705CE7" w:rsidRPr="00237096" w:rsidTr="00705CE7">
        <w:trPr>
          <w:trHeight w:val="1354"/>
        </w:trPr>
        <w:tc>
          <w:tcPr>
            <w:tcW w:w="1628"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rPr>
              <w:t xml:space="preserve">Glutamate, </w:t>
            </w:r>
            <w:hyperlink r:id="rId10" w:history="1">
              <w:r w:rsidRPr="00237096">
                <w:rPr>
                  <w:rFonts w:ascii="Times New Roman" w:hAnsi="Times New Roman"/>
                  <w:color w:val="000000" w:themeColor="text1"/>
                  <w:lang w:val="en-US" w:eastAsia="fr-FR"/>
                </w:rPr>
                <w:t>Arginine and proline metabolism</w:t>
              </w:r>
            </w:hyperlink>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Glutamic acid*</w:t>
            </w:r>
            <w:r w:rsidRPr="00237096">
              <w:rPr>
                <w:rFonts w:ascii="Times New Roman" w:hAnsi="Times New Roman"/>
                <w:color w:val="000000" w:themeColor="text1"/>
                <w:lang w:val="en-US" w:eastAsia="fr-FR"/>
              </w:rPr>
              <w:br/>
              <w:t>Creatine*</w:t>
            </w:r>
            <w:r>
              <w:rPr>
                <w:rFonts w:ascii="Times New Roman" w:hAnsi="Times New Roman"/>
                <w:color w:val="000000" w:themeColor="text1"/>
                <w:lang w:val="en-US" w:eastAsia="fr-FR"/>
              </w:rPr>
              <w:br/>
            </w:r>
            <w:r w:rsidRPr="00237096">
              <w:rPr>
                <w:rFonts w:ascii="Times New Roman" w:hAnsi="Times New Roman"/>
                <w:color w:val="000000" w:themeColor="text1"/>
                <w:lang w:val="en-US" w:eastAsia="fr-FR"/>
              </w:rPr>
              <w:t>Hydroxyproline*</w:t>
            </w: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rPr>
            </w:pPr>
            <w:r w:rsidRPr="00237096">
              <w:rPr>
                <w:rFonts w:ascii="Times New Roman" w:hAnsi="Times New Roman"/>
                <w:color w:val="000000" w:themeColor="text1"/>
                <w:lang w:eastAsia="fr-FR"/>
              </w:rPr>
              <w:t>ESI- C18</w:t>
            </w:r>
            <w:r w:rsidRPr="00237096">
              <w:rPr>
                <w:rFonts w:ascii="Times New Roman" w:hAnsi="Times New Roman"/>
                <w:color w:val="000000" w:themeColor="text1"/>
                <w:lang w:eastAsia="fr-FR"/>
              </w:rPr>
              <w:br/>
              <w:t>NMR2D</w:t>
            </w:r>
            <w:r>
              <w:rPr>
                <w:rFonts w:ascii="Times New Roman" w:hAnsi="Times New Roman"/>
                <w:color w:val="000000" w:themeColor="text1"/>
                <w:lang w:eastAsia="fr-FR"/>
              </w:rPr>
              <w:br/>
            </w:r>
            <w:r w:rsidRPr="00237096">
              <w:rPr>
                <w:rFonts w:ascii="Times New Roman" w:hAnsi="Times New Roman"/>
                <w:color w:val="000000" w:themeColor="text1"/>
                <w:lang w:eastAsia="fr-FR"/>
              </w:rPr>
              <w:t>ESI- C18</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ind w:right="-249"/>
              <w:rPr>
                <w:rFonts w:ascii="Times New Roman" w:hAnsi="Times New Roman"/>
                <w:color w:val="000000" w:themeColor="text1"/>
                <w:lang w:val="en-US"/>
              </w:rPr>
            </w:pPr>
            <w:r w:rsidRPr="00237096">
              <w:rPr>
                <w:rFonts w:ascii="Times New Roman" w:hAnsi="Times New Roman"/>
                <w:color w:val="000000" w:themeColor="text1"/>
                <w:lang w:val="en-US" w:eastAsia="fr-FR"/>
              </w:rPr>
              <w:t>↑ (1.3)</w:t>
            </w:r>
            <w:r w:rsidRPr="00237096">
              <w:rPr>
                <w:rFonts w:ascii="Times New Roman" w:hAnsi="Times New Roman"/>
                <w:color w:val="000000" w:themeColor="text1"/>
                <w:lang w:val="en-US" w:eastAsia="fr-FR"/>
              </w:rPr>
              <w:br/>
              <w:t>↓ (0.7)</w:t>
            </w:r>
            <w:r>
              <w:rPr>
                <w:rFonts w:ascii="Times New Roman" w:hAnsi="Times New Roman"/>
                <w:color w:val="000000" w:themeColor="text1"/>
                <w:lang w:val="en-US" w:eastAsia="fr-FR"/>
              </w:rPr>
              <w:br/>
            </w:r>
            <w:r w:rsidRPr="00237096">
              <w:rPr>
                <w:rFonts w:ascii="Times New Roman" w:hAnsi="Times New Roman"/>
                <w:color w:val="000000" w:themeColor="text1"/>
                <w:lang w:val="en-US" w:eastAsia="fr-FR"/>
              </w:rPr>
              <w:t>↓ (0.9)</w:t>
            </w:r>
          </w:p>
        </w:tc>
        <w:tc>
          <w:tcPr>
            <w:tcW w:w="3460" w:type="dxa"/>
            <w:tcBorders>
              <w:top w:val="dotted" w:sz="4" w:space="0" w:color="auto"/>
              <w:left w:val="nil"/>
              <w:bottom w:val="dotted" w:sz="4" w:space="0" w:color="auto"/>
              <w:right w:val="nil"/>
            </w:tcBorders>
          </w:tcPr>
          <w:p w:rsidR="00705CE7" w:rsidRPr="00CF47BE" w:rsidRDefault="00705CE7" w:rsidP="00705CE7">
            <w:pPr>
              <w:spacing w:before="200" w:line="276" w:lineRule="auto"/>
              <w:rPr>
                <w:rFonts w:ascii="Times New Roman" w:hAnsi="Times New Roman"/>
                <w:color w:val="000000" w:themeColor="text1"/>
              </w:rPr>
            </w:pPr>
            <w:r w:rsidRPr="00237096">
              <w:rPr>
                <w:rFonts w:ascii="Times New Roman" w:hAnsi="Times New Roman"/>
                <w:color w:val="000000" w:themeColor="text1"/>
                <w:lang w:val="en-US"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aJ8pkKNL","properties":{"formattedCitation":"(21)","plainCitation":"(21)"},"citationItems":[{"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1)</w:t>
            </w:r>
            <w:r w:rsidRPr="00237096">
              <w:rPr>
                <w:rFonts w:ascii="Times New Roman" w:hAnsi="Times New Roman"/>
                <w:color w:val="000000" w:themeColor="text1"/>
                <w:lang w:val="en-US" w:eastAsia="fr-FR"/>
              </w:rPr>
              <w:fldChar w:fldCharType="end"/>
            </w:r>
            <w:r w:rsidRPr="00D51B2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8An7WQXD","properties":{"formattedCitation":"(14)","plainCitation":"(14)"},"citationItems":[{"id":10,"uris":["http://zotero.org/users/local/XReGY8EU/items/R6E6T63X"],"uri":["http://zotero.org/users/local/XReGY8EU/items/R6E6T63X"],"itemData":{"id":10,"type":"article-journal","title":"Urinary metabolic phenotyping differentiates children with autism from their unaffected siblings and age-matched controls","container-title":"Journal of Proteome Research","page":"2996-3004","volume":"9","issue":"6","source":"PubMed","abstract":"Autism is an early onset developmental disorder with a severe life-long impact on behavior and social functioning that has associated metabolic abnormalities. The urinary metabolic phenotypes of individuals (age range=3-9 years old) diagnosed with autism using the DSM-IV-TR criteria (n = 39; male = 35; female = 4), together with their nonautistic siblings (n = 28; male = 14; female = 14) and age-matched healthy volunteers (n = 34, male = 17; female = 17) have been characterized for the first time using (1)H NMR spectroscopy and pattern recognition methods. Novel findings associated with alterations in nicotinic acid metabolism within autistic individuals showing increased urinary excretion of N-methyl-2-pyridone-5-carboxamide, N-methyl nicotinic acid, and N-methyl nicotinamide indicate a perturbation in the tryptophan-nicotinic acid metabolic pathway. Multivariate statistical analysis indicated urinary patterns of the free amino acids, glutamate and taurine were significantly different between groups with the autistic children showing higher levels of urinary taurine and a lower level of urinary glutamate, indicating perturbation in sulfur and amino acid metabolism in these children. Additionally, metabolic phenotype (metabotype) differences were observed between autistic and control children, which were associated with perturbations in the relative patterns of urinary mammalian-microbial cometabolites including dimethylamine, hippurate, and phenyacetylglutamine. These biochemical changes are consistent with some of the known abnormalities of gut microbiota found in autistic individuals and the associated gastrointestinal dysfunction and may be of value in monitoring the success of therapeutic interventions.","DOI":"10.1021/pr901188e","ISSN":"1535-3907","note":"PMID: 20337404","journalAbbreviation":"J. Proteome Res.","language":"eng","author":[{"family":"Yap","given":"Ivan K. S."},{"family":"Angley","given":"Manya"},{"family":"Veselkov","given":"Kirill A."},{"family":"Holmes","given":"Elaine"},{"family":"Lindon","given":"John C."},{"family":"Nicholson","given":"Jeremy K."}],"issued":{"date-parts":[["2010",6,4]]},"PMID":"20337404"}}],"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14)</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IAZZ306d","properties":{"formattedCitation":"(22)","plainCitation":"(22)"},"citationItems":[{"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2)</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1ke4lbq571","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0)</w:t>
            </w:r>
            <w:r w:rsidRPr="00237096">
              <w:rPr>
                <w:rFonts w:ascii="Times New Roman" w:hAnsi="Times New Roman"/>
                <w:color w:val="000000" w:themeColor="text1"/>
                <w:lang w:val="en-US" w:eastAsia="fr-FR"/>
              </w:rPr>
              <w:fldChar w:fldCharType="end"/>
            </w:r>
            <w:r w:rsidRPr="00D51B26">
              <w:rPr>
                <w:rFonts w:ascii="Times New Roman" w:hAnsi="Times New Roman"/>
                <w:color w:val="000000" w:themeColor="text1"/>
                <w:lang w:eastAsia="fr-FR"/>
              </w:rPr>
              <w:t>, ↓</w:t>
            </w:r>
            <w:r>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aomnolg2g3","properties":{"formattedCitation":"(13)","plainCitation":"(13)"},"citationItems":[{"id":22,"uris":["http://zotero.org/users/local/rlsERk4q/items/8WTSNURD"],"uri":["http://zotero.org/users/local/rlsERk4q/items/8WTSNURD"],"itemData":{"id":22,"type":"article-journal","title":"The urinary (1) H-NMR metabolomics profile of an italian autistic children population and their unaffected siblings","container-title":"Autism Research: Official Journal of the International Society for Autism Research","page":"1058-1066","volume":"10","issue":"6","source":"PubMed","abstract":"Autism spectrum disorders (ASD) make a dishomogeneous group of psychiatric diseases having either genetic and environmental components, including changes of the microbiota. The rate of diagnosis, based on a series of psychological tests and observed behavior, dramatically increased in the past few decades. Currently, no biological markers are available and the pathogenesis is not defined. The purpose of this study was to evaluate the potential use of (1) H-NMR metabolomics to analyze the global biochemical signature of ASD patients (n = 21) and controls (n = 21), these being siblings of autistic patients. A multivariate model has been used to extrapolate the variables of importance. The discriminating urinary metabolites were identified; in particular, significantly increased levels of hippurate, glycine, creatine, tryptophan, and d-threitol and decreased concentrations of glutamate, creatinine, lactate, valine, betaine, and taurine were observed in ASD patients. Based on the identified discriminant metabolites, the attention was focused on two possible mechanisms that could be involved in ASD: oxidative stress conditions and gut microflora modifications. In conclusion, nuclear magnetic resonance-based metabolomics analysis of the urine seems to have the potential for the identification of a metabolic fingerprint of ASD phenotypes and appears to be suitable for further investigation of the disease mechanisms. Autism Res 2017. © 2017 International Society for Autism Research, Wiley Periodicals, Inc. Autism Res 2017, 10: 1058-1066. © 2017 International Society for Autism Research, Wiley Periodicals, Inc.","DOI":"10.1002/aur.1748","ISSN":"1939-3806","note":"PMID: 28296209","journalAbbreviation":"Autism Res","language":"eng","author":[{"family":"Lussu","given":"Milena"},{"family":"Noto","given":"Antonio"},{"family":"Masili","given":"Alice"},{"family":"Rinaldi","given":"Andrea C."},{"family":"Dessì","given":"Angelica"},{"family":"De Angelis","given":"Maria"},{"family":"De Giacomo","given":"Andrea"},{"family":"Fanos","given":"Vassilios"},{"family":"Atzori","given":"Luigi"},{"family":"Francavilla","given":"Ruggiero"}],"issued":{"date-parts":[["2017",6]]}}}],"schema":"https://github.com/citation-style-language/schema/raw/master/csl-citation.json"} </w:instrText>
            </w:r>
            <w:r>
              <w:rPr>
                <w:rFonts w:ascii="Times New Roman" w:hAnsi="Times New Roman"/>
                <w:color w:val="000000" w:themeColor="text1"/>
                <w:lang w:val="en-US" w:eastAsia="fr-FR"/>
              </w:rPr>
              <w:fldChar w:fldCharType="separate"/>
            </w:r>
            <w:r w:rsidRPr="003D3F96">
              <w:rPr>
                <w:rFonts w:ascii="Times New Roman" w:hAnsi="Times New Roman"/>
              </w:rPr>
              <w:t>(13)</w:t>
            </w:r>
            <w:r>
              <w:rPr>
                <w:rFonts w:ascii="Times New Roman" w:hAnsi="Times New Roman"/>
                <w:color w:val="000000" w:themeColor="text1"/>
                <w:lang w:val="en-US" w:eastAsia="fr-FR"/>
              </w:rPr>
              <w:fldChar w:fldCharType="end"/>
            </w:r>
            <w:r w:rsidRPr="00D51B26">
              <w:rPr>
                <w:rFonts w:ascii="Times New Roman" w:hAnsi="Times New Roman"/>
                <w:color w:val="000000" w:themeColor="text1"/>
                <w:lang w:eastAsia="fr-FR"/>
              </w:rPr>
              <w:t xml:space="preserve"> </w:t>
            </w:r>
            <w:r w:rsidRPr="00237096">
              <w:rPr>
                <w:rFonts w:ascii="Times New Roman" w:hAnsi="Times New Roman"/>
                <w:color w:val="000000" w:themeColor="text1"/>
                <w:lang w:eastAsia="fr-FR"/>
              </w:rPr>
              <w:b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WVKHLK46","properties":{"formattedCitation":"(21)","plainCitation":"(21)"},"citationItems":[{"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SPcie7Gr","properties":{"formattedCitation":"(14)","plainCitation":"(14)"},"citationItems":[{"id":10,"uris":["http://zotero.org/users/local/XReGY8EU/items/R6E6T63X"],"uri":["http://zotero.org/users/local/XReGY8EU/items/R6E6T63X"],"itemData":{"id":10,"type":"article-journal","title":"Urinary metabolic phenotyping differentiates children with autism from their unaffected siblings and age-matched controls","container-title":"Journal of Proteome Research","page":"2996-3004","volume":"9","issue":"6","source":"PubMed","abstract":"Autism is an early onset developmental disorder with a severe life-long impact on behavior and social functioning that has associated metabolic abnormalities. The urinary metabolic phenotypes of individuals (age range=3-9 years old) diagnosed with autism using the DSM-IV-TR criteria (n = 39; male = 35; female = 4), together with their nonautistic siblings (n = 28; male = 14; female = 14) and age-matched healthy volunteers (n = 34, male = 17; female = 17) have been characterized for the first time using (1)H NMR spectroscopy and pattern recognition methods. Novel findings associated with alterations in nicotinic acid metabolism within autistic individuals showing increased urinary excretion of N-methyl-2-pyridone-5-carboxamide, N-methyl nicotinic acid, and N-methyl nicotinamide indicate a perturbation in the tryptophan-nicotinic acid metabolic pathway. Multivariate statistical analysis indicated urinary patterns of the free amino acids, glutamate and taurine were significantly different between groups with the autistic children showing higher levels of urinary taurine and a lower level of urinary glutamate, indicating perturbation in sulfur and amino acid metabolism in these children. Additionally, metabolic phenotype (metabotype) differences were observed between autistic and control children, which were associated with perturbations in the relative patterns of urinary mammalian-microbial cometabolites including dimethylamine, hippurate, and phenyacetylglutamine. These biochemical changes are consistent with some of the known abnormalities of gut microbiota found in autistic individuals and the associated gastrointestinal dysfunction and may be of value in monitoring the success of therapeutic interventions.","DOI":"10.1021/pr901188e","ISSN":"1535-3907","note":"PMID: 20337404","journalAbbreviation":"J. Proteome Res.","language":"eng","author":[{"family":"Yap","given":"Ivan K. S."},{"family":"Angley","given":"Manya"},{"family":"Veselkov","given":"Kirill A."},{"family":"Holmes","given":"Elaine"},{"family":"Lindon","given":"John C."},{"family":"Nicholson","given":"Jeremy K."}],"issued":{"date-parts":[["2010",6,4]]},"PMID":"20337404"}}],"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14)</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10vVmchc","properties":{"formattedCitation":"(22)","plainCitation":"(22)"},"citationItems":[{"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2)</w:t>
            </w:r>
            <w:r w:rsidRPr="00237096">
              <w:rPr>
                <w:rFonts w:ascii="Times New Roman" w:hAnsi="Times New Roman"/>
                <w:color w:val="000000" w:themeColor="text1"/>
                <w:lang w:val="en-US" w:eastAsia="fr-FR"/>
              </w:rPr>
              <w:fldChar w:fldCharType="end"/>
            </w:r>
            <w:r w:rsidRPr="00D51B26">
              <w:rPr>
                <w:rFonts w:ascii="Times New Roman" w:hAnsi="Times New Roman"/>
                <w:color w:val="000000" w:themeColor="text1"/>
                <w:lang w:eastAsia="fr-FR"/>
              </w:rPr>
              <w:t xml:space="preserve">; </w:t>
            </w:r>
            <w:r w:rsidRPr="007F6269">
              <w:rPr>
                <w:rFonts w:ascii="Times New Roman" w:hAnsi="Times New Roman"/>
                <w:color w:val="000000" w:themeColor="text1"/>
                <w:lang w:eastAsia="fr-FR"/>
              </w:rPr>
              <w:t>↑</w:t>
            </w:r>
            <w:r>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a1gjtbuq531","properties":{"formattedCitation":"(13)","plainCitation":"(13)"},"citationItems":[{"id":22,"uris":["http://zotero.org/users/local/rlsERk4q/items/8WTSNURD"],"uri":["http://zotero.org/users/local/rlsERk4q/items/8WTSNURD"],"itemData":{"id":22,"type":"article-journal","title":"The urinary (1) H-NMR metabolomics profile of an italian autistic children population and their unaffected siblings","container-title":"Autism Research: Official Journal of the International Society for Autism Research","page":"1058-1066","volume":"10","issue":"6","source":"PubMed","abstract":"Autism spectrum disorders (ASD) make a dishomogeneous group of psychiatric diseases having either genetic and environmental components, including changes of the microbiota. The rate of diagnosis, based on a series of psychological tests and observed behavior, dramatically increased in the past few decades. Currently, no biological markers are available and the pathogenesis is not defined. The purpose of this study was to evaluate the potential use of (1) H-NMR metabolomics to analyze the global biochemical signature of ASD patients (n = 21) and controls (n = 21), these being siblings of autistic patients. A multivariate model has been used to extrapolate the variables of importance. The discriminating urinary metabolites were identified; in particular, significantly increased levels of hippurate, glycine, creatine, tryptophan, and d-threitol and decreased concentrations of glutamate, creatinine, lactate, valine, betaine, and taurine were observed in ASD patients. Based on the identified discriminant metabolites, the attention was focused on two possible mechanisms that could be involved in ASD: oxidative stress conditions and gut microflora modifications. In conclusion, nuclear magnetic resonance-based metabolomics analysis of the urine seems to have the potential for the identification of a metabolic fingerprint of ASD phenotypes and appears to be suitable for further investigation of the disease mechanisms. Autism Res 2017. © 2017 International Society for Autism Research, Wiley Periodicals, Inc. Autism Res 2017, 10: 1058-1066. © 2017 International Society for Autism Research, Wiley Periodicals, Inc.","DOI":"10.1002/aur.1748","ISSN":"1939-3806","note":"PMID: 28296209","journalAbbreviation":"Autism Res","language":"eng","author":[{"family":"Lussu","given":"Milena"},{"family":"Noto","given":"Antonio"},{"family":"Masili","given":"Alice"},{"family":"Rinaldi","given":"Andrea C."},{"family":"Dessì","given":"Angelica"},{"family":"De Angelis","given":"Maria"},{"family":"De Giacomo","given":"Andrea"},{"family":"Fanos","given":"Vassilios"},{"family":"Atzori","given":"Luigi"},{"family":"Francavilla","given":"Ruggiero"}],"issued":{"date-parts":[["2017",6]]}}}],"schema":"https://github.com/citation-style-language/schema/raw/master/csl-citation.json"} </w:instrText>
            </w:r>
            <w:r>
              <w:rPr>
                <w:rFonts w:ascii="Times New Roman" w:hAnsi="Times New Roman"/>
                <w:color w:val="000000" w:themeColor="text1"/>
                <w:lang w:val="en-US" w:eastAsia="fr-FR"/>
              </w:rPr>
              <w:fldChar w:fldCharType="separate"/>
            </w:r>
            <w:r w:rsidRPr="003D3F96">
              <w:rPr>
                <w:rFonts w:ascii="Times New Roman" w:hAnsi="Times New Roman"/>
              </w:rPr>
              <w:t>(13)</w:t>
            </w:r>
            <w:r>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b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1pjtehob99","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0)</w:t>
            </w:r>
            <w:r w:rsidRPr="00237096">
              <w:rPr>
                <w:rFonts w:ascii="Times New Roman" w:hAnsi="Times New Roman"/>
                <w:color w:val="000000" w:themeColor="text1"/>
                <w:lang w:val="en-US" w:eastAsia="fr-FR"/>
              </w:rPr>
              <w:fldChar w:fldCharType="end"/>
            </w:r>
          </w:p>
        </w:tc>
      </w:tr>
      <w:tr w:rsidR="00705CE7" w:rsidRPr="00CF47BE" w:rsidTr="00705CE7">
        <w:trPr>
          <w:trHeight w:val="774"/>
        </w:trPr>
        <w:tc>
          <w:tcPr>
            <w:tcW w:w="1628"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rPr>
              <w:t>Histidine metabolism</w:t>
            </w:r>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Urocanic acid*</w:t>
            </w:r>
            <w:r w:rsidRPr="00237096">
              <w:rPr>
                <w:rFonts w:ascii="Times New Roman" w:hAnsi="Times New Roman"/>
                <w:color w:val="000000" w:themeColor="text1"/>
                <w:lang w:val="en-US" w:eastAsia="fr-FR"/>
              </w:rPr>
              <w:br/>
              <w:t>Glutamic acid*</w:t>
            </w: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ESI- C18</w:t>
            </w:r>
            <w:r w:rsidRPr="00237096">
              <w:rPr>
                <w:rFonts w:ascii="Times New Roman" w:hAnsi="Times New Roman"/>
                <w:color w:val="000000" w:themeColor="text1"/>
                <w:lang w:val="en-US" w:eastAsia="fr-FR"/>
              </w:rPr>
              <w:br/>
              <w:t>ESI- C18</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ind w:right="-108"/>
              <w:rPr>
                <w:rFonts w:ascii="Times New Roman" w:hAnsi="Times New Roman"/>
                <w:color w:val="000000" w:themeColor="text1"/>
                <w:lang w:val="en-US"/>
              </w:rPr>
            </w:pPr>
            <w:r w:rsidRPr="00237096">
              <w:rPr>
                <w:rFonts w:ascii="Times New Roman" w:hAnsi="Times New Roman"/>
                <w:color w:val="000000" w:themeColor="text1"/>
                <w:lang w:val="en-US" w:eastAsia="fr-FR"/>
              </w:rPr>
              <w:t>↓ (0.8)</w:t>
            </w:r>
            <w:r w:rsidRPr="00237096">
              <w:rPr>
                <w:rFonts w:ascii="Times New Roman" w:hAnsi="Times New Roman"/>
                <w:color w:val="000000" w:themeColor="text1"/>
                <w:lang w:val="en-US" w:eastAsia="fr-FR"/>
              </w:rPr>
              <w:br/>
              <w:t>↑ (1.3)</w:t>
            </w:r>
          </w:p>
        </w:tc>
        <w:tc>
          <w:tcPr>
            <w:tcW w:w="3460" w:type="dxa"/>
            <w:tcBorders>
              <w:top w:val="dotted" w:sz="4" w:space="0" w:color="auto"/>
              <w:left w:val="nil"/>
              <w:bottom w:val="dotted" w:sz="4" w:space="0" w:color="auto"/>
              <w:right w:val="nil"/>
            </w:tcBorders>
          </w:tcPr>
          <w:p w:rsidR="00705CE7" w:rsidRPr="00CF47BE" w:rsidRDefault="00705CE7" w:rsidP="00705CE7">
            <w:pPr>
              <w:spacing w:before="200" w:line="276" w:lineRule="auto"/>
              <w:rPr>
                <w:rFonts w:ascii="Times New Roman" w:hAnsi="Times New Roman"/>
                <w:color w:val="000000" w:themeColor="text1"/>
              </w:rPr>
            </w:pPr>
            <w:r w:rsidRPr="00D51B26">
              <w:rPr>
                <w:rFonts w:ascii="Times New Roman" w:hAnsi="Times New Roman"/>
                <w:color w:val="000000" w:themeColor="text1"/>
                <w:lang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amuh9u17u","properties":{"formattedCitation":"(29)","plainCitation":"(29)"},"citationItems":[{"id":16,"uris":["http://zotero.org/users/local/XReGY8EU/items/96WX3ABK"],"uri":["http://zotero.org/users/local/XReGY8EU/items/96WX3ABK"],"itemData":{"id":16,"type":"article-journal","title":"Metabolic perturbance in autism spectrum disorders: a metabolomics study","container-title":"Journal of Proteome Research","page":"5856-5862","volume":"11","issue":"12","source":"PubMed","abstract":"Autism spectrum disorders (ASD) are a group of biological disorders with associated metabolic derangement. This study aimed to identify a pattern of metabolic perturbance in ASD using metabolomics in urinary specimens from 48 children with ASD and 53 age matched controls. Using a combination of liquid- and gas-chromatography-based mass spectrometry, we detected the levels of 82 metabolites (53 of which were increased) that were significantly altered between the ASD and the control groups using osmolality normalized data. Pattern analysis showed that the levels of several amino acids such as glycine, serine, threonine, alanine, histidine, glutamyl amino acids and the organic acid, taurine were significantly (p≤0.05) lower in ASD children. The levels of antioxidants such as carnosine were also reduced in ASD (p=0.054). Furthermore, several gut bacterial metabolites were significantly altered in ASD children who had gastrointestinal dysfunction. Overall, this study detected abnormal amino acid metabolism, increased oxidative stress, and altered gut microbiomes in ASD. The relationship of altered gut microbial co-metabolism and the disrupted metabolisms requires further investigation.","DOI":"10.1021/pr300910n","ISSN":"1535-3907","note":"PMID: 23106572","shortTitle":"Metabolic perturbance in autism spectrum disorders","journalAbbreviation":"J. Proteome Res.","language":"eng","author":[{"family":"Ming","given":"Xue"},{"family":"Stein","given":"T. Peter"},{"family":"Barnes","given":"Virginia"},{"family":"Rhodes","given":"Nelson"},{"family":"Guo","given":"Lining"}],"issued":{"date-parts":[["2012",12,7]]},"PMID":"23106572"}}],"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9)</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b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bC4A6h1b","properties":{"formattedCitation":"(21)","plainCitation":"(21)"},"citationItems":[{"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aMcHXzAE","properties":{"formattedCitation":"(14)","plainCitation":"(14)"},"citationItems":[{"id":10,"uris":["http://zotero.org/users/local/XReGY8EU/items/R6E6T63X"],"uri":["http://zotero.org/users/local/XReGY8EU/items/R6E6T63X"],"itemData":{"id":10,"type":"article-journal","title":"Urinary metabolic phenotyping differentiates children with autism from their unaffected siblings and age-matched controls","container-title":"Journal of Proteome Research","page":"2996-3004","volume":"9","issue":"6","source":"PubMed","abstract":"Autism is an early onset developmental disorder with a severe life-long impact on behavior and social functioning that has associated metabolic abnormalities. The urinary metabolic phenotypes of individuals (age range=3-9 years old) diagnosed with autism using the DSM-IV-TR criteria (n = 39; male = 35; female = 4), together with their nonautistic siblings (n = 28; male = 14; female = 14) and age-matched healthy volunteers (n = 34, male = 17; female = 17) have been characterized for the first time using (1)H NMR spectroscopy and pattern recognition methods. Novel findings associated with alterations in nicotinic acid metabolism within autistic individuals showing increased urinary excretion of N-methyl-2-pyridone-5-carboxamide, N-methyl nicotinic acid, and N-methyl nicotinamide indicate a perturbation in the tryptophan-nicotinic acid metabolic pathway. Multivariate statistical analysis indicated urinary patterns of the free amino acids, glutamate and taurine were significantly different between groups with the autistic children showing higher levels of urinary taurine and a lower level of urinary glutamate, indicating perturbation in sulfur and amino acid metabolism in these children. Additionally, metabolic phenotype (metabotype) differences were observed between autistic and control children, which were associated with perturbations in the relative patterns of urinary mammalian-microbial cometabolites including dimethylamine, hippurate, and phenyacetylglutamine. These biochemical changes are consistent with some of the known abnormalities of gut microbiota found in autistic individuals and the associated gastrointestinal dysfunction and may be of value in monitoring the success of therapeutic interventions.","DOI":"10.1021/pr901188e","ISSN":"1535-3907","note":"PMID: 20337404","journalAbbreviation":"J. Proteome Res.","language":"eng","author":[{"family":"Yap","given":"Ivan K. S."},{"family":"Angley","given":"Manya"},{"family":"Veselkov","given":"Kirill A."},{"family":"Holmes","given":"Elaine"},{"family":"Lindon","given":"John C."},{"family":"Nicholson","given":"Jeremy K."}],"issued":{"date-parts":[["2010",6,4]]},"PMID":"20337404"}}],"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14)</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XUupAjR5","properties":{"formattedCitation":"(22)","plainCitation":"(22)"},"citationItems":[{"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2)</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1cykZQiM","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0)</w:t>
            </w:r>
            <w:r w:rsidRPr="00237096">
              <w:rPr>
                <w:rFonts w:ascii="Times New Roman" w:hAnsi="Times New Roman"/>
                <w:color w:val="000000" w:themeColor="text1"/>
                <w:lang w:val="en-US" w:eastAsia="fr-FR"/>
              </w:rPr>
              <w:fldChar w:fldCharType="end"/>
            </w:r>
            <w:r w:rsidRPr="00CF47BE">
              <w:rPr>
                <w:rFonts w:ascii="Times New Roman" w:hAnsi="Times New Roman"/>
                <w:color w:val="000000" w:themeColor="text1"/>
                <w:lang w:eastAsia="fr-FR"/>
              </w:rPr>
              <w:t>; ↓</w:t>
            </w:r>
            <w:r>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asspjofn5g","properties":{"formattedCitation":"(13)","plainCitation":"(13)"},"citationItems":[{"id":22,"uris":["http://zotero.org/users/local/rlsERk4q/items/8WTSNURD"],"uri":["http://zotero.org/users/local/rlsERk4q/items/8WTSNURD"],"itemData":{"id":22,"type":"article-journal","title":"The urinary (1) H-NMR metabolomics profile of an italian autistic children population and their unaffected siblings","container-title":"Autism Research: Official Journal of the International Society for Autism Research","page":"1058-1066","volume":"10","issue":"6","source":"PubMed","abstract":"Autism spectrum disorders (ASD) make a dishomogeneous group of psychiatric diseases having either genetic and environmental components, including changes of the microbiota. The rate of diagnosis, based on a series of psychological tests and observed behavior, dramatically increased in the past few decades. Currently, no biological markers are available and the pathogenesis is not defined. The purpose of this study was to evaluate the potential use of (1) H-NMR metabolomics to analyze the global biochemical signature of ASD patients (n = 21) and controls (n = 21), these being siblings of autistic patients. A multivariate model has been used to extrapolate the variables of importance. The discriminating urinary metabolites were identified; in particular, significantly increased levels of hippurate, glycine, creatine, tryptophan, and d-threitol and decreased concentrations of glutamate, creatinine, lactate, valine, betaine, and taurine were observed in ASD patients. Based on the identified discriminant metabolites, the attention was focused on two possible mechanisms that could be involved in ASD: oxidative stress conditions and gut microflora modifications. In conclusion, nuclear magnetic resonance-based metabolomics analysis of the urine seems to have the potential for the identification of a metabolic fingerprint of ASD phenotypes and appears to be suitable for further investigation of the disease mechanisms. Autism Res 2017. © 2017 International Society for Autism Research, Wiley Periodicals, Inc. Autism Res 2017, 10: 1058-1066. © 2017 International Society for Autism Research, Wiley Periodicals, Inc.","DOI":"10.1002/aur.1748","ISSN":"1939-3806","note":"PMID: 28296209","journalAbbreviation":"Autism Res","language":"eng","author":[{"family":"Lussu","given":"Milena"},{"family":"Noto","given":"Antonio"},{"family":"Masili","given":"Alice"},{"family":"Rinaldi","given":"Andrea C."},{"family":"Dessì","given":"Angelica"},{"family":"De Angelis","given":"Maria"},{"family":"De Giacomo","given":"Andrea"},{"family":"Fanos","given":"Vassilios"},{"family":"Atzori","given":"Luigi"},{"family":"Francavilla","given":"Ruggiero"}],"issued":{"date-parts":[["2017",6]]}}}],"schema":"https://github.com/citation-style-language/schema/raw/master/csl-citation.json"} </w:instrText>
            </w:r>
            <w:r>
              <w:rPr>
                <w:rFonts w:ascii="Times New Roman" w:hAnsi="Times New Roman"/>
                <w:color w:val="000000" w:themeColor="text1"/>
                <w:lang w:val="en-US" w:eastAsia="fr-FR"/>
              </w:rPr>
              <w:fldChar w:fldCharType="separate"/>
            </w:r>
            <w:r w:rsidRPr="003D3F96">
              <w:rPr>
                <w:rFonts w:ascii="Times New Roman" w:hAnsi="Times New Roman"/>
              </w:rPr>
              <w:t>(13)</w:t>
            </w:r>
            <w:r>
              <w:rPr>
                <w:rFonts w:ascii="Times New Roman" w:hAnsi="Times New Roman"/>
                <w:color w:val="000000" w:themeColor="text1"/>
                <w:lang w:val="en-US" w:eastAsia="fr-FR"/>
              </w:rPr>
              <w:fldChar w:fldCharType="end"/>
            </w:r>
          </w:p>
        </w:tc>
      </w:tr>
      <w:tr w:rsidR="00705CE7" w:rsidRPr="002E5210" w:rsidTr="00705CE7">
        <w:trPr>
          <w:trHeight w:val="1057"/>
        </w:trPr>
        <w:tc>
          <w:tcPr>
            <w:tcW w:w="1628" w:type="dxa"/>
            <w:tcBorders>
              <w:top w:val="dotted" w:sz="4" w:space="0" w:color="auto"/>
              <w:left w:val="nil"/>
              <w:bottom w:val="dotted" w:sz="4" w:space="0" w:color="auto"/>
              <w:right w:val="nil"/>
            </w:tcBorders>
          </w:tcPr>
          <w:p w:rsidR="00705CE7" w:rsidRPr="00237096" w:rsidRDefault="00C915C7" w:rsidP="00705CE7">
            <w:pPr>
              <w:spacing w:before="200" w:line="276" w:lineRule="auto"/>
              <w:rPr>
                <w:rFonts w:ascii="Times New Roman" w:hAnsi="Times New Roman"/>
                <w:color w:val="000000" w:themeColor="text1"/>
                <w:lang w:val="en-US"/>
              </w:rPr>
            </w:pPr>
            <w:hyperlink r:id="rId11" w:history="1">
              <w:r w:rsidR="00705CE7" w:rsidRPr="00237096">
                <w:rPr>
                  <w:rFonts w:ascii="Times New Roman" w:hAnsi="Times New Roman"/>
                  <w:color w:val="000000" w:themeColor="text1"/>
                  <w:lang w:val="en-US" w:eastAsia="fr-FR"/>
                </w:rPr>
                <w:t>Cysteine and methionine metabolism</w:t>
              </w:r>
            </w:hyperlink>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Phosphoserine*</w:t>
            </w:r>
            <w:r w:rsidRPr="00237096">
              <w:rPr>
                <w:rFonts w:ascii="Times New Roman" w:hAnsi="Times New Roman"/>
                <w:color w:val="000000" w:themeColor="text1"/>
                <w:lang w:val="en-US" w:eastAsia="fr-FR"/>
              </w:rPr>
              <w:br/>
              <w:t>Cysteic acid*</w:t>
            </w:r>
            <w:r w:rsidRPr="00237096">
              <w:rPr>
                <w:rFonts w:ascii="Times New Roman" w:hAnsi="Times New Roman"/>
                <w:color w:val="000000" w:themeColor="text1"/>
                <w:lang w:val="en-US" w:eastAsia="fr-FR"/>
              </w:rPr>
              <w:br/>
              <w:t>Serine*</w:t>
            </w:r>
          </w:p>
        </w:tc>
        <w:tc>
          <w:tcPr>
            <w:tcW w:w="1439" w:type="dxa"/>
            <w:tcBorders>
              <w:top w:val="dotted" w:sz="4" w:space="0" w:color="auto"/>
              <w:left w:val="nil"/>
              <w:bottom w:val="dotted" w:sz="4" w:space="0" w:color="auto"/>
              <w:right w:val="nil"/>
            </w:tcBorders>
          </w:tcPr>
          <w:p w:rsidR="00705CE7" w:rsidRPr="003D3F96" w:rsidRDefault="00705CE7" w:rsidP="00705CE7">
            <w:pPr>
              <w:spacing w:before="200" w:line="276" w:lineRule="auto"/>
              <w:rPr>
                <w:rFonts w:ascii="Times New Roman" w:hAnsi="Times New Roman"/>
                <w:color w:val="000000" w:themeColor="text1"/>
              </w:rPr>
            </w:pPr>
            <w:r w:rsidRPr="003D3F96">
              <w:rPr>
                <w:rFonts w:ascii="Times New Roman" w:hAnsi="Times New Roman"/>
                <w:color w:val="000000" w:themeColor="text1"/>
                <w:lang w:eastAsia="fr-FR"/>
              </w:rPr>
              <w:t>ESI- C19</w:t>
            </w:r>
            <w:r w:rsidRPr="003D3F96">
              <w:rPr>
                <w:rFonts w:ascii="Times New Roman" w:hAnsi="Times New Roman"/>
                <w:color w:val="000000" w:themeColor="text1"/>
                <w:lang w:eastAsia="fr-FR"/>
              </w:rPr>
              <w:br/>
              <w:t>ESI+ C18</w:t>
            </w:r>
            <w:r w:rsidRPr="003D3F96">
              <w:rPr>
                <w:rFonts w:ascii="Times New Roman" w:hAnsi="Times New Roman"/>
                <w:color w:val="000000" w:themeColor="text1"/>
                <w:lang w:eastAsia="fr-FR"/>
              </w:rPr>
              <w:br/>
              <w:t>NMR2D</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ind w:right="-249"/>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 (2.1)</w:t>
            </w:r>
            <w:r w:rsidRPr="00237096">
              <w:rPr>
                <w:rFonts w:ascii="Times New Roman" w:hAnsi="Times New Roman"/>
                <w:color w:val="000000" w:themeColor="text1"/>
                <w:lang w:val="en-US" w:eastAsia="fr-FR"/>
              </w:rPr>
              <w:br/>
              <w:t>↓ (0.2)</w:t>
            </w:r>
            <w:r w:rsidRPr="00237096">
              <w:rPr>
                <w:rFonts w:ascii="Times New Roman" w:hAnsi="Times New Roman"/>
                <w:color w:val="000000" w:themeColor="text1"/>
                <w:lang w:val="en-US" w:eastAsia="fr-FR"/>
              </w:rPr>
              <w:br/>
              <w:t>↓ (0.8)</w:t>
            </w:r>
          </w:p>
        </w:tc>
        <w:tc>
          <w:tcPr>
            <w:tcW w:w="3460" w:type="dxa"/>
            <w:tcBorders>
              <w:top w:val="dotted" w:sz="4" w:space="0" w:color="auto"/>
              <w:left w:val="nil"/>
              <w:bottom w:val="dotted" w:sz="4" w:space="0" w:color="auto"/>
              <w:right w:val="nil"/>
            </w:tcBorders>
          </w:tcPr>
          <w:p w:rsidR="00705CE7" w:rsidRPr="00D51B26" w:rsidRDefault="00705CE7" w:rsidP="00705CE7">
            <w:pPr>
              <w:spacing w:before="200" w:line="276" w:lineRule="auto"/>
              <w:rPr>
                <w:rFonts w:ascii="Times New Roman" w:hAnsi="Times New Roman"/>
                <w:color w:val="000000" w:themeColor="text1"/>
              </w:rPr>
            </w:pPr>
            <w:r w:rsidRPr="00AE4DA4">
              <w:rPr>
                <w:rFonts w:ascii="Times New Roman" w:hAnsi="Times New Roman"/>
                <w:color w:val="000000" w:themeColor="text1"/>
                <w:lang w:val="en-US" w:eastAsia="fr-FR"/>
              </w:rPr>
              <w:br/>
            </w:r>
            <w:r w:rsidRPr="00AE4DA4">
              <w:rPr>
                <w:rFonts w:ascii="Times New Roman" w:hAnsi="Times New Roman"/>
                <w:color w:val="000000" w:themeColor="text1"/>
                <w:lang w:val="en-US" w:eastAsia="fr-FR"/>
              </w:rPr>
              <w:b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WTXfTsvL","properties":{"formattedCitation":"(29)","plainCitation":"(29)"},"citationItems":[{"id":16,"uris":["http://zotero.org/users/local/XReGY8EU/items/96WX3ABK"],"uri":["http://zotero.org/users/local/XReGY8EU/items/96WX3ABK"],"itemData":{"id":16,"type":"article-journal","title":"Metabolic perturbance in autism spectrum disorders: a metabolomics study","container-title":"Journal of Proteome Research","page":"5856-5862","volume":"11","issue":"12","source":"PubMed","abstract":"Autism spectrum disorders (ASD) are a group of biological disorders with associated metabolic derangement. This study aimed to identify a pattern of metabolic perturbance in ASD using metabolomics in urinary specimens from 48 children with ASD and 53 age matched controls. Using a combination of liquid- and gas-chromatography-based mass spectrometry, we detected the levels of 82 metabolites (53 of which were increased) that were significantly altered between the ASD and the control groups using osmolality normalized data. Pattern analysis showed that the levels of several amino acids such as glycine, serine, threonine, alanine, histidine, glutamyl amino acids and the organic acid, taurine were significantly (p≤0.05) lower in ASD children. The levels of antioxidants such as carnosine were also reduced in ASD (p=0.054). Furthermore, several gut bacterial metabolites were significantly altered in ASD children who had gastrointestinal dysfunction. Overall, this study detected abnormal amino acid metabolism, increased oxidative stress, and altered gut microbiomes in ASD. The relationship of altered gut microbial co-metabolism and the disrupted metabolisms requires further investigation.","DOI":"10.1021/pr300910n","ISSN":"1535-3907","note":"PMID: 23106572","shortTitle":"Metabolic perturbance in autism spectrum disorders","journalAbbreviation":"J. Proteome Res.","language":"eng","author":[{"family":"Ming","given":"Xue"},{"family":"Stein","given":"T. Peter"},{"family":"Barnes","given":"Virginia"},{"family":"Rhodes","given":"Nelson"},{"family":"Guo","given":"Lining"}],"issued":{"date-parts":[["2012",12,7]]},"PMID":"23106572"}}],"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9)</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d6gIX8JM","properties":{"formattedCitation":"(31)","plainCitation":"(31)"},"citationItems":[{"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eastAsia="fr-FR"/>
              </w:rPr>
              <w:instrText xml:space="preserve"> ADDIN ZOTERO_ITEM CSL_CITATION {"citationID":"r1CpvCJ4","properties":{"formattedCitation":"(30)","plainCitation":"(30)"},"citationItems":[{"id":58,"uris":["http://zotero.org/users/local/XReGY8EU/items/4SDCWMR2"],"uri":["http://zotero.org/users/local/XReGY8EU/items/4SDCWMR2"],"itemData":{"id":58,"type":"article-journal","title":"Altered amino acid excretion in children with autism","container-title":"Nutritional Neuroscience","page":"9-17","volume":"11","issue":"1","source":"PubMed","abstract":"Autism is a complex and life-long behavioural disorder of unknown aetiology. Recent reports have indicated the involvement of digestive tract dysfunction and possible complications from inadequate nutrition. In this study, 34 autistic children (12 untreated and 22 receiving therapeutic treatments related to digestive function and nutritional uptake) and 29 control subjects (all 5-15 years of age) were investigated to determine whether there were any anomalies in the urinary excretion of amino acids, glucose, sucrose, arabinose and tartaric acid using GC/FID and GC/MS analysis techniques. Significantly lower relative urinary levels of essential amino acids were revealed for both the untreated (mean +/- SEM, 32.53 +/- 3.09%) and treated (31.98 +/- 2.87%) autistic children compared with the controls (37.87 +/- 1.50%). There were no significant differences in measured excretions of sugars or tartaric acid. It was concluded that the untreated autistic children had evidence of altered metabolic homeostasis.","DOI":"10.1179/147683008X301360","ISSN":"1476-8305","note":"PMID: 18510798","journalAbbreviation":"Nutr Neurosci","language":"eng","author":[{"family":"Evans","given":"Craig"},{"family":"Dunstan","given":"R. Hugh"},{"family":"Rothkirch","given":"Tony"},{"family":"Roberts","given":"Tim K."},{"family":"Reichelt","given":"Karl L."},{"family":"Cosford","given":"Robyn"},{"family":"Deed","given":"Gary"},{"family":"Ellis","given":"Libby B."},{"family":"Sparkes","given":"Diane L."}],"issued":{"date-parts":[["2008",2]]},"PMID":"1851079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0)</w:t>
            </w:r>
            <w:r w:rsidRPr="00237096">
              <w:rPr>
                <w:rFonts w:ascii="Times New Roman" w:hAnsi="Times New Roman"/>
                <w:color w:val="000000" w:themeColor="text1"/>
                <w:lang w:val="en-US" w:eastAsia="fr-FR"/>
              </w:rPr>
              <w:fldChar w:fldCharType="end"/>
            </w:r>
          </w:p>
        </w:tc>
      </w:tr>
      <w:tr w:rsidR="00705CE7" w:rsidRPr="00237096" w:rsidTr="00705CE7">
        <w:trPr>
          <w:trHeight w:val="774"/>
        </w:trPr>
        <w:tc>
          <w:tcPr>
            <w:tcW w:w="1628"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rPr>
              <w:t>Propanoate metabolism</w:t>
            </w:r>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2-Hydroxybutyric acid*</w:t>
            </w: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NMR2D</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ind w:right="-249"/>
              <w:rPr>
                <w:rFonts w:ascii="Times New Roman" w:hAnsi="Times New Roman"/>
                <w:color w:val="000000" w:themeColor="text1"/>
                <w:lang w:val="en-US"/>
              </w:rPr>
            </w:pPr>
            <w:r w:rsidRPr="00237096">
              <w:rPr>
                <w:rFonts w:ascii="Times New Roman" w:hAnsi="Times New Roman"/>
                <w:color w:val="000000" w:themeColor="text1"/>
                <w:lang w:val="en-US" w:eastAsia="fr-FR"/>
              </w:rPr>
              <w:t>↓ (0.6)</w:t>
            </w:r>
          </w:p>
        </w:tc>
        <w:tc>
          <w:tcPr>
            <w:tcW w:w="3460"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2bnkr6gimu","properties":{"formattedCitation":"(31)","plainCitation":"(31)"},"citationItems":[{"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1)</w:t>
            </w:r>
            <w:r w:rsidRPr="00237096">
              <w:rPr>
                <w:rFonts w:ascii="Times New Roman" w:hAnsi="Times New Roman"/>
                <w:color w:val="000000" w:themeColor="text1"/>
                <w:lang w:val="en-US" w:eastAsia="fr-FR"/>
              </w:rPr>
              <w:fldChar w:fldCharType="end"/>
            </w:r>
          </w:p>
        </w:tc>
      </w:tr>
      <w:tr w:rsidR="00705CE7" w:rsidRPr="00237096" w:rsidTr="00705CE7">
        <w:trPr>
          <w:trHeight w:val="1057"/>
        </w:trPr>
        <w:tc>
          <w:tcPr>
            <w:tcW w:w="1628" w:type="dxa"/>
            <w:tcBorders>
              <w:top w:val="dotted" w:sz="4" w:space="0" w:color="auto"/>
              <w:left w:val="nil"/>
              <w:bottom w:val="dotted" w:sz="4" w:space="0" w:color="auto"/>
              <w:right w:val="nil"/>
            </w:tcBorders>
          </w:tcPr>
          <w:p w:rsidR="00705CE7" w:rsidRPr="00237096" w:rsidRDefault="00C915C7" w:rsidP="00705CE7">
            <w:pPr>
              <w:spacing w:before="200" w:line="276" w:lineRule="auto"/>
              <w:rPr>
                <w:rFonts w:ascii="Times New Roman" w:hAnsi="Times New Roman"/>
                <w:color w:val="000000" w:themeColor="text1"/>
                <w:lang w:val="en-US"/>
              </w:rPr>
            </w:pPr>
            <w:hyperlink r:id="rId12" w:history="1">
              <w:r w:rsidR="00705CE7" w:rsidRPr="00237096">
                <w:rPr>
                  <w:rFonts w:ascii="Times New Roman" w:hAnsi="Times New Roman"/>
                  <w:color w:val="000000" w:themeColor="text1"/>
                  <w:lang w:val="en-US" w:eastAsia="fr-FR"/>
                </w:rPr>
                <w:t>Nicotinate and nicotinamide metabolism</w:t>
              </w:r>
            </w:hyperlink>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Nicotinamide ribotide*</w:t>
            </w:r>
            <w:r w:rsidRPr="00237096">
              <w:rPr>
                <w:rFonts w:ascii="Times New Roman" w:hAnsi="Times New Roman"/>
                <w:color w:val="000000" w:themeColor="text1"/>
                <w:lang w:val="en-US" w:eastAsia="fr-FR"/>
              </w:rPr>
              <w:br/>
              <w:t>Trigonelline*</w:t>
            </w: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ESI+ C18</w:t>
            </w:r>
            <w:r w:rsidRPr="00237096">
              <w:rPr>
                <w:rFonts w:ascii="Times New Roman" w:hAnsi="Times New Roman"/>
                <w:color w:val="000000" w:themeColor="text1"/>
                <w:lang w:val="en-US" w:eastAsia="fr-FR"/>
              </w:rPr>
              <w:br/>
              <w:t>NMR1D</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ind w:right="-249"/>
              <w:rPr>
                <w:rFonts w:ascii="Times New Roman" w:hAnsi="Times New Roman"/>
                <w:color w:val="000000" w:themeColor="text1"/>
                <w:lang w:val="en-US"/>
              </w:rPr>
            </w:pPr>
            <w:r w:rsidRPr="00237096">
              <w:rPr>
                <w:rFonts w:ascii="Times New Roman" w:hAnsi="Times New Roman"/>
                <w:color w:val="000000" w:themeColor="text1"/>
                <w:lang w:val="en-US" w:eastAsia="fr-FR"/>
              </w:rPr>
              <w:t>↑ (1.8)</w:t>
            </w:r>
            <w:r w:rsidRPr="00237096">
              <w:rPr>
                <w:rFonts w:ascii="Times New Roman" w:hAnsi="Times New Roman"/>
                <w:color w:val="000000" w:themeColor="text1"/>
                <w:lang w:val="en-US" w:eastAsia="fr-FR"/>
              </w:rPr>
              <w:br/>
              <w:t>↑ (1.4)</w:t>
            </w:r>
          </w:p>
        </w:tc>
        <w:tc>
          <w:tcPr>
            <w:tcW w:w="3460"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p>
        </w:tc>
      </w:tr>
      <w:tr w:rsidR="00705CE7" w:rsidRPr="003D3F96" w:rsidTr="00705CE7">
        <w:trPr>
          <w:trHeight w:val="774"/>
        </w:trPr>
        <w:tc>
          <w:tcPr>
            <w:tcW w:w="1628" w:type="dxa"/>
            <w:tcBorders>
              <w:top w:val="dotted" w:sz="4" w:space="0" w:color="auto"/>
              <w:left w:val="nil"/>
              <w:bottom w:val="dotted" w:sz="4" w:space="0" w:color="auto"/>
              <w:right w:val="nil"/>
            </w:tcBorders>
          </w:tcPr>
          <w:p w:rsidR="00705CE7" w:rsidRPr="00237096" w:rsidRDefault="00C915C7" w:rsidP="00705CE7">
            <w:pPr>
              <w:spacing w:before="200" w:line="276" w:lineRule="auto"/>
              <w:rPr>
                <w:rFonts w:ascii="Times New Roman" w:hAnsi="Times New Roman"/>
                <w:color w:val="000000" w:themeColor="text1"/>
                <w:lang w:val="en-US" w:eastAsia="fr-FR"/>
              </w:rPr>
            </w:pPr>
            <w:hyperlink r:id="rId13" w:history="1">
              <w:r w:rsidR="00705CE7" w:rsidRPr="00237096">
                <w:rPr>
                  <w:rFonts w:ascii="Times New Roman" w:hAnsi="Times New Roman"/>
                  <w:color w:val="000000" w:themeColor="text1"/>
                  <w:lang w:val="en-US" w:eastAsia="fr-FR"/>
                </w:rPr>
                <w:t>Citrate cycle (TCA cycle)</w:t>
              </w:r>
            </w:hyperlink>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Citric acid*</w:t>
            </w: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NMR1D</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 (0.7)</w:t>
            </w:r>
          </w:p>
        </w:tc>
        <w:tc>
          <w:tcPr>
            <w:tcW w:w="3460"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rPr>
            </w:pPr>
            <w:r w:rsidRPr="00237096">
              <w:rPr>
                <w:rFonts w:ascii="Times New Roman" w:hAnsi="Times New Roman"/>
                <w:color w:val="000000" w:themeColor="text1"/>
                <w:lang w:val="en-US"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25vs8g0n9o","properties":{"formattedCitation":"(21)","plainCitation":"(21)"},"citationItems":[{"id":55,"uris":["http://zotero.org/users/local/XReGY8EU/items/WIIJ4MEE"],"uri":["http://zotero.org/users/local/XReGY8EU/items/WIIJ4MEE"],"itemData":{"id":55,"type":"article-journal","title":"1H-13C NMR-based urine metabolic profiling in autism spectrum disorders","container-title":"Talanta","page":"95-102","volume":"114","source":"PubMed","abstract":"Autism Spectrum Disorders (ASD) are a group of developmental disorders caused by environmental and genetic factors. Diagnosis is based on behavioral and developmental signs detected before 3 years of age with no reliable biological marker. The purpose of this study was to evaluate the potential use of a 2D NMR-based approach to express the global biochemical signature of autistic individuals compared to normal controls. This technique has greater spectral resolution than to 1D (1)H NMR spectroscopy, which is limited by overlapping signals. The urinary metabolic profiles of 30 autistic and 28 matched healthy children were obtained using a (1)H-(13)C NMR-based approach. The data acquired were processed by multivariate orthogonal partial least-squares discriminant analysis (OPLS-DA). Some discriminating metabolites were identified: β-alanine, glycine, taurine and succinate concentrations were significatively higher, and creatine and 3-methylhistidine concentrations were lower in autistic children than in controls. We also noted differences in several other metabolites that were unidentified but characterized by a cross peak correlation in (1)H-(13)C HSQC. Statistical models of (1)H and (1)H-(13)C analyses were compared and only 2D spectra allowed the characterization of statistically relevant changes [R(2)Y(cum)=0.78 and Q(2)(cum)=0.60] in the low abundance metabolites. This method has the potential to contribute to the diagnosis of neurodevelopment disorders but needs to be validated on larger cohorts and on other developmental disorders to define its specificity.","DOI":"10.1016/j.talanta.2013.03.064","ISSN":"1873-3573","note":"PMID: 23953447","journalAbbreviation":"Talanta","language":"eng","author":[{"family":"Mavel","given":"Sylvie"},{"family":"Nadal-Desbarats","given":"Lydie"},{"family":"Blasco","given":"Hélène"},{"family":"Bonnet-Brilhault","given":"Frédérique"},{"family":"Barthélémy","given":"Catherine"},{"family":"Montigny","given":"Frédéric"},{"family":"Sarda","given":"Pierre"},{"family":"Laumonnier","given":"Frédéric"},{"family":"Vourc'h","given":"Patrick"},{"family":"Andres","given":"Christian R."},{"family":"Emond","given":"Patrick"}],"issued":{"date-parts":[["2013",9,30]]},"PMID":"23953447"}}],"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val="en-US"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1s9vigb5bk","properties":{"formattedCitation":"(22)","plainCitation":"(22)"},"citationItems":[{"id":41,"uris":["http://zotero.org/users/local/XReGY8EU/items/BGQ2HAX7"],"uri":["http://zotero.org/users/local/XReGY8EU/items/BGQ2HAX7"],"itemData":{"id":41,"type":"article-journal","title":"Combined 1H-NMR and 1H-13C HSQC-NMR to improve urinary screening in autism spectrum disorders","container-title":"The Analyst","page":"3460-3468","volume":"139","issue":"13","source":"PubMed","abstract":"Autism spectrum disorders (ASD) are neurodevelopmental diseases with complex genetic and environmental etiological factors. Although genetic causes play a significant part in the etiology of ASD, metabolic disturbances may also play a causal role or modulate the clinical features of ASD. The number of ASD studies involving metabolomics is increasing, and sometime with conflicting findings. We assessed the metabolomics profiling of urine samples to determine a comprehensive biochemical signature of ASD. Furthermore, to date no study has combined metabolic profiles obtained from different analytical techniques to distinguish patient with ASD from healthy individuals. We obtained (1)H-NMR spectra and 2D (1)H-(13)C HSQC NMR spectra from urine samples of patients with ASD or healthy controls. We analyzed these spectra by multivariate statistical data analysis. The OPLS-DA model obtained from (1)H NMR spectra showed a good discrimination between ASD samples and non-ASD samples (R(2)Y(cum) = 0.70 and Q(2) = 0.51). Combining the (1)H NMR spectra and the 2D (1)H-(13)C HSQC NMR spectra increased the overall quality and predictive value of the OPLS-DA model (R(2)Y(cum) = 0.84 and Q(2) = 0.71), leading to a better sensitivity and specificity. Urinary excretion of succinate, glutamate and 3-methyl-histidine differed significantly between ASD and non-ASD samples. Urinary screening of children with neurodevelopmental disorders by combining NMR spectroscopies (1D and 2D) in multivariate analysis is a better sensitive and a straightforward method that could help the diagnosis ASD.","DOI":"10.1039/c4an00552j","ISSN":"1364-5528","note":"PMID: 24841505","journalAbbreviation":"Analyst","language":"eng","author":[{"family":"Nadal-Desbarats","given":"Lydie"},{"family":"Aïdoud","given":"Nacima"},{"family":"Emond","given":"Patrick"},{"family":"Blasco","given":"Hélène"},{"family":"Filipiak","given":"Isabelle"},{"family":"Sarda","given":"Pierre"},{"family":"Bonnet-Brilhault","given":"Frédérique"},{"family":"Mavel","given":"Sylvie"},{"family":"Andres","given":"Christian R."}],"issued":{"date-parts":[["2014",7,7]]},"PMID":"24841505"}}],"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22)</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val="en-US"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2hqhimo79g","properties":{"formattedCitation":"(31)","plainCitation":"(31)"},"citationItems":[{"id":61,"uris":["http://zotero.org/users/local/XReGY8EU/items/Z5Q8K4KN"],"uri":["http://zotero.org/users/local/XReGY8EU/items/Z5Q8K4KN"],"itemData":{"id":61,"type":"article-journal","title":"Identification of organic acids as potential biomarkers in the urine of autistic children using gas chromatography/mass spectrometry","container-title":"Journal of Chromatography. B, Analytical Technologies in the Biomedical and Life Sciences","page":"70-76","volume":"966","source":"PubMed","abstract":"There is a need to identify metabolic phenotypes in autism as they might each require unique approaches to prevention. Biological markers can help define autism subtypes and reveal potential therapeutic targets. The aim of the study was to identify alterations of small molecular weight compounds and to find potential biomarkers. Gas chromatography/mass spectrometry was employed to evaluate major metabolic changes in low molecular weight urine metabolites of 14 children with autism spectrum disorders vs. 10 non-autistic subjects. The results prove the usefulness of an identified set of 21 endogenous compounds (including 14 organic acids), whose levels are changed in diseased children. Gas chromatography/mass spectrometry method combined with multivariate statistical analysis techniques provide an efficient way of depicting metabolic perturbations of diseases, and may potentially be applicable as a novel strategy for the noninvasive diagnosis and treatment of autism.","DOI":"10.1016/j.jchromb.2014.01.041","ISSN":"1873-376X","note":"PMID: 24565890","journalAbbreviation":"J. Chromatogr. B Analyt. Technol. Biomed. Life Sci.","language":"eng","author":[{"family":"Kałużna-Czaplińska","given":"Joanna"},{"family":"Żurawicz","given":"Ewa"},{"family":"Struck","given":"Wiktoria"},{"family":"Markuszewski","given":"Michał"}],"issued":{"date-parts":[["2014",9,1]]},"PMID":"24565890"}}],"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1)</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val="en-US" w:eastAsia="fr-FR"/>
              </w:rPr>
              <w:t>;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1aki0tf8j4","properties":{"formattedCitation":"(34)","plainCitation":"(34)"},"citationItems":[{"id":72,"uris":["http://zotero.org/users/local/XReGY8EU/items/DDKKAIJ5"],"uri":["http://zotero.org/users/local/XReGY8EU/items/DDKKAIJ5"],"itemData":{"id":72,"type":"article-journal","title":"GC-MS-based urine metabolic profiling of autism spectrum disorders","container-title":"Analytical and Bioanalytical Chemistry","page":"5291-5300","volume":"405","issue":"15","source":"PubMed","abstract":"Autism spectrum disorders (ASD) are a group of neurodevelopmental disorders resulting from multiple factors. Diagnosis is based on behavioural and developmental signs detected before 3 years of age, and there is no reliable biological marker. The purpose of this study was to evaluate the value of gas chromatography combined with mass spectroscopy (GC-MS) associated with multivariate statistical modeling to capture the global biochemical signature of autistic individuals. GC-MS urinary metabolic profiles of 26 autistic and 24 healthy children were obtained by liq/liq extraction, and were or were not subjected to an oximation step, and then were subjected to a persilylation step. These metabolic profiles were then processed by multivariate analysis, in particular orthogonal partial least-squares discriminant analysis (OPLS-DA, R(2)Y(cum) = 0.97, Q(2)(cum) = 0.88). Discriminating metabolites were identified. The relative concentrations of the succinate and glycolate were higher for autistic than healthy children, whereas those of hippurate, 3-hydroxyphenylacetate, vanillylhydracrylate, 3-hydroxyhippurate, 4-hydroxyphenyl-2-hydroxyacetate, 1H-indole-3-acetate, phosphate, palmitate, stearate, and 3-methyladipate were lower. Eight other metabolites, which were not identified but characterized by a retention time plus a quantifier and its qualifier ion masses, were found to differ between the two groups. Comparison of statistical models leads to the conclusion that the combination of data obtained from both derivatization techniques leads to the model best discriminating between autistic and healthy groups of children.","DOI":"10.1007/s00216-013-6934-x","ISSN":"1618-2650","note":"PMID: 23571465","journalAbbreviation":"Anal Bioanal Chem","language":"eng","author":[{"family":"Emond","given":"Patrick"},{"family":"Mavel","given":"Sylvie"},{"family":"Aïdoud","given":"Nacima"},{"family":"Nadal-Desbarats","given":"Lydie"},{"family":"Montigny","given":"Frédéric"},{"family":"Bonnet-Brilhault","given":"Frédérique"},{"family":"Barthélémy","given":"Catherine"},{"family":"Merten","given":"Marc"},{"family":"Sarda","given":"Pierre"},{"family":"Laumonnier","given":"Frédéric"},{"family":"Vourc'h","given":"Patrick"},{"family":"Blasco","given":"Hélène"},{"family":"Andres","given":"Christian R."}],"issued":{"date-parts":[["2013",6]]},"PMID":"23571465"}}],"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rPr>
              <w:t>(34)</w:t>
            </w:r>
            <w:r w:rsidRPr="00237096">
              <w:rPr>
                <w:rFonts w:ascii="Times New Roman" w:hAnsi="Times New Roman"/>
                <w:color w:val="000000" w:themeColor="text1"/>
                <w:lang w:val="en-US" w:eastAsia="fr-FR"/>
              </w:rPr>
              <w:fldChar w:fldCharType="end"/>
            </w:r>
            <w:r w:rsidRPr="00237096">
              <w:rPr>
                <w:rFonts w:ascii="Times New Roman" w:hAnsi="Times New Roman"/>
                <w:color w:val="000000" w:themeColor="text1"/>
                <w:lang w:val="en-US" w:eastAsia="fr-FR"/>
              </w:rPr>
              <w:t> ; ↑</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2jmnhlvo6u","properties":{"formattedCitation":"(33)","plainCitation":"(33)"},"citationItems":[{"id":75,"uris":["http://zotero.org/users/local/XReGY8EU/items/4VUXGJED"],"uri":["http://zotero.org/users/local/XReGY8EU/items/4VUXGJED"],"itemData":{"id":75,"type":"article-journal","title":"Noninvasive urinary organic acids test to assess biochemical and nutritional individuality in autistic children","container-title":"Clinical Biochemistry","page":"686-691","volume":"44","issue":"8-9","source":"PubMed","abstract":"OBJECTIVES: Quantitative organic acid testing can give information about potential problems, especially with energy production, neurotransmitter metabolism, intestinal dysbiosis and nutritional individuality which is very important in autistic children. The aim of this study was to find out potential differences between the levels of organic acids in the urine of autistic and non-autistic children.\nDESIGN AND METHODS: The organic acids in the urine were determined by capillary gas chromatography/mass spectrometry (GC/MS). All overnight urine samples were collected from 35 autistic children and 36 neurologically normal children as healthy controls (4-10 years).\nRESULTS: Significant differences were found between the autistic children and the control group in organic acids: 2-oxoglutaric, isocitric, citric, 4-hydroxybenzoic, 4-hydroxyphenylacetic, hippuric, adipic, suberic (all with p&lt;0.05).\nCONCLUSION: Organic acids test can be used to assess an individual need for nutrient and biochemical abnormalities, especially important for autistic children.","DOI":"10.1016/j.clinbiochem.2011.01.015","ISSN":"1873-2933","note":"PMID: 21300048","journalAbbreviation":"Clin. Biochem.","language":"eng","author":[{"family":"Kałużna-Czaplińska","given":"Joanna"}],"issued":{"date-parts":[["2011",6]]},"PMID":"21300048"}}],"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lang w:val="en-US"/>
              </w:rPr>
              <w:t>(33)</w:t>
            </w:r>
            <w:r w:rsidRPr="00237096">
              <w:rPr>
                <w:rFonts w:ascii="Times New Roman" w:hAnsi="Times New Roman"/>
                <w:color w:val="000000" w:themeColor="text1"/>
                <w:lang w:val="en-US" w:eastAsia="fr-FR"/>
              </w:rPr>
              <w:fldChar w:fldCharType="end"/>
            </w:r>
          </w:p>
        </w:tc>
      </w:tr>
      <w:tr w:rsidR="00705CE7" w:rsidRPr="003D3F96" w:rsidTr="00705CE7">
        <w:trPr>
          <w:trHeight w:val="1057"/>
        </w:trPr>
        <w:tc>
          <w:tcPr>
            <w:tcW w:w="1628"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Purine metabolism</w:t>
            </w:r>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Guanine*</w:t>
            </w:r>
            <w:r w:rsidRPr="00237096">
              <w:rPr>
                <w:rFonts w:ascii="Times New Roman" w:hAnsi="Times New Roman"/>
                <w:color w:val="000000" w:themeColor="text1"/>
                <w:lang w:val="en-US" w:eastAsia="fr-FR"/>
              </w:rPr>
              <w:br/>
              <w:t>5-AminoImidazole-4-carboxamide</w:t>
            </w: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ESI+ C18</w:t>
            </w:r>
            <w:r w:rsidRPr="00237096">
              <w:rPr>
                <w:rFonts w:ascii="Times New Roman" w:hAnsi="Times New Roman"/>
                <w:color w:val="000000" w:themeColor="text1"/>
                <w:lang w:val="en-US" w:eastAsia="fr-FR"/>
              </w:rPr>
              <w:br/>
              <w:t>ESI- C18</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 (0.3)</w:t>
            </w:r>
            <w:r w:rsidRPr="00237096">
              <w:rPr>
                <w:rFonts w:ascii="Times New Roman" w:hAnsi="Times New Roman"/>
                <w:color w:val="000000" w:themeColor="text1"/>
                <w:lang w:val="en-US" w:eastAsia="fr-FR"/>
              </w:rPr>
              <w:br/>
              <w:t>↑ (2.5)</w:t>
            </w:r>
          </w:p>
        </w:tc>
        <w:tc>
          <w:tcPr>
            <w:tcW w:w="3460"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p>
        </w:tc>
      </w:tr>
      <w:tr w:rsidR="00705CE7" w:rsidRPr="0012187D" w:rsidTr="00705CE7">
        <w:trPr>
          <w:trHeight w:val="968"/>
        </w:trPr>
        <w:tc>
          <w:tcPr>
            <w:tcW w:w="1628"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lastRenderedPageBreak/>
              <w:t>Vitamin B6 metabolism</w:t>
            </w:r>
          </w:p>
        </w:tc>
        <w:tc>
          <w:tcPr>
            <w:tcW w:w="2445"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Riboflavin</w:t>
            </w:r>
          </w:p>
          <w:p w:rsidR="00705CE7" w:rsidRPr="00237096" w:rsidRDefault="00705CE7" w:rsidP="00705CE7">
            <w:pPr>
              <w:spacing w:before="200" w:line="276" w:lineRule="auto"/>
              <w:rPr>
                <w:rFonts w:ascii="Times New Roman" w:hAnsi="Times New Roman"/>
                <w:color w:val="000000" w:themeColor="text1"/>
                <w:lang w:val="en-US" w:eastAsia="fr-FR"/>
              </w:rPr>
            </w:pPr>
          </w:p>
        </w:tc>
        <w:tc>
          <w:tcPr>
            <w:tcW w:w="1439"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NMR2D</w:t>
            </w:r>
          </w:p>
        </w:tc>
        <w:tc>
          <w:tcPr>
            <w:tcW w:w="1404"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 (1.7)</w:t>
            </w:r>
          </w:p>
        </w:tc>
        <w:tc>
          <w:tcPr>
            <w:tcW w:w="3460" w:type="dxa"/>
            <w:tcBorders>
              <w:top w:val="dotted" w:sz="4" w:space="0" w:color="auto"/>
              <w:left w:val="nil"/>
              <w:bottom w:val="dotted"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1fjib2k27r","properties":{"formattedCitation":"(12)","plainCitation":"(12)"},"citationItems":[{"id":192,"uris":["http://zotero.org/users/local/XReGY8EU/items/5AWM7UPQ"],"uri":["http://zotero.org/users/local/XReGY8EU/items/5AWM7UPQ"],"itemData":{"id":192,"type":"article-journal","title":"Urinary metabolomics of young Italian autistic children supports abnormal tryptophan and purine metabolism","container-title":"Molecular Autism","page":"47","volume":"7","source":"PubMed","abstract":"BACKGROUND: Autism spectrum disorder (ASD) is still diagnosed through behavioral observation, due to a lack of laboratory biomarkers, which could greatly aid clinicians in providing earlier and more reliable diagnoses. Metabolomics on human biofluids provides a sensitive tool to identify metabolite profiles potentially usable as biomarkers for ASD. Initial metabolomic studies, analyzing urines and plasma of ASD and control individuals, suggested that autistic patients may share some metabolic abnormalities, despite several inconsistencies stemming from differences in technology, ethnicity, age range, and definition of \"control\" status.\nMETHODS: ASD-specific urinary metabolomic patterns were explored at an early age in 30 ASD children and 30 matched controls (age range 2-7, M:F = 22:8) using hydrophilic interaction chromatography (HILIC)-UHPLC and mass spectrometry, a highly sensitive, accurate, and unbiased approach. Metabolites were then subjected to multivariate statistical analysis and grouped by metabolic pathway.\nRESULTS: Urinary metabolites displaying the largest differences between young ASD and control children belonged to the tryptophan and purine metabolic pathways. Also, vitamin B6, riboflavin, phenylalanine-tyrosine-tryptophan biosynthesis, pantothenate and CoA, and pyrimidine metabolism differed significantly. ASD children preferentially transform tryptophan into xanthurenic acid and quinolinic acid (two catabolites of the kynurenine pathway), at the expense of kynurenic acid and especially of melatonin. Also, the gut microbiome contributes to altered tryptophan metabolism, yielding increased levels of indolyl 3-acetic acid and indolyl lactate.\nCONCLUSIONS: The metabolic pathways most distinctive of young Italian autistic children largely overlap with those found in rodent models of ASD following maternal immune activation or genetic manipulations. These results are consistent with the proposal of a purine-driven cell danger response, accompanied by overproduction of epileptogenic and excitotoxic quinolinic acid, large reductions in melatonin synthesis, and gut dysbiosis. These metabolic abnormalities could underlie several comorbidities frequently associated to ASD, such as seizures, sleep disorders, and gastrointestinal symptoms, and could contribute to autism severity. Their diagnostic sensitivity, disease-specificity, and interethnic variability will merit further investigation.","DOI":"10.1186/s13229-016-0109-5","ISSN":"2040-2392","note":"PMID: 27904735\nPMCID: PMC5121959","journalAbbreviation":"Mol Autism","language":"eng","author":[{"family":"Gevi","given":"Federica"},{"family":"Zolla","given":"Lello"},{"family":"Gabriele","given":"Stefano"},{"family":"Persico","given":"Antonio M."}],"issued":{"date-parts":[["2016"]]},"PMID":"27904735","PMCID":"PMC5121959"}}],"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lang w:val="en-US"/>
              </w:rPr>
              <w:t>(12)</w:t>
            </w:r>
            <w:r w:rsidRPr="00237096">
              <w:rPr>
                <w:rFonts w:ascii="Times New Roman" w:hAnsi="Times New Roman"/>
                <w:color w:val="000000" w:themeColor="text1"/>
                <w:lang w:val="en-US" w:eastAsia="fr-FR"/>
              </w:rPr>
              <w:fldChar w:fldCharType="end"/>
            </w:r>
          </w:p>
        </w:tc>
      </w:tr>
      <w:tr w:rsidR="00705CE7" w:rsidRPr="003D3F96" w:rsidTr="00705CE7">
        <w:trPr>
          <w:trHeight w:val="2219"/>
        </w:trPr>
        <w:tc>
          <w:tcPr>
            <w:tcW w:w="1628" w:type="dxa"/>
            <w:tcBorders>
              <w:top w:val="dotted" w:sz="4" w:space="0" w:color="auto"/>
              <w:left w:val="nil"/>
              <w:bottom w:val="single"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Others</w:t>
            </w:r>
          </w:p>
        </w:tc>
        <w:tc>
          <w:tcPr>
            <w:tcW w:w="2445" w:type="dxa"/>
            <w:tcBorders>
              <w:top w:val="dotted" w:sz="4" w:space="0" w:color="auto"/>
              <w:left w:val="nil"/>
              <w:bottom w:val="single" w:sz="4" w:space="0" w:color="auto"/>
              <w:right w:val="nil"/>
            </w:tcBorders>
          </w:tcPr>
          <w:p w:rsidR="00705CE7" w:rsidRPr="002370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 xml:space="preserve">N-Amidino aspartic acid*  </w:t>
            </w:r>
            <w:r w:rsidRPr="00237096">
              <w:rPr>
                <w:rFonts w:ascii="Times New Roman" w:hAnsi="Times New Roman"/>
                <w:color w:val="000000" w:themeColor="text1"/>
                <w:lang w:val="en-US" w:eastAsia="fr-FR"/>
              </w:rPr>
              <w:br/>
              <w:t>(guanidinosuccinic acid)</w:t>
            </w:r>
            <w:r w:rsidRPr="00237096">
              <w:rPr>
                <w:rFonts w:ascii="Times New Roman" w:hAnsi="Times New Roman"/>
                <w:color w:val="000000" w:themeColor="text1"/>
                <w:lang w:val="en-US" w:eastAsia="fr-FR"/>
              </w:rPr>
              <w:br/>
              <w:t>Acetylcarnitine</w:t>
            </w:r>
            <w:r w:rsidRPr="00237096">
              <w:rPr>
                <w:rFonts w:ascii="Times New Roman" w:hAnsi="Times New Roman"/>
                <w:color w:val="000000" w:themeColor="text1"/>
                <w:lang w:val="en-US" w:eastAsia="fr-FR"/>
              </w:rPr>
              <w:br/>
              <w:t>Methyl acetoacetic acid*</w:t>
            </w:r>
            <w:r w:rsidRPr="00237096">
              <w:rPr>
                <w:rFonts w:ascii="Times New Roman" w:hAnsi="Times New Roman"/>
                <w:color w:val="000000" w:themeColor="text1"/>
                <w:lang w:val="en-US" w:eastAsia="fr-FR"/>
              </w:rPr>
              <w:br/>
              <w:t>Glycerol-3-phosphate*</w:t>
            </w:r>
            <w:r w:rsidRPr="00237096">
              <w:rPr>
                <w:rFonts w:ascii="Times New Roman" w:hAnsi="Times New Roman"/>
                <w:color w:val="000000" w:themeColor="text1"/>
                <w:lang w:val="en-US" w:eastAsia="fr-FR"/>
              </w:rPr>
              <w:br/>
              <w:t>Cholic acid*</w:t>
            </w:r>
          </w:p>
        </w:tc>
        <w:tc>
          <w:tcPr>
            <w:tcW w:w="1439" w:type="dxa"/>
            <w:tcBorders>
              <w:top w:val="dotted" w:sz="4" w:space="0" w:color="auto"/>
              <w:left w:val="nil"/>
              <w:bottom w:val="single" w:sz="4" w:space="0" w:color="auto"/>
              <w:right w:val="nil"/>
            </w:tcBorders>
          </w:tcPr>
          <w:p w:rsidR="00705CE7" w:rsidRPr="007C689F" w:rsidRDefault="00705CE7" w:rsidP="00705CE7">
            <w:pPr>
              <w:spacing w:before="200" w:line="276" w:lineRule="auto"/>
              <w:rPr>
                <w:rFonts w:ascii="Times New Roman" w:hAnsi="Times New Roman"/>
                <w:color w:val="000000" w:themeColor="text1"/>
                <w:lang w:eastAsia="fr-FR"/>
              </w:rPr>
            </w:pPr>
            <w:r w:rsidRPr="007C689F">
              <w:rPr>
                <w:rFonts w:ascii="Times New Roman" w:hAnsi="Times New Roman"/>
                <w:color w:val="000000" w:themeColor="text1"/>
                <w:lang w:eastAsia="fr-FR"/>
              </w:rPr>
              <w:t>ESI- C18</w:t>
            </w:r>
            <w:r w:rsidRPr="007C689F">
              <w:rPr>
                <w:rFonts w:ascii="Times New Roman" w:hAnsi="Times New Roman"/>
                <w:color w:val="000000" w:themeColor="text1"/>
                <w:lang w:eastAsia="fr-FR"/>
              </w:rPr>
              <w:br/>
            </w:r>
            <w:r w:rsidRPr="007C689F">
              <w:rPr>
                <w:rFonts w:ascii="Times New Roman" w:hAnsi="Times New Roman"/>
                <w:color w:val="000000" w:themeColor="text1"/>
                <w:lang w:eastAsia="fr-FR"/>
              </w:rPr>
              <w:br/>
              <w:t>NMR2D</w:t>
            </w:r>
            <w:r w:rsidRPr="007C689F">
              <w:rPr>
                <w:rFonts w:ascii="Times New Roman" w:hAnsi="Times New Roman"/>
                <w:color w:val="000000" w:themeColor="text1"/>
                <w:lang w:eastAsia="fr-FR"/>
              </w:rPr>
              <w:br/>
              <w:t>ESI- C18</w:t>
            </w:r>
            <w:r w:rsidRPr="007C689F">
              <w:rPr>
                <w:rFonts w:ascii="Times New Roman" w:hAnsi="Times New Roman"/>
                <w:color w:val="000000" w:themeColor="text1"/>
                <w:lang w:eastAsia="fr-FR"/>
              </w:rPr>
              <w:br/>
              <w:t>ESI- C18</w:t>
            </w:r>
            <w:r w:rsidRPr="007C689F">
              <w:rPr>
                <w:rFonts w:ascii="Times New Roman" w:hAnsi="Times New Roman"/>
                <w:color w:val="000000" w:themeColor="text1"/>
                <w:lang w:eastAsia="fr-FR"/>
              </w:rPr>
              <w:br/>
              <w:t>ESI- C18</w:t>
            </w:r>
          </w:p>
        </w:tc>
        <w:tc>
          <w:tcPr>
            <w:tcW w:w="1404" w:type="dxa"/>
            <w:tcBorders>
              <w:top w:val="dotted" w:sz="4" w:space="0" w:color="auto"/>
              <w:left w:val="nil"/>
              <w:bottom w:val="single" w:sz="4" w:space="0" w:color="auto"/>
              <w:right w:val="nil"/>
            </w:tcBorders>
          </w:tcPr>
          <w:p w:rsidR="00705CE7" w:rsidRPr="00D51B2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 (0.6)</w:t>
            </w:r>
            <w:r w:rsidRPr="00237096">
              <w:rPr>
                <w:rFonts w:ascii="Times New Roman" w:hAnsi="Times New Roman"/>
                <w:color w:val="000000" w:themeColor="text1"/>
                <w:lang w:val="en-US" w:eastAsia="fr-FR"/>
              </w:rPr>
              <w:br/>
            </w:r>
            <w:r>
              <w:rPr>
                <w:rFonts w:ascii="Times New Roman" w:hAnsi="Times New Roman"/>
                <w:color w:val="000000" w:themeColor="text1"/>
                <w:lang w:val="en-US" w:eastAsia="fr-FR"/>
              </w:rPr>
              <w:br/>
            </w:r>
            <w:r w:rsidRPr="00237096">
              <w:rPr>
                <w:rFonts w:ascii="Times New Roman" w:hAnsi="Times New Roman"/>
                <w:color w:val="000000" w:themeColor="text1"/>
                <w:lang w:val="en-US" w:eastAsia="fr-FR"/>
              </w:rPr>
              <w:t>↓ (0.7)</w:t>
            </w:r>
            <w:r w:rsidRPr="00237096">
              <w:rPr>
                <w:rFonts w:ascii="Times New Roman" w:hAnsi="Times New Roman"/>
                <w:color w:val="000000" w:themeColor="text1"/>
                <w:lang w:val="en-US" w:eastAsia="fr-FR"/>
              </w:rPr>
              <w:br/>
              <w:t>↓ (0.6)</w:t>
            </w:r>
            <w:r w:rsidRPr="00237096">
              <w:rPr>
                <w:rFonts w:ascii="Times New Roman" w:hAnsi="Times New Roman"/>
                <w:color w:val="000000" w:themeColor="text1"/>
                <w:lang w:val="en-US" w:eastAsia="fr-FR"/>
              </w:rPr>
              <w:br/>
              <w:t>↑ (1.7)</w:t>
            </w:r>
            <w:r w:rsidRPr="00237096">
              <w:rPr>
                <w:rFonts w:ascii="Times New Roman" w:hAnsi="Times New Roman"/>
                <w:color w:val="000000" w:themeColor="text1"/>
                <w:lang w:val="en-US" w:eastAsia="fr-FR"/>
              </w:rPr>
              <w:br/>
              <w:t>↑ (4.9)</w:t>
            </w:r>
          </w:p>
        </w:tc>
        <w:tc>
          <w:tcPr>
            <w:tcW w:w="3460" w:type="dxa"/>
            <w:tcBorders>
              <w:top w:val="dotted" w:sz="4" w:space="0" w:color="auto"/>
              <w:left w:val="nil"/>
              <w:bottom w:val="single" w:sz="4" w:space="0" w:color="auto"/>
              <w:right w:val="nil"/>
            </w:tcBorders>
          </w:tcPr>
          <w:p w:rsidR="00705CE7" w:rsidRPr="003D3F96" w:rsidRDefault="00705CE7" w:rsidP="00705CE7">
            <w:pPr>
              <w:spacing w:before="200" w:line="276" w:lineRule="auto"/>
              <w:rPr>
                <w:rFonts w:ascii="Times New Roman" w:hAnsi="Times New Roman"/>
                <w:color w:val="000000" w:themeColor="text1"/>
                <w:lang w:val="en-US" w:eastAsia="fr-FR"/>
              </w:rPr>
            </w:pPr>
            <w:r w:rsidRPr="00237096">
              <w:rPr>
                <w:rFonts w:ascii="Times New Roman" w:hAnsi="Times New Roman"/>
                <w:color w:val="000000" w:themeColor="text1"/>
                <w:lang w:val="en-US" w:eastAsia="fr-FR"/>
              </w:rPr>
              <w:t>↓</w:t>
            </w:r>
            <w:r w:rsidRPr="00237096">
              <w:rPr>
                <w:rFonts w:ascii="Times New Roman" w:hAnsi="Times New Roman"/>
                <w:color w:val="000000" w:themeColor="text1"/>
                <w:lang w:val="en-US" w:eastAsia="fr-FR"/>
              </w:rPr>
              <w:fldChar w:fldCharType="begin"/>
            </w:r>
            <w:r>
              <w:rPr>
                <w:rFonts w:ascii="Times New Roman" w:hAnsi="Times New Roman"/>
                <w:color w:val="000000" w:themeColor="text1"/>
                <w:lang w:val="en-US" w:eastAsia="fr-FR"/>
              </w:rPr>
              <w:instrText xml:space="preserve"> ADDIN ZOTERO_ITEM CSL_CITATION {"citationID":"su2d936es","properties":{"formattedCitation":"(16)","plainCitation":"(16)"},"citationItems":[{"id":3,"uris":["http://zotero.org/users/local/XReGY8EU/items/6PX8SHFF"],"uri":["http://zotero.org/users/local/XReGY8EU/items/6PX8SHFF"],"itemData":{"id":3,"type":"article-journal","title":"Metabolomics Study of Urine in Autism Spectrum Disorders Using a Multiplatform Analytical Methodology","container-title":"Journal of Proteome Research","page":"5273-5282","volume":"14","issue":"12","source":"PubMed","abstract":"Autism spectrum disorder (ASD) is a neurodevelopmental disorder with no clinical biomarker. The aims of this study were to characterize a metabolic signature of ASD and to evaluate multiplatform analytical methodologies in order to develop predictive tools for diagnosis and disease follow-up. Urine samples were analyzed using (1)H and (1)H-(13)C NMR-based approaches and LC-HRMS-based approaches (ESI+ and ESI- on HILIC and C18 chromatography columns). Data tables obtained from the six analytical modalities on a training set of 46 urine samples (22 autistic children and 24 controls) were processed by multivariate analysis (orthogonal partial least-squares discriminant analysis, OPLS-DA). The predictions from each of these OPLS-DA models were then evaluated using a prediction set of 16 samples (8 autistic children and 8 controls) and receiver operating characteristic curves. Thereafter, a data fusion block-scaling OPLS-DA model was generated from the 6 best models obtained for each modality. This fused OPLS-DA model showed an enhanced performance (R(2)Y(cum) = 0.88, Q(2)(cum) = 0.75) compared to each analytical modality model, as well as a better predictive capacity (AUC = 0.91, p-value = 0.006). Metabolites that are most significantly different between autistic and control children (p &lt; 0.05) are indoxyl sulfate, N-α-acetyl-l-arginine, methyl guanidine, and phenylacetylglutamine. This multimodality approach has the potential to contribute to find robust biomarkers and characterize a metabolic phenotype of the ASD population.","DOI":"10.1021/acs.jproteome.5b00699","ISSN":"1535-3907","note":"PMID: 26538324","journalAbbreviation":"J. Proteome Res.","language":"eng","author":[{"family":"Diémé","given":"Binta"},{"family":"Mavel","given":"Sylvie"},{"family":"Blasco","given":"Hélène"},{"family":"Tripi","given":"Gabriele"},{"family":"Bonnet-Brilhault","given":"Frédérique"},{"family":"Malvy","given":"Joëlle"},{"family":"Bocca","given":"Cinzia"},{"family":"Andres","given":"Christian R."},{"family":"Nadal-Desbarats","given":"Lydie"},{"family":"Emond","given":"Patrick"}],"issued":{"date-parts":[["2015",12,4]]},"PMID":"26538324"}}],"schema":"https://github.com/citation-style-language/schema/raw/master/csl-citation.json"} </w:instrText>
            </w:r>
            <w:r w:rsidRPr="00237096">
              <w:rPr>
                <w:rFonts w:ascii="Times New Roman" w:hAnsi="Times New Roman"/>
                <w:color w:val="000000" w:themeColor="text1"/>
                <w:lang w:val="en-US" w:eastAsia="fr-FR"/>
              </w:rPr>
              <w:fldChar w:fldCharType="separate"/>
            </w:r>
            <w:r w:rsidRPr="003D3F96">
              <w:rPr>
                <w:rFonts w:ascii="Times New Roman" w:hAnsi="Times New Roman"/>
                <w:lang w:val="en-US"/>
              </w:rPr>
              <w:t>(16)</w:t>
            </w:r>
            <w:r w:rsidRPr="00237096">
              <w:rPr>
                <w:rFonts w:ascii="Times New Roman" w:hAnsi="Times New Roman"/>
                <w:color w:val="000000" w:themeColor="text1"/>
                <w:lang w:val="en-US" w:eastAsia="fr-FR"/>
              </w:rPr>
              <w:fldChar w:fldCharType="end"/>
            </w:r>
          </w:p>
        </w:tc>
      </w:tr>
    </w:tbl>
    <w:p w:rsidR="00705CE7" w:rsidRPr="00705CE7" w:rsidRDefault="00705CE7" w:rsidP="00705CE7">
      <w:pPr>
        <w:spacing w:after="0" w:line="480" w:lineRule="auto"/>
        <w:rPr>
          <w:rFonts w:ascii="Times New Roman" w:hAnsi="Times New Roman"/>
          <w:color w:val="000000" w:themeColor="text1"/>
          <w:sz w:val="24"/>
          <w:szCs w:val="24"/>
          <w:lang w:val="en-US"/>
        </w:rPr>
      </w:pPr>
      <w:r w:rsidRPr="00835E0A">
        <w:rPr>
          <w:rFonts w:ascii="Times New Roman" w:hAnsi="Times New Roman"/>
          <w:i/>
          <w:iCs/>
          <w:color w:val="000000" w:themeColor="text1"/>
          <w:vertAlign w:val="superscript"/>
          <w:lang w:val="en-US" w:eastAsia="fr-FR"/>
        </w:rPr>
        <w:t>a</w:t>
      </w:r>
      <w:r w:rsidRPr="00835E0A">
        <w:rPr>
          <w:rFonts w:ascii="Times New Roman" w:hAnsi="Times New Roman"/>
          <w:i/>
          <w:iCs/>
          <w:color w:val="000000" w:themeColor="text1"/>
          <w:lang w:val="en-US" w:eastAsia="fr-FR"/>
        </w:rPr>
        <w:t xml:space="preserve"> p-</w:t>
      </w:r>
      <w:r w:rsidRPr="00835E0A">
        <w:rPr>
          <w:rFonts w:ascii="Times New Roman" w:hAnsi="Times New Roman"/>
          <w:iCs/>
          <w:color w:val="000000" w:themeColor="text1"/>
          <w:lang w:val="en-US" w:eastAsia="fr-FR"/>
        </w:rPr>
        <w:t>value</w:t>
      </w:r>
      <w:r w:rsidRPr="00835E0A">
        <w:rPr>
          <w:rFonts w:ascii="Times New Roman" w:hAnsi="Times New Roman"/>
          <w:color w:val="000000" w:themeColor="text1"/>
          <w:lang w:val="en-US" w:eastAsia="fr-FR"/>
        </w:rPr>
        <w:t xml:space="preserve">* of univariate analysis indicates significant value &lt; 0.05. </w:t>
      </w:r>
      <w:r w:rsidRPr="00835E0A">
        <w:rPr>
          <w:rFonts w:ascii="Times New Roman" w:hAnsi="Times New Roman"/>
          <w:color w:val="000000" w:themeColor="text1"/>
          <w:vertAlign w:val="superscript"/>
          <w:lang w:val="en-US" w:eastAsia="fr-FR"/>
        </w:rPr>
        <w:t>b</w:t>
      </w:r>
      <w:r w:rsidRPr="00835E0A">
        <w:rPr>
          <w:rFonts w:ascii="Times New Roman" w:hAnsi="Times New Roman"/>
          <w:color w:val="000000" w:themeColor="text1"/>
          <w:lang w:val="en-US" w:eastAsia="fr-FR"/>
        </w:rPr>
        <w:t>↑</w:t>
      </w:r>
      <w:r>
        <w:rPr>
          <w:rFonts w:ascii="Times New Roman" w:hAnsi="Times New Roman"/>
          <w:color w:val="000000" w:themeColor="text1"/>
          <w:lang w:val="en-US" w:eastAsia="fr-FR"/>
        </w:rPr>
        <w:t xml:space="preserve"> </w:t>
      </w:r>
      <w:r w:rsidRPr="00835E0A">
        <w:rPr>
          <w:rFonts w:ascii="Times New Roman" w:hAnsi="Times New Roman"/>
          <w:color w:val="000000" w:themeColor="text1"/>
          <w:lang w:val="en-US" w:eastAsia="fr-FR"/>
        </w:rPr>
        <w:t>indicates higher level in ASD urines, ↓ indicates lower level in ASD urines. Fold change in brackets: [ASD]/ [control]</w:t>
      </w:r>
      <w:r>
        <w:rPr>
          <w:rFonts w:ascii="Times New Roman" w:hAnsi="Times New Roman"/>
          <w:color w:val="000000" w:themeColor="text1"/>
          <w:sz w:val="24"/>
          <w:szCs w:val="24"/>
          <w:lang w:val="en-US"/>
        </w:rPr>
        <w:br w:type="page"/>
      </w:r>
    </w:p>
    <w:p w:rsidR="00186E2C" w:rsidRPr="00BE4B22" w:rsidRDefault="00186E2C" w:rsidP="007C78B1">
      <w:pPr>
        <w:pStyle w:val="Standard"/>
        <w:spacing w:after="0" w:line="480" w:lineRule="auto"/>
        <w:jc w:val="center"/>
        <w:rPr>
          <w:rFonts w:asciiTheme="majorBidi" w:hAnsiTheme="majorBidi" w:cstheme="majorBidi"/>
          <w:b/>
          <w:color w:val="000000" w:themeColor="text1"/>
          <w:sz w:val="28"/>
          <w:szCs w:val="28"/>
          <w:lang w:val="en-US"/>
        </w:rPr>
      </w:pPr>
      <w:r w:rsidRPr="00BE4B22">
        <w:rPr>
          <w:rFonts w:asciiTheme="majorBidi" w:hAnsiTheme="majorBidi" w:cstheme="majorBidi"/>
          <w:b/>
          <w:color w:val="000000" w:themeColor="text1"/>
          <w:sz w:val="28"/>
          <w:szCs w:val="28"/>
          <w:lang w:val="en-US"/>
        </w:rPr>
        <w:lastRenderedPageBreak/>
        <w:t>References</w:t>
      </w:r>
    </w:p>
    <w:p w:rsidR="003D3F96" w:rsidRPr="003D3F96" w:rsidRDefault="00186E2C" w:rsidP="003D3F96">
      <w:pPr>
        <w:pStyle w:val="Bibliographie"/>
        <w:rPr>
          <w:rFonts w:ascii="Times New Roman" w:hAnsi="Times New Roman"/>
          <w:lang w:val="en-US"/>
        </w:rPr>
      </w:pPr>
      <w:r w:rsidRPr="00BE4B22">
        <w:rPr>
          <w:rFonts w:asciiTheme="majorBidi" w:hAnsiTheme="majorBidi" w:cstheme="majorBidi"/>
          <w:color w:val="000000" w:themeColor="text1"/>
          <w:lang w:val="en-US"/>
        </w:rPr>
        <w:fldChar w:fldCharType="begin"/>
      </w:r>
      <w:r w:rsidR="003D3F96">
        <w:rPr>
          <w:rFonts w:asciiTheme="majorBidi" w:hAnsiTheme="majorBidi" w:cstheme="majorBidi"/>
          <w:color w:val="000000" w:themeColor="text1"/>
          <w:lang w:val="en-US"/>
        </w:rPr>
        <w:instrText xml:space="preserve"> ADDIN ZOTERO_BIBL {"custom":[]} CSL_BIBLIOGRAPHY </w:instrText>
      </w:r>
      <w:r w:rsidRPr="00BE4B22">
        <w:rPr>
          <w:rFonts w:asciiTheme="majorBidi" w:hAnsiTheme="majorBidi" w:cstheme="majorBidi"/>
          <w:color w:val="000000" w:themeColor="text1"/>
          <w:lang w:val="en-US"/>
        </w:rPr>
        <w:fldChar w:fldCharType="separate"/>
      </w:r>
      <w:r w:rsidR="003D3F96" w:rsidRPr="003D3F96">
        <w:rPr>
          <w:rFonts w:ascii="Times New Roman" w:hAnsi="Times New Roman"/>
          <w:lang w:val="en-US"/>
        </w:rPr>
        <w:t xml:space="preserve">1. </w:t>
      </w:r>
      <w:r w:rsidR="003D3F96" w:rsidRPr="003D3F96">
        <w:rPr>
          <w:rFonts w:ascii="Times New Roman" w:hAnsi="Times New Roman"/>
          <w:lang w:val="en-US"/>
        </w:rPr>
        <w:tab/>
        <w:t xml:space="preserve">American Psychiatric Association. Diagnostic and statistical manual of mental disorders, 5th ed. (DSM-5); American Psychiatric Association Publishing. Arlington,VA; 2013.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 </w:t>
      </w:r>
      <w:r w:rsidRPr="003D3F96">
        <w:rPr>
          <w:rFonts w:ascii="Times New Roman" w:hAnsi="Times New Roman"/>
          <w:lang w:val="en-US"/>
        </w:rPr>
        <w:tab/>
        <w:t xml:space="preserve">World Health Organization. Autism spectrum disorders &amp; other developmental disorders. Geneva, Switzerland; 2013 Sep.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 </w:t>
      </w:r>
      <w:r w:rsidRPr="003D3F96">
        <w:rPr>
          <w:rFonts w:ascii="Times New Roman" w:hAnsi="Times New Roman"/>
          <w:lang w:val="en-US"/>
        </w:rPr>
        <w:tab/>
        <w:t xml:space="preserve">Goldani AAS, Downs SR, Widjaja F, Lawton B, Hendren RL. Biomarkers in autism. Front Psychiatry. 2014;5:100.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 </w:t>
      </w:r>
      <w:r w:rsidRPr="003D3F96">
        <w:rPr>
          <w:rFonts w:ascii="Times New Roman" w:hAnsi="Times New Roman"/>
          <w:lang w:val="en-US"/>
        </w:rPr>
        <w:tab/>
        <w:t xml:space="preserve">Ruggeri B, Sarkans U, Schumann G, Persico AM. Biomarkers in autism spectrum disorder: the old and the new. Psychopharmacology (Berl). 2014 Mar;231(6):1201–16.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5. </w:t>
      </w:r>
      <w:r w:rsidRPr="003D3F96">
        <w:rPr>
          <w:rFonts w:ascii="Times New Roman" w:hAnsi="Times New Roman"/>
          <w:lang w:val="en-US"/>
        </w:rPr>
        <w:tab/>
        <w:t xml:space="preserve">Zheng H-F, Wang W-Q, Li X-M, Rauw G, Baker GB. Body fluid levels of neuroactive amino acids in autism spectrum disorders: a review of the literature. Amino Acids. 2017 Jan;49(1):57–65.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6. </w:t>
      </w:r>
      <w:r w:rsidRPr="003D3F96">
        <w:rPr>
          <w:rFonts w:ascii="Times New Roman" w:hAnsi="Times New Roman"/>
          <w:lang w:val="en-US"/>
        </w:rPr>
        <w:tab/>
        <w:t xml:space="preserve">Żurawicz E, Kałużna-Czaplińska J. Analysis of amino acids in autism spectrum disorders. TrAC Trends Anal Chem. 2015 Nov;73:91–118.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7. </w:t>
      </w:r>
      <w:r w:rsidRPr="003D3F96">
        <w:rPr>
          <w:rFonts w:ascii="Times New Roman" w:hAnsi="Times New Roman"/>
          <w:lang w:val="en-US"/>
        </w:rPr>
        <w:tab/>
        <w:t xml:space="preserve">Cheng N, Rho JM, Masino SA. Metabolic Dysfunction Underlying Autism Spectrum Disorder and Potential Treatment Approaches. Front Mol Neurosci. 2017;10:34.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8. </w:t>
      </w:r>
      <w:r w:rsidRPr="003D3F96">
        <w:rPr>
          <w:rFonts w:ascii="Times New Roman" w:hAnsi="Times New Roman"/>
          <w:lang w:val="en-US"/>
        </w:rPr>
        <w:tab/>
        <w:t xml:space="preserve">Frustaci A, Neri M, Cesario A, Adams JB, Domenici E, Dalla Bernardina B, et al. Oxidative stress-related biomarkers in autism: systematic review and meta-analyses. Free Radic Biol Med. 2012 May 15;52(10):2128–41.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9. </w:t>
      </w:r>
      <w:r w:rsidRPr="003D3F96">
        <w:rPr>
          <w:rFonts w:ascii="Times New Roman" w:hAnsi="Times New Roman"/>
          <w:lang w:val="en-US"/>
        </w:rPr>
        <w:tab/>
        <w:t xml:space="preserve">Ratajczak HV. Theoretical aspects of autism: biomarkers--a review. J Immunotoxicol. 2011 Mar;8(1):80–94.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10. </w:t>
      </w:r>
      <w:r w:rsidRPr="003D3F96">
        <w:rPr>
          <w:rFonts w:ascii="Times New Roman" w:hAnsi="Times New Roman"/>
          <w:lang w:val="en-US"/>
        </w:rPr>
        <w:tab/>
        <w:t xml:space="preserve">Roberts LD, Souza AL, Gerszten RE, Clish CB. Targeted Metabolomics. Curr Protoc Mol Biol. 2012 Apr;CHAPTER:Unit30.2.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11. </w:t>
      </w:r>
      <w:r w:rsidRPr="003D3F96">
        <w:rPr>
          <w:rFonts w:ascii="Times New Roman" w:hAnsi="Times New Roman"/>
          <w:lang w:val="en-US"/>
        </w:rPr>
        <w:tab/>
        <w:t xml:space="preserve">Żurawicz E, Kałużna-Czaplińska J, Rynkowski J. Chromatographic methods in the study of autism. Biomed Chromatogr BMC. 2013 Oct;27(10):1273–9. </w:t>
      </w:r>
    </w:p>
    <w:p w:rsidR="003D3F96" w:rsidRPr="003D3F96" w:rsidRDefault="003D3F96" w:rsidP="003D3F96">
      <w:pPr>
        <w:pStyle w:val="Bibliographie"/>
        <w:rPr>
          <w:rFonts w:ascii="Times New Roman" w:hAnsi="Times New Roman"/>
        </w:rPr>
      </w:pPr>
      <w:r w:rsidRPr="003D3F96">
        <w:rPr>
          <w:rFonts w:ascii="Times New Roman" w:hAnsi="Times New Roman"/>
          <w:lang w:val="en-US"/>
        </w:rPr>
        <w:t xml:space="preserve">12. </w:t>
      </w:r>
      <w:r w:rsidRPr="003D3F96">
        <w:rPr>
          <w:rFonts w:ascii="Times New Roman" w:hAnsi="Times New Roman"/>
          <w:lang w:val="en-US"/>
        </w:rPr>
        <w:tab/>
        <w:t xml:space="preserve">Gevi F, Zolla L, Gabriele S, Persico AM. Urinary metabolomics of young Italian autistic children supports abnormal tryptophan and purine metabolism. </w:t>
      </w:r>
      <w:r w:rsidRPr="003D3F96">
        <w:rPr>
          <w:rFonts w:ascii="Times New Roman" w:hAnsi="Times New Roman"/>
        </w:rPr>
        <w:t xml:space="preserve">Mol Autism. 2016;7:47. </w:t>
      </w:r>
    </w:p>
    <w:p w:rsidR="003D3F96" w:rsidRPr="003D3F96" w:rsidRDefault="003D3F96" w:rsidP="003D3F96">
      <w:pPr>
        <w:pStyle w:val="Bibliographie"/>
        <w:rPr>
          <w:rFonts w:ascii="Times New Roman" w:hAnsi="Times New Roman"/>
          <w:lang w:val="en-US"/>
        </w:rPr>
      </w:pPr>
      <w:r w:rsidRPr="003D3F96">
        <w:rPr>
          <w:rFonts w:ascii="Times New Roman" w:hAnsi="Times New Roman"/>
        </w:rPr>
        <w:t xml:space="preserve">13. </w:t>
      </w:r>
      <w:r w:rsidRPr="003D3F96">
        <w:rPr>
          <w:rFonts w:ascii="Times New Roman" w:hAnsi="Times New Roman"/>
        </w:rPr>
        <w:tab/>
        <w:t xml:space="preserve">Lussu M, Noto A, Masili A, Rinaldi AC, Dessì A, De Angelis M, et al. </w:t>
      </w:r>
      <w:r w:rsidRPr="003D3F96">
        <w:rPr>
          <w:rFonts w:ascii="Times New Roman" w:hAnsi="Times New Roman"/>
          <w:lang w:val="en-US"/>
        </w:rPr>
        <w:t xml:space="preserve">The urinary (1) H-NMR metabolomics profile of an italian autistic children population and their unaffected siblings. Autism Res Off J Int Soc Autism Res. 2017 Jun;10(6):1058–66.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14. </w:t>
      </w:r>
      <w:r w:rsidRPr="003D3F96">
        <w:rPr>
          <w:rFonts w:ascii="Times New Roman" w:hAnsi="Times New Roman"/>
          <w:lang w:val="en-US"/>
        </w:rPr>
        <w:tab/>
        <w:t xml:space="preserve">Yap IKS, Angley M, Veselkov KA, Holmes E, Lindon JC, Nicholson JK. Urinary metabolic phenotyping differentiates children with autism from their unaffected siblings and age-matched controls. J Proteome Res. 2010 Jun 4;9(6):2996–3004.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15. </w:t>
      </w:r>
      <w:r w:rsidRPr="003D3F96">
        <w:rPr>
          <w:rFonts w:ascii="Times New Roman" w:hAnsi="Times New Roman"/>
          <w:lang w:val="en-US"/>
        </w:rPr>
        <w:tab/>
        <w:t xml:space="preserve">American Psychiatric Association. Diagnostic and Statistical Manual of Mental Disorders, 4th ed, Text Revision (DSM-IV-TR). American Psychiatric Association. Arlington,VA; 2000.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lastRenderedPageBreak/>
        <w:t xml:space="preserve">16. </w:t>
      </w:r>
      <w:r w:rsidRPr="003D3F96">
        <w:rPr>
          <w:rFonts w:ascii="Times New Roman" w:hAnsi="Times New Roman"/>
          <w:lang w:val="en-US"/>
        </w:rPr>
        <w:tab/>
        <w:t xml:space="preserve">Diémé B, Mavel S, Blasco H, Tripi G, Bonnet-Brilhault F, Malvy J, et al. Metabolomics Study of Urine in Autism Spectrum Disorders Using a Multiplatform Analytical Methodology. J Proteome Res. 2015 Dec 4;14(12):5273–82.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17. </w:t>
      </w:r>
      <w:r w:rsidRPr="003D3F96">
        <w:rPr>
          <w:rFonts w:ascii="Times New Roman" w:hAnsi="Times New Roman"/>
          <w:lang w:val="en-US"/>
        </w:rPr>
        <w:tab/>
        <w:t xml:space="preserve">Xia J, Bjorndahl TC, Tang P, Wishart DS. MetaboMiner--semi-automated identification of metabolites from 2D NMR spectra of complex biofluids. BMC Bioinformatics. 2008;9:507.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18. </w:t>
      </w:r>
      <w:r w:rsidRPr="003D3F96">
        <w:rPr>
          <w:rFonts w:ascii="Times New Roman" w:hAnsi="Times New Roman"/>
          <w:lang w:val="en-US"/>
        </w:rPr>
        <w:tab/>
        <w:t xml:space="preserve">Madji Hounoum B, Mavel S, Coque E, Patin F, Vourc’h P, Marouillat S, et al. Wildtype motoneurons, ALS-Linked SOD1 mutation and glutamate profoundly modify astrocyte metabolism and lactate shuttling. Glia. 2017 Apr 1;65(4):592–605.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19. </w:t>
      </w:r>
      <w:r w:rsidRPr="003D3F96">
        <w:rPr>
          <w:rFonts w:ascii="Times New Roman" w:hAnsi="Times New Roman"/>
          <w:lang w:val="en-US"/>
        </w:rPr>
        <w:tab/>
        <w:t xml:space="preserve">Boccard J, Rutledge DN. A consensus orthogonal partial least squares discriminant analysis (OPLS-DA) strategy for multiblock Omics data fusion. Anal Chim Acta. 2013 Mar 26;769:30–9.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0. </w:t>
      </w:r>
      <w:r w:rsidRPr="003D3F96">
        <w:rPr>
          <w:rFonts w:ascii="Times New Roman" w:hAnsi="Times New Roman"/>
          <w:lang w:val="en-US"/>
        </w:rPr>
        <w:tab/>
        <w:t xml:space="preserve">Boccard J, Rudaz S. Harnessing the complexity of metabolomic data with chemometrics. J Chemom. 2014 Jan 1;28(1):1–9.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1. </w:t>
      </w:r>
      <w:r w:rsidRPr="003D3F96">
        <w:rPr>
          <w:rFonts w:ascii="Times New Roman" w:hAnsi="Times New Roman"/>
          <w:lang w:val="en-US"/>
        </w:rPr>
        <w:tab/>
        <w:t xml:space="preserve">Mavel S, Nadal-Desbarats L, Blasco H, Bonnet-Brilhault F, Barthélémy C, Montigny F, et al. 1H-13C NMR-based urine metabolic profiling in autism spectrum disorders. Talanta. 2013 Sep 30;114:95–102.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2. </w:t>
      </w:r>
      <w:r w:rsidRPr="003D3F96">
        <w:rPr>
          <w:rFonts w:ascii="Times New Roman" w:hAnsi="Times New Roman"/>
          <w:lang w:val="en-US"/>
        </w:rPr>
        <w:tab/>
        <w:t xml:space="preserve">Nadal-Desbarats L, Aïdoud N, Emond P, Blasco H, Filipiak I, Sarda P, et al. Combined 1H-NMR and 1H-13C HSQC-NMR to improve urinary screening in autism spectrum disorders. The Analyst. 2014 Jul 7;139(13):3460–8.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3. </w:t>
      </w:r>
      <w:r w:rsidRPr="003D3F96">
        <w:rPr>
          <w:rFonts w:ascii="Times New Roman" w:hAnsi="Times New Roman"/>
          <w:lang w:val="en-US"/>
        </w:rPr>
        <w:tab/>
        <w:t xml:space="preserve">Rubingh CM, Bijlsma S, Derks EPPA, Bobeldijk I, Verheij ER, Kochhar S, et al. Assessing the performance of statistical validation tools for megavariate metabolomics data. Metabolomics Off J Metabolomic Soc. 2006;2(2):53–61.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4. </w:t>
      </w:r>
      <w:r w:rsidRPr="003D3F96">
        <w:rPr>
          <w:rFonts w:ascii="Times New Roman" w:hAnsi="Times New Roman"/>
          <w:lang w:val="en-US"/>
        </w:rPr>
        <w:tab/>
        <w:t xml:space="preserve">Xia J, Sinelnikov IV, Han B, Wishart DS. MetaboAnalyst 3.0--making metabolomics more meaningful. Nucleic Acids Res. 2015 Jul 1;43(W1):W251-257.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5. </w:t>
      </w:r>
      <w:r w:rsidRPr="003D3F96">
        <w:rPr>
          <w:rFonts w:ascii="Times New Roman" w:hAnsi="Times New Roman"/>
          <w:lang w:val="en-US"/>
        </w:rPr>
        <w:tab/>
        <w:t xml:space="preserve">Shannon P, Markiel A, Ozier O, Baliga NS, Wang JT, Ramage D, et al. Cytoscape: a software environment for integrated models of biomolecular interaction networks. Genome Res. 2003 Nov;13(11):2498–504.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6. </w:t>
      </w:r>
      <w:r w:rsidRPr="003D3F96">
        <w:rPr>
          <w:rFonts w:ascii="Times New Roman" w:hAnsi="Times New Roman"/>
          <w:lang w:val="en-US"/>
        </w:rPr>
        <w:tab/>
        <w:t xml:space="preserve">Craig A, Cloarec O, Holmes E, Nicholson JK, Lindon JC. Scaling and normalization effects in NMR spectroscopic metabonomic data sets. Anal Chem. 2006 Apr 1;78(7):2262–7.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7. </w:t>
      </w:r>
      <w:r w:rsidRPr="003D3F96">
        <w:rPr>
          <w:rFonts w:ascii="Times New Roman" w:hAnsi="Times New Roman"/>
          <w:lang w:val="en-US"/>
        </w:rPr>
        <w:tab/>
        <w:t xml:space="preserve">Abruzzo PM, Ghezzo A, Bolotta A, Ferreri C, Minguzzi R, Vignini A, et al. Perspective Biological Markers for Autism Spectrum Disorders: Advantages of the Use of Receiver Operating Characteristic Curves in Evaluating Marker Sensitivity and Specificity. Dis Markers. 2015;2015:329607.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8. </w:t>
      </w:r>
      <w:r w:rsidRPr="003D3F96">
        <w:rPr>
          <w:rFonts w:ascii="Times New Roman" w:hAnsi="Times New Roman"/>
          <w:lang w:val="en-US"/>
        </w:rPr>
        <w:tab/>
        <w:t xml:space="preserve">Chaaya M, Saab D, Maalouf FT, Boustany R-M. Prevalence of Autism Spectrum Disorder in Nurseries in Lebanon: A Cross Sectional Study. J Autism Dev Disord. 2016 Feb;46(2):514–22.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29. </w:t>
      </w:r>
      <w:r w:rsidRPr="003D3F96">
        <w:rPr>
          <w:rFonts w:ascii="Times New Roman" w:hAnsi="Times New Roman"/>
          <w:lang w:val="en-US"/>
        </w:rPr>
        <w:tab/>
        <w:t xml:space="preserve">Ming X, Stein TP, Barnes V, Rhodes N, Guo L. Metabolic perturbance in autism spectrum disorders: a metabolomics study. J Proteome Res. 2012 Dec 7;11(12):5856–62.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lastRenderedPageBreak/>
        <w:t xml:space="preserve">30. </w:t>
      </w:r>
      <w:r w:rsidRPr="003D3F96">
        <w:rPr>
          <w:rFonts w:ascii="Times New Roman" w:hAnsi="Times New Roman"/>
          <w:lang w:val="en-US"/>
        </w:rPr>
        <w:tab/>
        <w:t xml:space="preserve">Evans C, Dunstan RH, Rothkirch T, Roberts TK, Reichelt KL, Cosford R, et al. Altered amino acid excretion in children with autism. Nutr Neurosci. 2008 Feb;11(1):9–17.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1. </w:t>
      </w:r>
      <w:r w:rsidRPr="003D3F96">
        <w:rPr>
          <w:rFonts w:ascii="Times New Roman" w:hAnsi="Times New Roman"/>
          <w:lang w:val="en-US"/>
        </w:rPr>
        <w:tab/>
        <w:t xml:space="preserve">Kałużna-Czaplińska J, Żurawicz E, Struck W, Markuszewski M. Identification of organic acids as potential biomarkers in the urine of autistic children using gas chromatography/mass spectrometry. J Chromatogr B Analyt Technol Biomed Life Sci. 2014 Sep 1;966:70–6.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2. </w:t>
      </w:r>
      <w:r w:rsidRPr="003D3F96">
        <w:rPr>
          <w:rFonts w:ascii="Times New Roman" w:hAnsi="Times New Roman"/>
          <w:lang w:val="en-US"/>
        </w:rPr>
        <w:tab/>
        <w:t xml:space="preserve">Noto A, Fanos V, Barberini L, Grapov D, Fattuoni C, Zaffanello M, et al. The urinary metabolomics profile of an Italian autistic children population and their unaffected siblings. J Matern-Fetal Neonatal Med Off J Eur Assoc Perinat Med Fed Asia Ocean Perinat Soc Int Soc Perinat Obstet. 2014 Oct;27 Suppl 2:46–52.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3. </w:t>
      </w:r>
      <w:r w:rsidRPr="003D3F96">
        <w:rPr>
          <w:rFonts w:ascii="Times New Roman" w:hAnsi="Times New Roman"/>
          <w:lang w:val="en-US"/>
        </w:rPr>
        <w:tab/>
        <w:t xml:space="preserve">Kałużna-Czaplińska J. Noninvasive urinary organic acids test to assess biochemical and nutritional individuality in autistic children. Clin Biochem. 2011 Jun;44(8–9):686–91.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4. </w:t>
      </w:r>
      <w:r w:rsidRPr="003D3F96">
        <w:rPr>
          <w:rFonts w:ascii="Times New Roman" w:hAnsi="Times New Roman"/>
          <w:lang w:val="en-US"/>
        </w:rPr>
        <w:tab/>
        <w:t xml:space="preserve">Emond P, Mavel S, Aïdoud N, Nadal-Desbarats L, Montigny F, Bonnet-Brilhault F, et al. GC-MS-based urine metabolic profiling of autism spectrum disorders. Anal Bioanal Chem. 2013 Jun;405(15):5291–300.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5. </w:t>
      </w:r>
      <w:r w:rsidRPr="003D3F96">
        <w:rPr>
          <w:rFonts w:ascii="Times New Roman" w:hAnsi="Times New Roman"/>
          <w:lang w:val="en-US"/>
        </w:rPr>
        <w:tab/>
        <w:t xml:space="preserve">Mussap M, Noto A, Fanos V. Metabolomics of autism spectrum disorders: early insights regarding mammalian-microbial cometabolites. Expert Rev Mol Diagn. 2016 Aug;16(8):869–81.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6. </w:t>
      </w:r>
      <w:r w:rsidRPr="003D3F96">
        <w:rPr>
          <w:rFonts w:ascii="Times New Roman" w:hAnsi="Times New Roman"/>
          <w:lang w:val="en-US"/>
        </w:rPr>
        <w:tab/>
        <w:t xml:space="preserve">Emwas A-H, Luchinat C, Turano P, Tenori L, Roy R, Salek RM, et al. Standardizing the experimental conditions for using urine in NMR-based metabolomic studies with a particular focus on diagnostic studies: a review. Metabolomics Off J Metabolomic Soc. 2015;11(4):872–94.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7. </w:t>
      </w:r>
      <w:r w:rsidRPr="003D3F96">
        <w:rPr>
          <w:rFonts w:ascii="Times New Roman" w:hAnsi="Times New Roman"/>
          <w:lang w:val="en-US"/>
        </w:rPr>
        <w:tab/>
        <w:t xml:space="preserve">Lenz EM, Bright J, Wilson ID, Hughes A, Morrisson J, Lindberg H, et al. Metabonomics, dietary influences and cultural differences: a 1H NMR-based study of urine samples obtained from healthy British and Swedish subjects. J Pharm Biomed Anal. 2004 Nov 19;36(4):841–9.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8. </w:t>
      </w:r>
      <w:r w:rsidRPr="003D3F96">
        <w:rPr>
          <w:rFonts w:ascii="Times New Roman" w:hAnsi="Times New Roman"/>
          <w:lang w:val="en-US"/>
        </w:rPr>
        <w:tab/>
        <w:t xml:space="preserve">El-Ansary A, Bjørklund G, Chirumbolo S, Alnakhli OM. Predictive value of selected biomarkers related to metabolism and oxidative stress in children with autism spectrum disorder. Metab Brain Dis. 2017 Aug 1;32(4):1209–21.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39. </w:t>
      </w:r>
      <w:r w:rsidRPr="003D3F96">
        <w:rPr>
          <w:rFonts w:ascii="Times New Roman" w:hAnsi="Times New Roman"/>
          <w:lang w:val="en-US"/>
        </w:rPr>
        <w:tab/>
        <w:t xml:space="preserve">Tachikawa M, Hosoya K-I. Transport characteristics of guanidino compounds at the blood-brain barrier and blood-cerebrospinal fluid barrier: relevance to neural disorders. Fluids Barriers CNS. 2011 Feb 28;8(1):13.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0. </w:t>
      </w:r>
      <w:r w:rsidRPr="003D3F96">
        <w:rPr>
          <w:rFonts w:ascii="Times New Roman" w:hAnsi="Times New Roman"/>
          <w:lang w:val="en-US"/>
        </w:rPr>
        <w:tab/>
        <w:t xml:space="preserve">Schulze A, Bauman M, Tsai AC-H, Reynolds A, Roberts W, Anagnostou E, et al. Prevalence of Creatine Deficiency Syndromes in Children With Nonsyndromic Autism. Pediatrics. 2016 Jan;137(1).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1. </w:t>
      </w:r>
      <w:r w:rsidRPr="003D3F96">
        <w:rPr>
          <w:rFonts w:ascii="Times New Roman" w:hAnsi="Times New Roman"/>
          <w:lang w:val="en-US"/>
        </w:rPr>
        <w:tab/>
        <w:t xml:space="preserve">Frye RE. Metabolic and mitochondrial disorders associated with epilepsy in children with autism spectrum disorder. Epilepsy Behav EB. 2015 Jun;47:147–57.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2. </w:t>
      </w:r>
      <w:r w:rsidRPr="003D3F96">
        <w:rPr>
          <w:rFonts w:ascii="Times New Roman" w:hAnsi="Times New Roman"/>
          <w:lang w:val="en-US"/>
        </w:rPr>
        <w:tab/>
        <w:t xml:space="preserve">Bourassa MW, Alim I, Bultman SJ, Ratan RR. Butyrate, neuroepigenetics and the gut microbiome: Can a high fiber diet improve brain health? Neurosci Lett. 2016 Jun 20;625:56–63.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3. </w:t>
      </w:r>
      <w:r w:rsidRPr="003D3F96">
        <w:rPr>
          <w:rFonts w:ascii="Times New Roman" w:hAnsi="Times New Roman"/>
          <w:lang w:val="en-US"/>
        </w:rPr>
        <w:tab/>
        <w:t xml:space="preserve">Bhandary S, Aguan K. Pyruvate dehydrogenase complex deficiency and its relationship with epilepsy frequency--An overview. Epilepsy Res. 2015 Oct;116:40–52.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lastRenderedPageBreak/>
        <w:t xml:space="preserve">44. </w:t>
      </w:r>
      <w:r w:rsidRPr="003D3F96">
        <w:rPr>
          <w:rFonts w:ascii="Times New Roman" w:hAnsi="Times New Roman"/>
          <w:lang w:val="en-US"/>
        </w:rPr>
        <w:tab/>
        <w:t xml:space="preserve">Mussap M, Noto A, Fanos V. Metabolomics of autism spectrum disorders: early insights regarding mammalian-microbial cometabolites. Expert Rev Mol Diagn. 2016 Aug;16(8):869–81.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5. </w:t>
      </w:r>
      <w:r w:rsidRPr="003D3F96">
        <w:rPr>
          <w:rFonts w:ascii="Times New Roman" w:hAnsi="Times New Roman"/>
          <w:lang w:val="en-US"/>
        </w:rPr>
        <w:tab/>
        <w:t xml:space="preserve">Ghanizadeh A. Increased glutamate and homocysteine and decreased glutamine levels in autism: a review and strategies for future studies of amino acids in autism. Dis Markers. 2013;35(5):281–6.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6. </w:t>
      </w:r>
      <w:r w:rsidRPr="003D3F96">
        <w:rPr>
          <w:rFonts w:ascii="Times New Roman" w:hAnsi="Times New Roman"/>
          <w:lang w:val="en-US"/>
        </w:rPr>
        <w:tab/>
        <w:t xml:space="preserve">Yang P, Chang C-L. Glutamate-mediated signaling and autism spectrum disorders: emerging treatment targets. Curr Pharm Des. 2014;20(32):5186–93.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7. </w:t>
      </w:r>
      <w:r w:rsidRPr="003D3F96">
        <w:rPr>
          <w:rFonts w:ascii="Times New Roman" w:hAnsi="Times New Roman"/>
          <w:lang w:val="en-US"/>
        </w:rPr>
        <w:tab/>
        <w:t xml:space="preserve">Zecavati N, Spence SJ. Neurometabolic disorders and dysfunction in autism spectrum disorders. Curr Neurol Neurosci Rep. 2009 Mar;9(2):129–36. </w:t>
      </w:r>
    </w:p>
    <w:p w:rsidR="003D3F96" w:rsidRPr="003D3F96" w:rsidRDefault="003D3F96" w:rsidP="003D3F96">
      <w:pPr>
        <w:pStyle w:val="Bibliographie"/>
        <w:rPr>
          <w:rFonts w:ascii="Times New Roman" w:hAnsi="Times New Roman"/>
          <w:lang w:val="en-US"/>
        </w:rPr>
      </w:pPr>
      <w:r w:rsidRPr="003D3F96">
        <w:rPr>
          <w:rFonts w:ascii="Times New Roman" w:hAnsi="Times New Roman"/>
          <w:lang w:val="en-US"/>
        </w:rPr>
        <w:t xml:space="preserve">48. </w:t>
      </w:r>
      <w:r w:rsidRPr="003D3F96">
        <w:rPr>
          <w:rFonts w:ascii="Times New Roman" w:hAnsi="Times New Roman"/>
          <w:lang w:val="en-US"/>
        </w:rPr>
        <w:tab/>
        <w:t xml:space="preserve">Markert ML. Purine nucleoside phosphorylase deficiency. Immunodefic Rev. 1991;3(1):45–81. </w:t>
      </w:r>
    </w:p>
    <w:p w:rsidR="003D3F96" w:rsidRPr="003D3F96" w:rsidRDefault="003D3F96" w:rsidP="003D3F96">
      <w:pPr>
        <w:pStyle w:val="Bibliographie"/>
        <w:rPr>
          <w:rFonts w:ascii="Times New Roman" w:hAnsi="Times New Roman"/>
        </w:rPr>
      </w:pPr>
      <w:r w:rsidRPr="003D3F96">
        <w:rPr>
          <w:rFonts w:ascii="Times New Roman" w:hAnsi="Times New Roman"/>
          <w:lang w:val="en-US"/>
        </w:rPr>
        <w:t xml:space="preserve">49. </w:t>
      </w:r>
      <w:r w:rsidRPr="003D3F96">
        <w:rPr>
          <w:rFonts w:ascii="Times New Roman" w:hAnsi="Times New Roman"/>
          <w:lang w:val="en-US"/>
        </w:rPr>
        <w:tab/>
        <w:t xml:space="preserve">Loth E, Charman T, Mason L, Tillmann J, Jones EJH, Wooldridge C, et al. The EU-AIMS Longitudinal European Autism Project (LEAP): design and methodologies to identify and validate stratification biomarkers for autism spectrum disorders. </w:t>
      </w:r>
      <w:r w:rsidRPr="003D3F96">
        <w:rPr>
          <w:rFonts w:ascii="Times New Roman" w:hAnsi="Times New Roman"/>
        </w:rPr>
        <w:t xml:space="preserve">Mol Autism. 2017;8:24. </w:t>
      </w:r>
    </w:p>
    <w:p w:rsidR="0063308E" w:rsidRPr="00BE4B22" w:rsidRDefault="00186E2C" w:rsidP="0063308E">
      <w:pPr>
        <w:spacing w:line="480" w:lineRule="auto"/>
        <w:rPr>
          <w:rFonts w:asciiTheme="majorBidi" w:hAnsiTheme="majorBidi" w:cstheme="majorBidi"/>
          <w:color w:val="000000" w:themeColor="text1"/>
          <w:sz w:val="24"/>
          <w:szCs w:val="24"/>
          <w:lang w:val="en-US"/>
        </w:rPr>
      </w:pPr>
      <w:r w:rsidRPr="00BE4B22">
        <w:rPr>
          <w:rFonts w:asciiTheme="majorBidi" w:hAnsiTheme="majorBidi" w:cstheme="majorBidi"/>
          <w:color w:val="000000" w:themeColor="text1"/>
          <w:sz w:val="24"/>
          <w:szCs w:val="24"/>
          <w:lang w:val="en-US"/>
        </w:rPr>
        <w:fldChar w:fldCharType="end"/>
      </w:r>
    </w:p>
    <w:p w:rsidR="00161009" w:rsidRPr="00835E0A" w:rsidRDefault="00161009" w:rsidP="00041CB3">
      <w:pPr>
        <w:rPr>
          <w:color w:val="000000" w:themeColor="text1"/>
          <w:lang w:val="en-US"/>
        </w:rPr>
      </w:pPr>
    </w:p>
    <w:sectPr w:rsidR="00161009" w:rsidRPr="00835E0A" w:rsidSect="00C527DE">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15C7" w:rsidRDefault="00C915C7">
      <w:pPr>
        <w:spacing w:after="0" w:line="240" w:lineRule="auto"/>
      </w:pPr>
      <w:r>
        <w:separator/>
      </w:r>
    </w:p>
  </w:endnote>
  <w:endnote w:type="continuationSeparator" w:id="0">
    <w:p w:rsidR="00C915C7" w:rsidRDefault="00C915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angal">
    <w:panose1 w:val="00000400000000000000"/>
    <w:charset w:val="01"/>
    <w:family w:val="roman"/>
    <w:notTrueType/>
    <w:pitch w:val="variable"/>
    <w:sig w:usb0="00002000" w:usb1="00000000" w:usb2="00000000" w:usb3="00000000" w:csb0="0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15C7" w:rsidRDefault="00C915C7">
      <w:pPr>
        <w:spacing w:after="0" w:line="240" w:lineRule="auto"/>
      </w:pPr>
      <w:r>
        <w:separator/>
      </w:r>
    </w:p>
  </w:footnote>
  <w:footnote w:type="continuationSeparator" w:id="0">
    <w:p w:rsidR="00C915C7" w:rsidRDefault="00C915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2337818"/>
      <w:docPartObj>
        <w:docPartGallery w:val="Page Numbers (Top of Page)"/>
        <w:docPartUnique/>
      </w:docPartObj>
    </w:sdtPr>
    <w:sdtEndPr/>
    <w:sdtContent>
      <w:p w:rsidR="0012187D" w:rsidRDefault="0012187D" w:rsidP="00497A89">
        <w:pPr>
          <w:pStyle w:val="En-tte"/>
          <w:jc w:val="right"/>
        </w:pPr>
        <w:r>
          <w:fldChar w:fldCharType="begin"/>
        </w:r>
        <w:r>
          <w:instrText>PAGE   \* MERGEFORMAT</w:instrText>
        </w:r>
        <w:r>
          <w:fldChar w:fldCharType="separate"/>
        </w:r>
        <w:r w:rsidR="007C689F">
          <w:rPr>
            <w:noProof/>
          </w:rPr>
          <w:t>1</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E144D"/>
    <w:multiLevelType w:val="hybridMultilevel"/>
    <w:tmpl w:val="4BFC532A"/>
    <w:lvl w:ilvl="0" w:tplc="040C0019">
      <w:start w:val="1"/>
      <w:numFmt w:val="lowerLetter"/>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 w15:restartNumberingAfterBreak="0">
    <w:nsid w:val="26221603"/>
    <w:multiLevelType w:val="hybridMultilevel"/>
    <w:tmpl w:val="4E880CDA"/>
    <w:lvl w:ilvl="0" w:tplc="040C0017">
      <w:start w:val="1"/>
      <w:numFmt w:val="lowerLetter"/>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2" w15:restartNumberingAfterBreak="0">
    <w:nsid w:val="295E3B96"/>
    <w:multiLevelType w:val="hybridMultilevel"/>
    <w:tmpl w:val="02BE8C54"/>
    <w:lvl w:ilvl="0" w:tplc="10DE59BC">
      <w:start w:val="1"/>
      <w:numFmt w:val="lowerLetter"/>
      <w:lvlText w:val="%1)"/>
      <w:lvlJc w:val="left"/>
      <w:pPr>
        <w:ind w:left="720" w:hanging="360"/>
      </w:pPr>
      <w:rPr>
        <w:rFonts w:ascii="Calibri" w:eastAsia="Times New Roman" w:hAnsi="Calibri" w:cs="Times New Roman" w:hint="default"/>
        <w:color w:val="auto"/>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3" w15:restartNumberingAfterBreak="0">
    <w:nsid w:val="454F25D0"/>
    <w:multiLevelType w:val="multilevel"/>
    <w:tmpl w:val="E5B846BE"/>
    <w:lvl w:ilvl="0">
      <w:start w:val="1"/>
      <w:numFmt w:val="decimal"/>
      <w:lvlText w:val="%1."/>
      <w:lvlJc w:val="left"/>
      <w:pPr>
        <w:ind w:left="720" w:hanging="360"/>
      </w:pPr>
      <w:rPr>
        <w:rFonts w:cs="Times New Roman"/>
      </w:rPr>
    </w:lvl>
    <w:lvl w:ilvl="1">
      <w:start w:val="1"/>
      <w:numFmt w:val="decimal"/>
      <w:isLgl/>
      <w:lvlText w:val="%1.%2"/>
      <w:lvlJc w:val="left"/>
      <w:pPr>
        <w:ind w:left="1189" w:hanging="48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 w15:restartNumberingAfterBreak="0">
    <w:nsid w:val="6B5D1CA9"/>
    <w:multiLevelType w:val="multilevel"/>
    <w:tmpl w:val="E5B846BE"/>
    <w:lvl w:ilvl="0">
      <w:start w:val="1"/>
      <w:numFmt w:val="decimal"/>
      <w:lvlText w:val="%1."/>
      <w:lvlJc w:val="left"/>
      <w:pPr>
        <w:ind w:left="720" w:hanging="360"/>
      </w:pPr>
      <w:rPr>
        <w:rFonts w:cs="Times New Roman"/>
      </w:rPr>
    </w:lvl>
    <w:lvl w:ilvl="1">
      <w:start w:val="1"/>
      <w:numFmt w:val="decimal"/>
      <w:isLgl/>
      <w:lvlText w:val="%1.%2"/>
      <w:lvlJc w:val="left"/>
      <w:pPr>
        <w:ind w:left="840" w:hanging="48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ocumentProtection w:edit="trackedChange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6E2C"/>
    <w:rsid w:val="000078C1"/>
    <w:rsid w:val="00011894"/>
    <w:rsid w:val="00014089"/>
    <w:rsid w:val="00014B70"/>
    <w:rsid w:val="00021BD4"/>
    <w:rsid w:val="00034805"/>
    <w:rsid w:val="000350C5"/>
    <w:rsid w:val="00041CB3"/>
    <w:rsid w:val="000471AC"/>
    <w:rsid w:val="00061092"/>
    <w:rsid w:val="00065DAF"/>
    <w:rsid w:val="00066B84"/>
    <w:rsid w:val="000670C4"/>
    <w:rsid w:val="00077457"/>
    <w:rsid w:val="00084D46"/>
    <w:rsid w:val="0008524B"/>
    <w:rsid w:val="000A3B4F"/>
    <w:rsid w:val="000A5534"/>
    <w:rsid w:val="000A7120"/>
    <w:rsid w:val="000B38D0"/>
    <w:rsid w:val="000C0089"/>
    <w:rsid w:val="000E3AB1"/>
    <w:rsid w:val="000F709C"/>
    <w:rsid w:val="001065EC"/>
    <w:rsid w:val="00106CC2"/>
    <w:rsid w:val="0012187D"/>
    <w:rsid w:val="0014158D"/>
    <w:rsid w:val="00141E5D"/>
    <w:rsid w:val="0015305F"/>
    <w:rsid w:val="001533B3"/>
    <w:rsid w:val="0016001D"/>
    <w:rsid w:val="00161009"/>
    <w:rsid w:val="00170700"/>
    <w:rsid w:val="00184131"/>
    <w:rsid w:val="00186E2C"/>
    <w:rsid w:val="001931E8"/>
    <w:rsid w:val="001A2AB2"/>
    <w:rsid w:val="001A7946"/>
    <w:rsid w:val="001B7127"/>
    <w:rsid w:val="001C115B"/>
    <w:rsid w:val="001C1C28"/>
    <w:rsid w:val="001F0191"/>
    <w:rsid w:val="001F035F"/>
    <w:rsid w:val="00204689"/>
    <w:rsid w:val="00220E3C"/>
    <w:rsid w:val="00221794"/>
    <w:rsid w:val="00226668"/>
    <w:rsid w:val="00234627"/>
    <w:rsid w:val="00236ED3"/>
    <w:rsid w:val="00267AEE"/>
    <w:rsid w:val="00285EC7"/>
    <w:rsid w:val="002866E2"/>
    <w:rsid w:val="00292ACB"/>
    <w:rsid w:val="002974A1"/>
    <w:rsid w:val="002B2774"/>
    <w:rsid w:val="002C43F2"/>
    <w:rsid w:val="002D29CC"/>
    <w:rsid w:val="002D58D1"/>
    <w:rsid w:val="002D6F32"/>
    <w:rsid w:val="002E12A3"/>
    <w:rsid w:val="002E5210"/>
    <w:rsid w:val="002F2561"/>
    <w:rsid w:val="002F2E51"/>
    <w:rsid w:val="002F2FE3"/>
    <w:rsid w:val="002F5379"/>
    <w:rsid w:val="002F5D28"/>
    <w:rsid w:val="002F6363"/>
    <w:rsid w:val="00324585"/>
    <w:rsid w:val="00326145"/>
    <w:rsid w:val="00335539"/>
    <w:rsid w:val="0034259D"/>
    <w:rsid w:val="0034640F"/>
    <w:rsid w:val="00350CD0"/>
    <w:rsid w:val="0035395A"/>
    <w:rsid w:val="003554FF"/>
    <w:rsid w:val="0035742D"/>
    <w:rsid w:val="00370720"/>
    <w:rsid w:val="003721EC"/>
    <w:rsid w:val="00376A9B"/>
    <w:rsid w:val="00380CCB"/>
    <w:rsid w:val="0038293D"/>
    <w:rsid w:val="00386938"/>
    <w:rsid w:val="003909B3"/>
    <w:rsid w:val="00392B4F"/>
    <w:rsid w:val="003947B0"/>
    <w:rsid w:val="003A3431"/>
    <w:rsid w:val="003A4D63"/>
    <w:rsid w:val="003A7742"/>
    <w:rsid w:val="003A7DEC"/>
    <w:rsid w:val="003B123E"/>
    <w:rsid w:val="003B66D3"/>
    <w:rsid w:val="003C7345"/>
    <w:rsid w:val="003D0525"/>
    <w:rsid w:val="003D3F96"/>
    <w:rsid w:val="003D4017"/>
    <w:rsid w:val="003F5005"/>
    <w:rsid w:val="00407277"/>
    <w:rsid w:val="00420882"/>
    <w:rsid w:val="00422C93"/>
    <w:rsid w:val="0042535D"/>
    <w:rsid w:val="00430A88"/>
    <w:rsid w:val="00441134"/>
    <w:rsid w:val="0044631A"/>
    <w:rsid w:val="00447D91"/>
    <w:rsid w:val="00452785"/>
    <w:rsid w:val="00452AEB"/>
    <w:rsid w:val="00454B78"/>
    <w:rsid w:val="00454DBE"/>
    <w:rsid w:val="00455D6D"/>
    <w:rsid w:val="004616F9"/>
    <w:rsid w:val="00470913"/>
    <w:rsid w:val="0047100D"/>
    <w:rsid w:val="004716FB"/>
    <w:rsid w:val="00472FBF"/>
    <w:rsid w:val="004753DE"/>
    <w:rsid w:val="00475E5E"/>
    <w:rsid w:val="00480D74"/>
    <w:rsid w:val="004818D2"/>
    <w:rsid w:val="00483545"/>
    <w:rsid w:val="00487C38"/>
    <w:rsid w:val="004930C9"/>
    <w:rsid w:val="00493886"/>
    <w:rsid w:val="0049582C"/>
    <w:rsid w:val="00497A89"/>
    <w:rsid w:val="004A1D14"/>
    <w:rsid w:val="004A2D13"/>
    <w:rsid w:val="004A4D9C"/>
    <w:rsid w:val="004B70EF"/>
    <w:rsid w:val="004C05A7"/>
    <w:rsid w:val="004D5DF8"/>
    <w:rsid w:val="004E6A8B"/>
    <w:rsid w:val="004F1B63"/>
    <w:rsid w:val="004F3782"/>
    <w:rsid w:val="00500938"/>
    <w:rsid w:val="005043B0"/>
    <w:rsid w:val="005078CE"/>
    <w:rsid w:val="00512F55"/>
    <w:rsid w:val="00524BBC"/>
    <w:rsid w:val="00525F63"/>
    <w:rsid w:val="00536A93"/>
    <w:rsid w:val="00545EED"/>
    <w:rsid w:val="0055629D"/>
    <w:rsid w:val="00562A84"/>
    <w:rsid w:val="00565C89"/>
    <w:rsid w:val="0057773C"/>
    <w:rsid w:val="00582C31"/>
    <w:rsid w:val="00585002"/>
    <w:rsid w:val="00585BFA"/>
    <w:rsid w:val="00594059"/>
    <w:rsid w:val="005A519E"/>
    <w:rsid w:val="005A7B25"/>
    <w:rsid w:val="005B30C3"/>
    <w:rsid w:val="005B72BF"/>
    <w:rsid w:val="005C3025"/>
    <w:rsid w:val="005D1374"/>
    <w:rsid w:val="005D42FA"/>
    <w:rsid w:val="005E345A"/>
    <w:rsid w:val="005E389B"/>
    <w:rsid w:val="005E6BA1"/>
    <w:rsid w:val="005F3B89"/>
    <w:rsid w:val="005F3FDA"/>
    <w:rsid w:val="006037CF"/>
    <w:rsid w:val="00614D77"/>
    <w:rsid w:val="00631EC5"/>
    <w:rsid w:val="00632B03"/>
    <w:rsid w:val="0063308E"/>
    <w:rsid w:val="00636086"/>
    <w:rsid w:val="006407A0"/>
    <w:rsid w:val="00647F78"/>
    <w:rsid w:val="00650DD1"/>
    <w:rsid w:val="00651A9B"/>
    <w:rsid w:val="006576E9"/>
    <w:rsid w:val="00660010"/>
    <w:rsid w:val="00665108"/>
    <w:rsid w:val="00674038"/>
    <w:rsid w:val="006806B0"/>
    <w:rsid w:val="00687860"/>
    <w:rsid w:val="00693ED1"/>
    <w:rsid w:val="00697240"/>
    <w:rsid w:val="006A0961"/>
    <w:rsid w:val="006A68DF"/>
    <w:rsid w:val="006A69B0"/>
    <w:rsid w:val="006B5FFE"/>
    <w:rsid w:val="006C19F7"/>
    <w:rsid w:val="006C259A"/>
    <w:rsid w:val="006C7F09"/>
    <w:rsid w:val="006E4013"/>
    <w:rsid w:val="00701E81"/>
    <w:rsid w:val="00705CE7"/>
    <w:rsid w:val="00711927"/>
    <w:rsid w:val="00714969"/>
    <w:rsid w:val="007207CC"/>
    <w:rsid w:val="007421C7"/>
    <w:rsid w:val="007517DE"/>
    <w:rsid w:val="00763777"/>
    <w:rsid w:val="00767064"/>
    <w:rsid w:val="00767330"/>
    <w:rsid w:val="007724ED"/>
    <w:rsid w:val="00773A5A"/>
    <w:rsid w:val="00776216"/>
    <w:rsid w:val="0078148E"/>
    <w:rsid w:val="00783A46"/>
    <w:rsid w:val="007909A2"/>
    <w:rsid w:val="007969AF"/>
    <w:rsid w:val="00797F99"/>
    <w:rsid w:val="007A244B"/>
    <w:rsid w:val="007A6214"/>
    <w:rsid w:val="007B03F9"/>
    <w:rsid w:val="007B28C8"/>
    <w:rsid w:val="007B5DE3"/>
    <w:rsid w:val="007C689F"/>
    <w:rsid w:val="007C78B1"/>
    <w:rsid w:val="007C7C48"/>
    <w:rsid w:val="007E02B1"/>
    <w:rsid w:val="007E0FCD"/>
    <w:rsid w:val="007E7612"/>
    <w:rsid w:val="007F19C0"/>
    <w:rsid w:val="007F6269"/>
    <w:rsid w:val="007F6694"/>
    <w:rsid w:val="00802975"/>
    <w:rsid w:val="00825204"/>
    <w:rsid w:val="00835E0A"/>
    <w:rsid w:val="00837723"/>
    <w:rsid w:val="0084236A"/>
    <w:rsid w:val="00846B15"/>
    <w:rsid w:val="00851267"/>
    <w:rsid w:val="00852C55"/>
    <w:rsid w:val="00854BEF"/>
    <w:rsid w:val="00861958"/>
    <w:rsid w:val="00862032"/>
    <w:rsid w:val="00873DCD"/>
    <w:rsid w:val="008850DF"/>
    <w:rsid w:val="00885A40"/>
    <w:rsid w:val="00894A51"/>
    <w:rsid w:val="008A3D39"/>
    <w:rsid w:val="008A5175"/>
    <w:rsid w:val="008A773C"/>
    <w:rsid w:val="008B2A24"/>
    <w:rsid w:val="008B3CE4"/>
    <w:rsid w:val="008B7BB3"/>
    <w:rsid w:val="008C19EB"/>
    <w:rsid w:val="008C2AF2"/>
    <w:rsid w:val="008C66B9"/>
    <w:rsid w:val="008E4DF7"/>
    <w:rsid w:val="00901F03"/>
    <w:rsid w:val="00911137"/>
    <w:rsid w:val="00921F21"/>
    <w:rsid w:val="00926ECE"/>
    <w:rsid w:val="00926EF8"/>
    <w:rsid w:val="00932F56"/>
    <w:rsid w:val="009354F8"/>
    <w:rsid w:val="00937F11"/>
    <w:rsid w:val="00951D5A"/>
    <w:rsid w:val="009544A8"/>
    <w:rsid w:val="00954765"/>
    <w:rsid w:val="00967EEA"/>
    <w:rsid w:val="00971682"/>
    <w:rsid w:val="00971EA8"/>
    <w:rsid w:val="009877CE"/>
    <w:rsid w:val="00992857"/>
    <w:rsid w:val="0099677E"/>
    <w:rsid w:val="009A02B1"/>
    <w:rsid w:val="009A329A"/>
    <w:rsid w:val="009B47A1"/>
    <w:rsid w:val="009B4EDF"/>
    <w:rsid w:val="009D3F89"/>
    <w:rsid w:val="009E42F1"/>
    <w:rsid w:val="009E4410"/>
    <w:rsid w:val="009F21BB"/>
    <w:rsid w:val="009F2F61"/>
    <w:rsid w:val="00A076BD"/>
    <w:rsid w:val="00A108FC"/>
    <w:rsid w:val="00A1667E"/>
    <w:rsid w:val="00A33732"/>
    <w:rsid w:val="00A547D1"/>
    <w:rsid w:val="00A603B5"/>
    <w:rsid w:val="00A6561C"/>
    <w:rsid w:val="00A668E9"/>
    <w:rsid w:val="00A674E4"/>
    <w:rsid w:val="00A67D70"/>
    <w:rsid w:val="00A713AB"/>
    <w:rsid w:val="00A73E86"/>
    <w:rsid w:val="00A763EF"/>
    <w:rsid w:val="00A76A6D"/>
    <w:rsid w:val="00A9158B"/>
    <w:rsid w:val="00A93AFB"/>
    <w:rsid w:val="00AB701F"/>
    <w:rsid w:val="00AC1BF0"/>
    <w:rsid w:val="00AC602C"/>
    <w:rsid w:val="00AD44AD"/>
    <w:rsid w:val="00AD4A3C"/>
    <w:rsid w:val="00AE35C6"/>
    <w:rsid w:val="00AE380D"/>
    <w:rsid w:val="00AE4DA4"/>
    <w:rsid w:val="00AF2CBE"/>
    <w:rsid w:val="00AF4BBA"/>
    <w:rsid w:val="00B019FF"/>
    <w:rsid w:val="00B42BED"/>
    <w:rsid w:val="00B543DD"/>
    <w:rsid w:val="00B73DC3"/>
    <w:rsid w:val="00B76B79"/>
    <w:rsid w:val="00B809C5"/>
    <w:rsid w:val="00B86D0A"/>
    <w:rsid w:val="00B906D4"/>
    <w:rsid w:val="00BA45FE"/>
    <w:rsid w:val="00BA5395"/>
    <w:rsid w:val="00BB1F2D"/>
    <w:rsid w:val="00BB3919"/>
    <w:rsid w:val="00BC221B"/>
    <w:rsid w:val="00BE02C6"/>
    <w:rsid w:val="00BE2BC7"/>
    <w:rsid w:val="00BE33E6"/>
    <w:rsid w:val="00BE4B22"/>
    <w:rsid w:val="00BE4F2E"/>
    <w:rsid w:val="00BF7050"/>
    <w:rsid w:val="00C007E0"/>
    <w:rsid w:val="00C00A9E"/>
    <w:rsid w:val="00C042A3"/>
    <w:rsid w:val="00C1653D"/>
    <w:rsid w:val="00C209FA"/>
    <w:rsid w:val="00C223FA"/>
    <w:rsid w:val="00C3095B"/>
    <w:rsid w:val="00C3278F"/>
    <w:rsid w:val="00C34C89"/>
    <w:rsid w:val="00C46C7B"/>
    <w:rsid w:val="00C50E5B"/>
    <w:rsid w:val="00C527A2"/>
    <w:rsid w:val="00C527DE"/>
    <w:rsid w:val="00C55D5C"/>
    <w:rsid w:val="00C71482"/>
    <w:rsid w:val="00C915C7"/>
    <w:rsid w:val="00C92E4D"/>
    <w:rsid w:val="00C93802"/>
    <w:rsid w:val="00C9696C"/>
    <w:rsid w:val="00CA0D87"/>
    <w:rsid w:val="00CA175A"/>
    <w:rsid w:val="00CA2AF2"/>
    <w:rsid w:val="00CB16B6"/>
    <w:rsid w:val="00CB2AB5"/>
    <w:rsid w:val="00CB4B33"/>
    <w:rsid w:val="00CE1219"/>
    <w:rsid w:val="00CE1BD2"/>
    <w:rsid w:val="00CE3F87"/>
    <w:rsid w:val="00CF1729"/>
    <w:rsid w:val="00CF47BE"/>
    <w:rsid w:val="00CF589A"/>
    <w:rsid w:val="00D16315"/>
    <w:rsid w:val="00D32E10"/>
    <w:rsid w:val="00D353C8"/>
    <w:rsid w:val="00D375D4"/>
    <w:rsid w:val="00D4102D"/>
    <w:rsid w:val="00D43E85"/>
    <w:rsid w:val="00D46568"/>
    <w:rsid w:val="00D473F0"/>
    <w:rsid w:val="00D51B26"/>
    <w:rsid w:val="00D53239"/>
    <w:rsid w:val="00D54C50"/>
    <w:rsid w:val="00D5586B"/>
    <w:rsid w:val="00D7122C"/>
    <w:rsid w:val="00D7298A"/>
    <w:rsid w:val="00D95F71"/>
    <w:rsid w:val="00DA3DA7"/>
    <w:rsid w:val="00DA5894"/>
    <w:rsid w:val="00DB201D"/>
    <w:rsid w:val="00DB4D7D"/>
    <w:rsid w:val="00DB61C8"/>
    <w:rsid w:val="00DD0CB2"/>
    <w:rsid w:val="00DD43A2"/>
    <w:rsid w:val="00DD6834"/>
    <w:rsid w:val="00DE01EC"/>
    <w:rsid w:val="00DE0E69"/>
    <w:rsid w:val="00DE5961"/>
    <w:rsid w:val="00DF7FC9"/>
    <w:rsid w:val="00E06E2F"/>
    <w:rsid w:val="00E078F8"/>
    <w:rsid w:val="00E32436"/>
    <w:rsid w:val="00E45692"/>
    <w:rsid w:val="00E512BC"/>
    <w:rsid w:val="00E532FC"/>
    <w:rsid w:val="00E76832"/>
    <w:rsid w:val="00E82404"/>
    <w:rsid w:val="00E8304F"/>
    <w:rsid w:val="00E850CA"/>
    <w:rsid w:val="00E90148"/>
    <w:rsid w:val="00E92F5B"/>
    <w:rsid w:val="00EA4F7F"/>
    <w:rsid w:val="00EA6FCA"/>
    <w:rsid w:val="00EB41C7"/>
    <w:rsid w:val="00ED3FA5"/>
    <w:rsid w:val="00ED4FF0"/>
    <w:rsid w:val="00EE010D"/>
    <w:rsid w:val="00EE242B"/>
    <w:rsid w:val="00EE7721"/>
    <w:rsid w:val="00EF09EE"/>
    <w:rsid w:val="00EF203F"/>
    <w:rsid w:val="00F0284F"/>
    <w:rsid w:val="00F043A7"/>
    <w:rsid w:val="00F0583F"/>
    <w:rsid w:val="00F147DF"/>
    <w:rsid w:val="00F15413"/>
    <w:rsid w:val="00F22E5A"/>
    <w:rsid w:val="00F24DEE"/>
    <w:rsid w:val="00F261E0"/>
    <w:rsid w:val="00F308C2"/>
    <w:rsid w:val="00F3258E"/>
    <w:rsid w:val="00F33662"/>
    <w:rsid w:val="00F373A3"/>
    <w:rsid w:val="00F4708B"/>
    <w:rsid w:val="00F50F95"/>
    <w:rsid w:val="00F5756C"/>
    <w:rsid w:val="00F64A5E"/>
    <w:rsid w:val="00F64BA1"/>
    <w:rsid w:val="00F7147E"/>
    <w:rsid w:val="00F749A2"/>
    <w:rsid w:val="00F8627C"/>
    <w:rsid w:val="00F8776C"/>
    <w:rsid w:val="00F9531A"/>
    <w:rsid w:val="00FB17FD"/>
    <w:rsid w:val="00FB2104"/>
    <w:rsid w:val="00FB441D"/>
    <w:rsid w:val="00FE0553"/>
    <w:rsid w:val="00FE44FA"/>
    <w:rsid w:val="00FE4CC4"/>
    <w:rsid w:val="00FF1166"/>
    <w:rsid w:val="00FF24F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4EDC20-58BA-4CAE-A17D-40E4D56A7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6E2C"/>
    <w:rPr>
      <w:rFonts w:ascii="Calibri" w:eastAsia="Calibri" w:hAnsi="Calibri" w:cs="Times New Roman"/>
    </w:rPr>
  </w:style>
  <w:style w:type="paragraph" w:styleId="Titre1">
    <w:name w:val="heading 1"/>
    <w:basedOn w:val="Normal"/>
    <w:next w:val="Normal"/>
    <w:link w:val="Titre1Car"/>
    <w:uiPriority w:val="99"/>
    <w:qFormat/>
    <w:rsid w:val="00186E2C"/>
    <w:pPr>
      <w:keepNext/>
      <w:keepLines/>
      <w:spacing w:before="240" w:after="0"/>
      <w:outlineLvl w:val="0"/>
    </w:pPr>
    <w:rPr>
      <w:rFonts w:ascii="Calibri Light" w:eastAsia="Times New Roman" w:hAnsi="Calibri Light"/>
      <w:color w:val="2E74B5"/>
      <w:sz w:val="32"/>
      <w:szCs w:val="32"/>
    </w:rPr>
  </w:style>
  <w:style w:type="paragraph" w:styleId="Titre2">
    <w:name w:val="heading 2"/>
    <w:basedOn w:val="Normal"/>
    <w:next w:val="Normal"/>
    <w:link w:val="Titre2Car"/>
    <w:uiPriority w:val="99"/>
    <w:qFormat/>
    <w:rsid w:val="00186E2C"/>
    <w:pPr>
      <w:keepNext/>
      <w:keepLines/>
      <w:spacing w:before="40" w:after="0"/>
      <w:outlineLvl w:val="1"/>
    </w:pPr>
    <w:rPr>
      <w:rFonts w:ascii="Calibri Light" w:eastAsia="Times New Roman" w:hAnsi="Calibri Light"/>
      <w:color w:val="2E74B5"/>
      <w:sz w:val="26"/>
      <w:szCs w:val="26"/>
    </w:rPr>
  </w:style>
  <w:style w:type="paragraph" w:styleId="Titre3">
    <w:name w:val="heading 3"/>
    <w:basedOn w:val="Normal"/>
    <w:next w:val="Normal"/>
    <w:link w:val="Titre3Car"/>
    <w:uiPriority w:val="99"/>
    <w:qFormat/>
    <w:rsid w:val="00186E2C"/>
    <w:pPr>
      <w:keepNext/>
      <w:keepLines/>
      <w:spacing w:before="40" w:after="0"/>
      <w:outlineLvl w:val="2"/>
    </w:pPr>
    <w:rPr>
      <w:rFonts w:ascii="Calibri Light" w:eastAsia="Times New Roman" w:hAnsi="Calibri Light"/>
      <w:color w:val="1F4D78"/>
      <w:sz w:val="24"/>
      <w:szCs w:val="24"/>
    </w:rPr>
  </w:style>
  <w:style w:type="paragraph" w:styleId="Titre4">
    <w:name w:val="heading 4"/>
    <w:basedOn w:val="Normal"/>
    <w:next w:val="Normal"/>
    <w:link w:val="Titre4Car"/>
    <w:uiPriority w:val="99"/>
    <w:qFormat/>
    <w:rsid w:val="00186E2C"/>
    <w:pPr>
      <w:keepNext/>
      <w:keepLines/>
      <w:spacing w:before="40" w:after="0"/>
      <w:outlineLvl w:val="3"/>
    </w:pPr>
    <w:rPr>
      <w:rFonts w:ascii="Calibri Light" w:eastAsia="Times New Roman" w:hAnsi="Calibri Light"/>
      <w:i/>
      <w:iCs/>
      <w:color w:val="2E74B5"/>
    </w:rPr>
  </w:style>
  <w:style w:type="paragraph" w:styleId="Titre5">
    <w:name w:val="heading 5"/>
    <w:basedOn w:val="Normal"/>
    <w:next w:val="Normal"/>
    <w:link w:val="Titre5Car"/>
    <w:uiPriority w:val="99"/>
    <w:qFormat/>
    <w:rsid w:val="00186E2C"/>
    <w:pPr>
      <w:keepNext/>
      <w:keepLines/>
      <w:spacing w:before="40" w:after="0"/>
      <w:outlineLvl w:val="4"/>
    </w:pPr>
    <w:rPr>
      <w:rFonts w:ascii="Calibri Light" w:eastAsia="Times New Roman" w:hAnsi="Calibri Light"/>
      <w:color w:val="2E74B5"/>
    </w:rPr>
  </w:style>
  <w:style w:type="paragraph" w:styleId="Titre6">
    <w:name w:val="heading 6"/>
    <w:basedOn w:val="Normal"/>
    <w:next w:val="Normal"/>
    <w:link w:val="Titre6Car"/>
    <w:uiPriority w:val="99"/>
    <w:qFormat/>
    <w:rsid w:val="00186E2C"/>
    <w:pPr>
      <w:keepNext/>
      <w:keepLines/>
      <w:spacing w:before="40" w:after="0"/>
      <w:outlineLvl w:val="5"/>
    </w:pPr>
    <w:rPr>
      <w:rFonts w:ascii="Calibri Light" w:eastAsia="Times New Roman" w:hAnsi="Calibri Light"/>
      <w:color w:val="1F4D7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rsid w:val="00186E2C"/>
    <w:rPr>
      <w:rFonts w:ascii="Calibri Light" w:eastAsia="Times New Roman" w:hAnsi="Calibri Light" w:cs="Times New Roman"/>
      <w:color w:val="2E74B5"/>
      <w:sz w:val="32"/>
      <w:szCs w:val="32"/>
    </w:rPr>
  </w:style>
  <w:style w:type="character" w:customStyle="1" w:styleId="Titre2Car">
    <w:name w:val="Titre 2 Car"/>
    <w:basedOn w:val="Policepardfaut"/>
    <w:link w:val="Titre2"/>
    <w:uiPriority w:val="99"/>
    <w:rsid w:val="00186E2C"/>
    <w:rPr>
      <w:rFonts w:ascii="Calibri Light" w:eastAsia="Times New Roman" w:hAnsi="Calibri Light" w:cs="Times New Roman"/>
      <w:color w:val="2E74B5"/>
      <w:sz w:val="26"/>
      <w:szCs w:val="26"/>
    </w:rPr>
  </w:style>
  <w:style w:type="character" w:customStyle="1" w:styleId="Titre3Car">
    <w:name w:val="Titre 3 Car"/>
    <w:basedOn w:val="Policepardfaut"/>
    <w:link w:val="Titre3"/>
    <w:uiPriority w:val="99"/>
    <w:rsid w:val="00186E2C"/>
    <w:rPr>
      <w:rFonts w:ascii="Calibri Light" w:eastAsia="Times New Roman" w:hAnsi="Calibri Light" w:cs="Times New Roman"/>
      <w:color w:val="1F4D78"/>
      <w:sz w:val="24"/>
      <w:szCs w:val="24"/>
    </w:rPr>
  </w:style>
  <w:style w:type="character" w:customStyle="1" w:styleId="Titre4Car">
    <w:name w:val="Titre 4 Car"/>
    <w:basedOn w:val="Policepardfaut"/>
    <w:link w:val="Titre4"/>
    <w:uiPriority w:val="99"/>
    <w:rsid w:val="00186E2C"/>
    <w:rPr>
      <w:rFonts w:ascii="Calibri Light" w:eastAsia="Times New Roman" w:hAnsi="Calibri Light" w:cs="Times New Roman"/>
      <w:i/>
      <w:iCs/>
      <w:color w:val="2E74B5"/>
    </w:rPr>
  </w:style>
  <w:style w:type="character" w:customStyle="1" w:styleId="Titre5Car">
    <w:name w:val="Titre 5 Car"/>
    <w:basedOn w:val="Policepardfaut"/>
    <w:link w:val="Titre5"/>
    <w:uiPriority w:val="99"/>
    <w:rsid w:val="00186E2C"/>
    <w:rPr>
      <w:rFonts w:ascii="Calibri Light" w:eastAsia="Times New Roman" w:hAnsi="Calibri Light" w:cs="Times New Roman"/>
      <w:color w:val="2E74B5"/>
    </w:rPr>
  </w:style>
  <w:style w:type="character" w:customStyle="1" w:styleId="Titre6Car">
    <w:name w:val="Titre 6 Car"/>
    <w:basedOn w:val="Policepardfaut"/>
    <w:link w:val="Titre6"/>
    <w:uiPriority w:val="99"/>
    <w:rsid w:val="00186E2C"/>
    <w:rPr>
      <w:rFonts w:ascii="Calibri Light" w:eastAsia="Times New Roman" w:hAnsi="Calibri Light" w:cs="Times New Roman"/>
      <w:color w:val="1F4D78"/>
    </w:rPr>
  </w:style>
  <w:style w:type="paragraph" w:customStyle="1" w:styleId="Standard">
    <w:name w:val="Standard"/>
    <w:link w:val="StandardCar"/>
    <w:uiPriority w:val="99"/>
    <w:rsid w:val="00186E2C"/>
    <w:pPr>
      <w:suppressAutoHyphens/>
      <w:autoSpaceDN w:val="0"/>
      <w:spacing w:after="200" w:line="276" w:lineRule="auto"/>
      <w:textAlignment w:val="baseline"/>
    </w:pPr>
    <w:rPr>
      <w:rFonts w:ascii="Calibri" w:eastAsia="SimSun" w:hAnsi="Calibri" w:cs="Times New Roman"/>
      <w:kern w:val="3"/>
      <w:lang w:eastAsia="hi-IN" w:bidi="hi-IN"/>
    </w:rPr>
  </w:style>
  <w:style w:type="character" w:customStyle="1" w:styleId="StandardCar">
    <w:name w:val="Standard Car"/>
    <w:link w:val="Standard"/>
    <w:uiPriority w:val="99"/>
    <w:locked/>
    <w:rsid w:val="00186E2C"/>
    <w:rPr>
      <w:rFonts w:ascii="Calibri" w:eastAsia="SimSun" w:hAnsi="Calibri" w:cs="Times New Roman"/>
      <w:kern w:val="3"/>
      <w:lang w:eastAsia="hi-IN" w:bidi="hi-IN"/>
    </w:rPr>
  </w:style>
  <w:style w:type="character" w:styleId="Accentuation">
    <w:name w:val="Emphasis"/>
    <w:basedOn w:val="Policepardfaut"/>
    <w:uiPriority w:val="20"/>
    <w:qFormat/>
    <w:rsid w:val="00186E2C"/>
    <w:rPr>
      <w:i/>
      <w:iCs/>
    </w:rPr>
  </w:style>
  <w:style w:type="character" w:customStyle="1" w:styleId="st">
    <w:name w:val="st"/>
    <w:basedOn w:val="Policepardfaut"/>
    <w:rsid w:val="00186E2C"/>
  </w:style>
  <w:style w:type="character" w:customStyle="1" w:styleId="NotedebasdepageCar">
    <w:name w:val="Note de bas de page Car"/>
    <w:basedOn w:val="Policepardfaut"/>
    <w:link w:val="Notedebasdepage"/>
    <w:uiPriority w:val="99"/>
    <w:semiHidden/>
    <w:rsid w:val="00186E2C"/>
    <w:rPr>
      <w:rFonts w:ascii="Calibri" w:eastAsia="Calibri" w:hAnsi="Calibri" w:cs="Times New Roman"/>
      <w:sz w:val="20"/>
      <w:szCs w:val="20"/>
    </w:rPr>
  </w:style>
  <w:style w:type="paragraph" w:styleId="Notedebasdepage">
    <w:name w:val="footnote text"/>
    <w:basedOn w:val="Normal"/>
    <w:link w:val="NotedebasdepageCar"/>
    <w:uiPriority w:val="99"/>
    <w:semiHidden/>
    <w:rsid w:val="00186E2C"/>
    <w:pPr>
      <w:spacing w:after="0" w:line="240" w:lineRule="auto"/>
    </w:pPr>
    <w:rPr>
      <w:sz w:val="20"/>
      <w:szCs w:val="20"/>
    </w:rPr>
  </w:style>
  <w:style w:type="character" w:customStyle="1" w:styleId="NotedebasdepageCar1">
    <w:name w:val="Note de bas de page Car1"/>
    <w:basedOn w:val="Policepardfaut"/>
    <w:uiPriority w:val="99"/>
    <w:semiHidden/>
    <w:rsid w:val="00186E2C"/>
    <w:rPr>
      <w:rFonts w:ascii="Calibri" w:eastAsia="Calibri" w:hAnsi="Calibri" w:cs="Times New Roman"/>
      <w:sz w:val="20"/>
      <w:szCs w:val="20"/>
    </w:rPr>
  </w:style>
  <w:style w:type="paragraph" w:styleId="Bibliographie">
    <w:name w:val="Bibliography"/>
    <w:basedOn w:val="Normal"/>
    <w:next w:val="Normal"/>
    <w:uiPriority w:val="99"/>
    <w:rsid w:val="00186E2C"/>
    <w:pPr>
      <w:spacing w:after="240" w:line="240" w:lineRule="auto"/>
      <w:ind w:left="720" w:hanging="720"/>
    </w:pPr>
  </w:style>
  <w:style w:type="paragraph" w:styleId="Paragraphedeliste">
    <w:name w:val="List Paragraph"/>
    <w:basedOn w:val="Normal"/>
    <w:uiPriority w:val="99"/>
    <w:qFormat/>
    <w:rsid w:val="00186E2C"/>
    <w:pPr>
      <w:ind w:left="720"/>
      <w:contextualSpacing/>
    </w:pPr>
  </w:style>
  <w:style w:type="paragraph" w:styleId="Sansinterligne">
    <w:name w:val="No Spacing"/>
    <w:uiPriority w:val="99"/>
    <w:qFormat/>
    <w:rsid w:val="00186E2C"/>
    <w:pPr>
      <w:spacing w:after="0" w:line="240" w:lineRule="auto"/>
    </w:pPr>
    <w:rPr>
      <w:rFonts w:ascii="Calibri" w:eastAsia="Calibri" w:hAnsi="Calibri" w:cs="Times New Roman"/>
    </w:rPr>
  </w:style>
  <w:style w:type="paragraph" w:styleId="Titre">
    <w:name w:val="Title"/>
    <w:basedOn w:val="Normal"/>
    <w:next w:val="Normal"/>
    <w:link w:val="TitreCar"/>
    <w:uiPriority w:val="99"/>
    <w:qFormat/>
    <w:rsid w:val="00186E2C"/>
    <w:pPr>
      <w:spacing w:after="0" w:line="240" w:lineRule="auto"/>
      <w:contextualSpacing/>
    </w:pPr>
    <w:rPr>
      <w:rFonts w:ascii="Calibri Light" w:eastAsia="Times New Roman" w:hAnsi="Calibri Light"/>
      <w:spacing w:val="-10"/>
      <w:kern w:val="28"/>
      <w:sz w:val="56"/>
      <w:szCs w:val="56"/>
    </w:rPr>
  </w:style>
  <w:style w:type="character" w:customStyle="1" w:styleId="TitreCar">
    <w:name w:val="Titre Car"/>
    <w:basedOn w:val="Policepardfaut"/>
    <w:link w:val="Titre"/>
    <w:uiPriority w:val="99"/>
    <w:rsid w:val="00186E2C"/>
    <w:rPr>
      <w:rFonts w:ascii="Calibri Light" w:eastAsia="Times New Roman" w:hAnsi="Calibri Light" w:cs="Times New Roman"/>
      <w:spacing w:val="-10"/>
      <w:kern w:val="28"/>
      <w:sz w:val="56"/>
      <w:szCs w:val="56"/>
    </w:rPr>
  </w:style>
  <w:style w:type="character" w:customStyle="1" w:styleId="TextedebullesCar">
    <w:name w:val="Texte de bulles Car"/>
    <w:basedOn w:val="Policepardfaut"/>
    <w:link w:val="Textedebulles"/>
    <w:uiPriority w:val="99"/>
    <w:semiHidden/>
    <w:rsid w:val="00186E2C"/>
    <w:rPr>
      <w:rFonts w:ascii="Segoe UI" w:eastAsia="Calibri" w:hAnsi="Segoe UI" w:cs="Segoe UI"/>
      <w:sz w:val="18"/>
      <w:szCs w:val="18"/>
    </w:rPr>
  </w:style>
  <w:style w:type="paragraph" w:styleId="Textedebulles">
    <w:name w:val="Balloon Text"/>
    <w:basedOn w:val="Normal"/>
    <w:link w:val="TextedebullesCar"/>
    <w:uiPriority w:val="99"/>
    <w:semiHidden/>
    <w:rsid w:val="00186E2C"/>
    <w:pPr>
      <w:spacing w:after="0" w:line="240" w:lineRule="auto"/>
    </w:pPr>
    <w:rPr>
      <w:rFonts w:ascii="Segoe UI" w:hAnsi="Segoe UI" w:cs="Segoe UI"/>
      <w:sz w:val="18"/>
      <w:szCs w:val="18"/>
    </w:rPr>
  </w:style>
  <w:style w:type="character" w:customStyle="1" w:styleId="TextedebullesCar1">
    <w:name w:val="Texte de bulles Car1"/>
    <w:basedOn w:val="Policepardfaut"/>
    <w:uiPriority w:val="99"/>
    <w:semiHidden/>
    <w:rsid w:val="00186E2C"/>
    <w:rPr>
      <w:rFonts w:ascii="Segoe UI" w:eastAsia="Calibri" w:hAnsi="Segoe UI" w:cs="Segoe UI"/>
      <w:sz w:val="18"/>
      <w:szCs w:val="18"/>
    </w:rPr>
  </w:style>
  <w:style w:type="paragraph" w:styleId="En-tte">
    <w:name w:val="header"/>
    <w:basedOn w:val="Normal"/>
    <w:link w:val="En-tteCar"/>
    <w:uiPriority w:val="99"/>
    <w:unhideWhenUsed/>
    <w:rsid w:val="00186E2C"/>
    <w:pPr>
      <w:tabs>
        <w:tab w:val="center" w:pos="4680"/>
        <w:tab w:val="right" w:pos="9360"/>
      </w:tabs>
    </w:pPr>
  </w:style>
  <w:style w:type="character" w:customStyle="1" w:styleId="En-tteCar">
    <w:name w:val="En-tête Car"/>
    <w:basedOn w:val="Policepardfaut"/>
    <w:link w:val="En-tte"/>
    <w:uiPriority w:val="99"/>
    <w:rsid w:val="00186E2C"/>
    <w:rPr>
      <w:rFonts w:ascii="Calibri" w:eastAsia="Calibri" w:hAnsi="Calibri" w:cs="Times New Roman"/>
    </w:rPr>
  </w:style>
  <w:style w:type="paragraph" w:styleId="Pieddepage">
    <w:name w:val="footer"/>
    <w:basedOn w:val="Normal"/>
    <w:link w:val="PieddepageCar"/>
    <w:uiPriority w:val="99"/>
    <w:unhideWhenUsed/>
    <w:rsid w:val="00186E2C"/>
    <w:pPr>
      <w:tabs>
        <w:tab w:val="center" w:pos="4680"/>
        <w:tab w:val="right" w:pos="9360"/>
      </w:tabs>
    </w:pPr>
  </w:style>
  <w:style w:type="character" w:customStyle="1" w:styleId="PieddepageCar">
    <w:name w:val="Pied de page Car"/>
    <w:basedOn w:val="Policepardfaut"/>
    <w:link w:val="Pieddepage"/>
    <w:uiPriority w:val="99"/>
    <w:rsid w:val="00186E2C"/>
    <w:rPr>
      <w:rFonts w:ascii="Calibri" w:eastAsia="Calibri" w:hAnsi="Calibri" w:cs="Times New Roman"/>
    </w:rPr>
  </w:style>
  <w:style w:type="character" w:styleId="lev">
    <w:name w:val="Strong"/>
    <w:uiPriority w:val="22"/>
    <w:qFormat/>
    <w:rsid w:val="00186E2C"/>
    <w:rPr>
      <w:b/>
      <w:bCs/>
    </w:rPr>
  </w:style>
  <w:style w:type="paragraph" w:customStyle="1" w:styleId="xmsonormal">
    <w:name w:val="x_msonormal"/>
    <w:basedOn w:val="Normal"/>
    <w:rsid w:val="00186E2C"/>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xmsolistparagraph">
    <w:name w:val="x_msolistparagraph"/>
    <w:basedOn w:val="Normal"/>
    <w:rsid w:val="00186E2C"/>
    <w:pPr>
      <w:spacing w:before="100" w:beforeAutospacing="1" w:after="100" w:afterAutospacing="1" w:line="240" w:lineRule="auto"/>
    </w:pPr>
    <w:rPr>
      <w:rFonts w:ascii="Times New Roman" w:eastAsia="Times New Roman" w:hAnsi="Times New Roman"/>
      <w:sz w:val="24"/>
      <w:szCs w:val="24"/>
      <w:lang w:eastAsia="fr-FR"/>
    </w:rPr>
  </w:style>
  <w:style w:type="character" w:styleId="Marquedecommentaire">
    <w:name w:val="annotation reference"/>
    <w:basedOn w:val="Policepardfaut"/>
    <w:uiPriority w:val="99"/>
    <w:semiHidden/>
    <w:unhideWhenUsed/>
    <w:rsid w:val="00186E2C"/>
    <w:rPr>
      <w:sz w:val="16"/>
      <w:szCs w:val="16"/>
    </w:rPr>
  </w:style>
  <w:style w:type="paragraph" w:styleId="Commentaire">
    <w:name w:val="annotation text"/>
    <w:basedOn w:val="Normal"/>
    <w:link w:val="CommentaireCar"/>
    <w:uiPriority w:val="99"/>
    <w:semiHidden/>
    <w:unhideWhenUsed/>
    <w:rsid w:val="00186E2C"/>
    <w:pPr>
      <w:spacing w:line="240" w:lineRule="auto"/>
    </w:pPr>
    <w:rPr>
      <w:sz w:val="20"/>
      <w:szCs w:val="20"/>
    </w:rPr>
  </w:style>
  <w:style w:type="character" w:customStyle="1" w:styleId="CommentaireCar">
    <w:name w:val="Commentaire Car"/>
    <w:basedOn w:val="Policepardfaut"/>
    <w:link w:val="Commentaire"/>
    <w:uiPriority w:val="99"/>
    <w:semiHidden/>
    <w:rsid w:val="00186E2C"/>
    <w:rPr>
      <w:rFonts w:ascii="Calibri" w:eastAsia="Calibri" w:hAnsi="Calibri" w:cs="Times New Roman"/>
      <w:sz w:val="20"/>
      <w:szCs w:val="20"/>
    </w:rPr>
  </w:style>
  <w:style w:type="character" w:customStyle="1" w:styleId="ObjetducommentaireCar">
    <w:name w:val="Objet du commentaire Car"/>
    <w:basedOn w:val="CommentaireCar"/>
    <w:link w:val="Objetducommentaire"/>
    <w:uiPriority w:val="99"/>
    <w:semiHidden/>
    <w:rsid w:val="00186E2C"/>
    <w:rPr>
      <w:rFonts w:ascii="Calibri" w:eastAsia="Calibri" w:hAnsi="Calibri" w:cs="Times New Roman"/>
      <w:b/>
      <w:bCs/>
      <w:sz w:val="20"/>
      <w:szCs w:val="20"/>
    </w:rPr>
  </w:style>
  <w:style w:type="paragraph" w:styleId="Objetducommentaire">
    <w:name w:val="annotation subject"/>
    <w:basedOn w:val="Commentaire"/>
    <w:next w:val="Commentaire"/>
    <w:link w:val="ObjetducommentaireCar"/>
    <w:uiPriority w:val="99"/>
    <w:semiHidden/>
    <w:unhideWhenUsed/>
    <w:rsid w:val="00186E2C"/>
    <w:rPr>
      <w:b/>
      <w:bCs/>
    </w:rPr>
  </w:style>
  <w:style w:type="character" w:customStyle="1" w:styleId="ObjetducommentaireCar1">
    <w:name w:val="Objet du commentaire Car1"/>
    <w:basedOn w:val="CommentaireCar"/>
    <w:uiPriority w:val="99"/>
    <w:semiHidden/>
    <w:rsid w:val="00186E2C"/>
    <w:rPr>
      <w:rFonts w:ascii="Calibri" w:eastAsia="Calibri" w:hAnsi="Calibri" w:cs="Times New Roman"/>
      <w:b/>
      <w:bCs/>
      <w:sz w:val="20"/>
      <w:szCs w:val="20"/>
    </w:rPr>
  </w:style>
  <w:style w:type="character" w:customStyle="1" w:styleId="journaltitle">
    <w:name w:val="journaltitle"/>
    <w:basedOn w:val="Policepardfaut"/>
    <w:rsid w:val="00186E2C"/>
  </w:style>
  <w:style w:type="character" w:customStyle="1" w:styleId="journalsubtitle">
    <w:name w:val="journalsubtitle"/>
    <w:basedOn w:val="Policepardfaut"/>
    <w:rsid w:val="00186E2C"/>
  </w:style>
  <w:style w:type="character" w:customStyle="1" w:styleId="articlecitationyear">
    <w:name w:val="articlecitation_year"/>
    <w:basedOn w:val="Policepardfaut"/>
    <w:rsid w:val="00186E2C"/>
  </w:style>
  <w:style w:type="character" w:customStyle="1" w:styleId="articlecitationvolume">
    <w:name w:val="articlecitation_volume"/>
    <w:basedOn w:val="Policepardfaut"/>
    <w:rsid w:val="00186E2C"/>
  </w:style>
  <w:style w:type="character" w:styleId="Lienhypertexte">
    <w:name w:val="Hyperlink"/>
    <w:basedOn w:val="Policepardfaut"/>
    <w:uiPriority w:val="99"/>
    <w:unhideWhenUsed/>
    <w:rsid w:val="00186E2C"/>
    <w:rPr>
      <w:color w:val="0563C1" w:themeColor="hyperlink"/>
      <w:u w:val="single"/>
    </w:rPr>
  </w:style>
  <w:style w:type="character" w:customStyle="1" w:styleId="allowtextselection">
    <w:name w:val="allowtextselection"/>
    <w:basedOn w:val="Policepardfaut"/>
    <w:rsid w:val="00186E2C"/>
  </w:style>
  <w:style w:type="character" w:customStyle="1" w:styleId="pel">
    <w:name w:val="_pe_l"/>
    <w:basedOn w:val="Policepardfaut"/>
    <w:rsid w:val="00186E2C"/>
  </w:style>
  <w:style w:type="character" w:styleId="Numrodeligne">
    <w:name w:val="line number"/>
    <w:basedOn w:val="Policepardfaut"/>
    <w:uiPriority w:val="99"/>
    <w:semiHidden/>
    <w:unhideWhenUsed/>
    <w:rsid w:val="00186E2C"/>
  </w:style>
  <w:style w:type="character" w:customStyle="1" w:styleId="highlight">
    <w:name w:val="highlight"/>
    <w:basedOn w:val="Policepardfaut"/>
    <w:rsid w:val="006C19F7"/>
  </w:style>
  <w:style w:type="character" w:customStyle="1" w:styleId="apple-converted-space">
    <w:name w:val="apple-converted-space"/>
    <w:basedOn w:val="Policepardfaut"/>
    <w:rsid w:val="006C19F7"/>
  </w:style>
  <w:style w:type="paragraph" w:styleId="NormalWeb">
    <w:name w:val="Normal (Web)"/>
    <w:basedOn w:val="Normal"/>
    <w:uiPriority w:val="99"/>
    <w:semiHidden/>
    <w:unhideWhenUsed/>
    <w:rsid w:val="007F6694"/>
    <w:pPr>
      <w:spacing w:before="100" w:beforeAutospacing="1" w:after="100" w:afterAutospacing="1" w:line="240" w:lineRule="auto"/>
    </w:pPr>
    <w:rPr>
      <w:rFonts w:ascii="Times New Roman" w:eastAsia="Times New Roman" w:hAnsi="Times New Roman"/>
      <w:sz w:val="24"/>
      <w:szCs w:val="24"/>
      <w:lang w:eastAsia="fr-FR"/>
    </w:rPr>
  </w:style>
  <w:style w:type="paragraph" w:styleId="Rvision">
    <w:name w:val="Revision"/>
    <w:hidden/>
    <w:uiPriority w:val="99"/>
    <w:semiHidden/>
    <w:rsid w:val="0014158D"/>
    <w:pPr>
      <w:spacing w:after="0" w:line="240" w:lineRule="auto"/>
    </w:pPr>
    <w:rPr>
      <w:rFonts w:ascii="Calibri" w:eastAsia="Calibri" w:hAnsi="Calibri" w:cs="Times New Roman"/>
    </w:rPr>
  </w:style>
  <w:style w:type="table" w:styleId="Grilledutableau">
    <w:name w:val="Table Grid"/>
    <w:basedOn w:val="TableauNormal"/>
    <w:uiPriority w:val="39"/>
    <w:rsid w:val="002E52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7639258">
      <w:bodyDiv w:val="1"/>
      <w:marLeft w:val="0"/>
      <w:marRight w:val="0"/>
      <w:marTop w:val="0"/>
      <w:marBottom w:val="0"/>
      <w:divBdr>
        <w:top w:val="none" w:sz="0" w:space="0" w:color="auto"/>
        <w:left w:val="none" w:sz="0" w:space="0" w:color="auto"/>
        <w:bottom w:val="none" w:sz="0" w:space="0" w:color="auto"/>
        <w:right w:val="none" w:sz="0" w:space="0" w:color="auto"/>
      </w:divBdr>
    </w:div>
    <w:div w:id="1976131418">
      <w:bodyDiv w:val="1"/>
      <w:marLeft w:val="0"/>
      <w:marRight w:val="0"/>
      <w:marTop w:val="0"/>
      <w:marBottom w:val="0"/>
      <w:divBdr>
        <w:top w:val="none" w:sz="0" w:space="0" w:color="auto"/>
        <w:left w:val="none" w:sz="0" w:space="0" w:color="auto"/>
        <w:bottom w:val="none" w:sz="0" w:space="0" w:color="auto"/>
        <w:right w:val="none" w:sz="0" w:space="0" w:color="auto"/>
      </w:divBdr>
    </w:div>
    <w:div w:id="206270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mdb.ca/" TargetMode="External"/><Relationship Id="rId13" Type="http://schemas.openxmlformats.org/officeDocument/2006/relationships/hyperlink" Target="http://www.metaboanalyst.ca/faces/Secure/pathway/ResultView.x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taboanalyst.ca/faces/Secure/pathway/ResultView.x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aboanalyst.ca/faces/Secure/pathway/ResultView.x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metaboanalyst.ca/faces/Secure/pathway/ResultView.xhtml" TargetMode="External"/><Relationship Id="rId4" Type="http://schemas.openxmlformats.org/officeDocument/2006/relationships/settings" Target="settings.xml"/><Relationship Id="rId9" Type="http://schemas.openxmlformats.org/officeDocument/2006/relationships/hyperlink" Target="http://www.metaboanalyst.ca/faces/Secure/pathway/ResultView.xhtml" TargetMode="External"/><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31854-0A9C-4AA1-AAD8-31D394C3D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0747</Words>
  <Characters>279112</Characters>
  <Application>Microsoft Office Word</Application>
  <DocSecurity>0</DocSecurity>
  <Lines>2325</Lines>
  <Paragraphs>65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2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 Bitar</dc:creator>
  <cp:lastModifiedBy>Mavel Sylvie</cp:lastModifiedBy>
  <cp:revision>2</cp:revision>
  <cp:lastPrinted>2017-03-31T09:39:00Z</cp:lastPrinted>
  <dcterms:created xsi:type="dcterms:W3CDTF">2023-11-15T16:01:00Z</dcterms:created>
  <dcterms:modified xsi:type="dcterms:W3CDTF">2023-11-1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BLVR7MR"/&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